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B7B15" w14:textId="77777777" w:rsidR="00040513" w:rsidRDefault="003F2D4E">
      <w:pPr>
        <w:pStyle w:val="Heading3"/>
        <w:rPr>
          <w:rStyle w:val="Strong"/>
          <w:b/>
          <w:bCs/>
        </w:rPr>
      </w:pPr>
      <w:r>
        <w:rPr>
          <w:rStyle w:val="Strong"/>
          <w:b/>
          <w:bCs/>
        </w:rPr>
        <w:t>Microalgae as Fishmeal Replacements in Rainbow Trout: Effects on Growth, Feed Use, and Nutrient Excretion</w:t>
      </w:r>
    </w:p>
    <w:p w14:paraId="1AD0AE62" w14:textId="77777777" w:rsidR="00101D0F" w:rsidRDefault="00101D0F">
      <w:pPr>
        <w:spacing w:before="100" w:beforeAutospacing="1" w:after="100" w:afterAutospacing="1" w:line="240" w:lineRule="auto"/>
        <w:outlineLvl w:val="2"/>
        <w:rPr>
          <w:rFonts w:ascii="Times New Roman" w:eastAsia="Times New Roman" w:hAnsi="Times New Roman" w:cs="Times New Roman"/>
          <w:b/>
          <w:bCs/>
          <w:sz w:val="27"/>
          <w:szCs w:val="27"/>
        </w:rPr>
      </w:pPr>
    </w:p>
    <w:p w14:paraId="2725235C" w14:textId="1144E34D" w:rsidR="00040513" w:rsidRDefault="003F2D4E">
      <w:pPr>
        <w:spacing w:before="100" w:beforeAutospacing="1" w:after="100" w:afterAutospacing="1" w:line="240" w:lineRule="auto"/>
        <w:outlineLvl w:val="2"/>
        <w:rPr>
          <w:rFonts w:ascii="Times New Roman" w:eastAsia="Times New Roman" w:hAnsi="Times New Roman" w:cs="Times New Roman"/>
          <w:b/>
          <w:bCs/>
          <w:sz w:val="27"/>
          <w:szCs w:val="27"/>
        </w:rPr>
      </w:pPr>
      <w:bookmarkStart w:id="0" w:name="_GoBack"/>
      <w:bookmarkEnd w:id="0"/>
      <w:r>
        <w:rPr>
          <w:rFonts w:ascii="Times New Roman" w:eastAsia="Times New Roman" w:hAnsi="Times New Roman" w:cs="Times New Roman"/>
          <w:b/>
          <w:bCs/>
          <w:sz w:val="27"/>
          <w:szCs w:val="27"/>
        </w:rPr>
        <w:t>1. Abstract</w:t>
      </w:r>
    </w:p>
    <w:p w14:paraId="56CA382B"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xamination of microalgae as a feasible alternative to fishmeal in fish diets, especially in the rearing of rainbow trout, has been driven by the increasing need for sustainable aquaculture practices. This paper evaluates the possible</w:t>
      </w:r>
      <w:r>
        <w:rPr>
          <w:rFonts w:ascii="Times New Roman" w:eastAsia="Times New Roman" w:hAnsi="Times New Roman" w:cs="Times New Roman"/>
          <w:sz w:val="24"/>
          <w:szCs w:val="24"/>
        </w:rPr>
        <w:t xml:space="preserve"> replacement of fishmeal with microalgae by </w:t>
      </w:r>
      <w:proofErr w:type="spellStart"/>
      <w:r>
        <w:rPr>
          <w:rFonts w:ascii="Times New Roman" w:eastAsia="Times New Roman" w:hAnsi="Times New Roman" w:cs="Times New Roman"/>
          <w:sz w:val="24"/>
          <w:szCs w:val="24"/>
        </w:rPr>
        <w:t>analysing</w:t>
      </w:r>
      <w:proofErr w:type="spellEnd"/>
      <w:r>
        <w:rPr>
          <w:rFonts w:ascii="Times New Roman" w:eastAsia="Times New Roman" w:hAnsi="Times New Roman" w:cs="Times New Roman"/>
          <w:sz w:val="24"/>
          <w:szCs w:val="24"/>
        </w:rPr>
        <w:t xml:space="preserve"> their effects on fish development, their efficiency in nutrient conversion from feed, and the quantity of detritus produced. Microalgae serve as a superior nutritional supply for fish, owing to their ri</w:t>
      </w:r>
      <w:r>
        <w:rPr>
          <w:rFonts w:ascii="Times New Roman" w:eastAsia="Times New Roman" w:hAnsi="Times New Roman" w:cs="Times New Roman"/>
          <w:sz w:val="24"/>
          <w:szCs w:val="24"/>
        </w:rPr>
        <w:t>ch content of proteins, vital fatty acids, and minerals. Studies have shown that microalgae-based diets may support growth rates that are comparable to or exceed those of traditional fishmeal diets. Furthermore, they possess the capacity to enhance feed ef</w:t>
      </w:r>
      <w:r>
        <w:rPr>
          <w:rFonts w:ascii="Times New Roman" w:eastAsia="Times New Roman" w:hAnsi="Times New Roman" w:cs="Times New Roman"/>
          <w:sz w:val="24"/>
          <w:szCs w:val="24"/>
        </w:rPr>
        <w:t>ficiency and maybe diminish the excretion of nutrients, such as nitrogen and phosphorus. This advantages the environment by mitigating effect and purifying water. Nonetheless, problems persist, including the elevated expense of microalgae production, the r</w:t>
      </w:r>
      <w:r>
        <w:rPr>
          <w:rFonts w:ascii="Times New Roman" w:eastAsia="Times New Roman" w:hAnsi="Times New Roman" w:cs="Times New Roman"/>
          <w:sz w:val="24"/>
          <w:szCs w:val="24"/>
        </w:rPr>
        <w:t xml:space="preserve">equirement for adequate nutritional compositions, and the capacity for large-scale cultivation of microalgae. Future study should concentrate on </w:t>
      </w:r>
      <w:proofErr w:type="spellStart"/>
      <w:r>
        <w:rPr>
          <w:rFonts w:ascii="Times New Roman" w:eastAsia="Times New Roman" w:hAnsi="Times New Roman" w:cs="Times New Roman"/>
          <w:sz w:val="24"/>
          <w:szCs w:val="24"/>
        </w:rPr>
        <w:t>optimising</w:t>
      </w:r>
      <w:proofErr w:type="spellEnd"/>
      <w:r>
        <w:rPr>
          <w:rFonts w:ascii="Times New Roman" w:eastAsia="Times New Roman" w:hAnsi="Times New Roman" w:cs="Times New Roman"/>
          <w:sz w:val="24"/>
          <w:szCs w:val="24"/>
        </w:rPr>
        <w:t xml:space="preserve"> microalgae absorption levels, enhancing production procedures, and conducting longitudinal studies t</w:t>
      </w:r>
      <w:r>
        <w:rPr>
          <w:rFonts w:ascii="Times New Roman" w:eastAsia="Times New Roman" w:hAnsi="Times New Roman" w:cs="Times New Roman"/>
          <w:sz w:val="24"/>
          <w:szCs w:val="24"/>
        </w:rPr>
        <w:t>o evaluate the overall effects of microalgae on fish health, productivity, and environmental sustainability. Should these difficulties be addressed, microalgae might substantially enhance the sustainability and environmental friendliness of aquaculture sys</w:t>
      </w:r>
      <w:r>
        <w:rPr>
          <w:rFonts w:ascii="Times New Roman" w:eastAsia="Times New Roman" w:hAnsi="Times New Roman" w:cs="Times New Roman"/>
          <w:sz w:val="24"/>
          <w:szCs w:val="24"/>
        </w:rPr>
        <w:t>tems.</w:t>
      </w:r>
    </w:p>
    <w:p w14:paraId="26D9A8DB" w14:textId="77777777" w:rsidR="00040513" w:rsidRDefault="003F2D4E">
      <w:pPr>
        <w:pStyle w:val="NormalWeb"/>
      </w:pPr>
      <w:r>
        <w:rPr>
          <w:rStyle w:val="Strong"/>
        </w:rPr>
        <w:t xml:space="preserve">Keywords: </w:t>
      </w:r>
      <w:r>
        <w:rPr>
          <w:rStyle w:val="Strong"/>
          <w:b w:val="0"/>
          <w:bCs w:val="0"/>
        </w:rPr>
        <w:t>Microalgae; Fishmeal replacement; Rainbow trout; Growth performance; Nutrient excretion</w:t>
      </w:r>
    </w:p>
    <w:p w14:paraId="072FAE3B" w14:textId="77777777" w:rsidR="00040513" w:rsidRDefault="00040513">
      <w:pPr>
        <w:spacing w:after="0" w:line="240" w:lineRule="auto"/>
        <w:rPr>
          <w:rFonts w:ascii="Times New Roman" w:eastAsia="Times New Roman" w:hAnsi="Times New Roman" w:cs="Times New Roman"/>
          <w:sz w:val="24"/>
          <w:szCs w:val="24"/>
        </w:rPr>
      </w:pPr>
    </w:p>
    <w:p w14:paraId="4B3BCAA6" w14:textId="77777777" w:rsidR="00040513" w:rsidRDefault="003F2D4E">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 Introduction</w:t>
      </w:r>
    </w:p>
    <w:p w14:paraId="4FDA2B81"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meets millions of people's protein needs by meeting worldwide fish demand. Carnivorous rainbow trout and other farmed fish </w:t>
      </w:r>
      <w:r>
        <w:rPr>
          <w:rFonts w:ascii="Times New Roman" w:eastAsia="Times New Roman" w:hAnsi="Times New Roman" w:cs="Times New Roman"/>
          <w:sz w:val="24"/>
          <w:szCs w:val="24"/>
        </w:rPr>
        <w:t>devour fishmeal. Aquaculture diets benefit from tiny pelagic fishmeal's amino acids, lipids, and other nutrients. It improves farmed fish health, feeding, and growth. Overfishing, marine resource depletion, and fishmeal production's environmental effect ha</w:t>
      </w:r>
      <w:r>
        <w:rPr>
          <w:rFonts w:ascii="Times New Roman" w:eastAsia="Times New Roman" w:hAnsi="Times New Roman" w:cs="Times New Roman"/>
          <w:sz w:val="24"/>
          <w:szCs w:val="24"/>
        </w:rPr>
        <w:t>ve generated concerns about aquaculture's sustainability as demand grows. Wild-caught fish for fishmeal strains marine ecosystems, driving the search for eco-friendly alterna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Cwpy6Ai","properties":{"forma</w:instrText>
      </w:r>
      <w:r>
        <w:rPr>
          <w:rFonts w:ascii="Times New Roman" w:eastAsia="Times New Roman" w:hAnsi="Times New Roman" w:cs="Times New Roman"/>
          <w:sz w:val="24"/>
          <w:szCs w:val="24"/>
        </w:rPr>
        <w:instrText>ttedCitation":"[1]","plainCitation":"[1]","noteIndex":0},"citationItems":[{"id":7756,"uris":["http://zotero.org/users/16652950/items/MFG3S77L"],"itemData":{"id":7756,"type":"article-journal","abstract":"The contribution of aquatic animal protein to the glo</w:instrText>
      </w:r>
      <w:r>
        <w:rPr>
          <w:rFonts w:ascii="Times New Roman" w:eastAsia="Times New Roman" w:hAnsi="Times New Roman" w:cs="Times New Roman"/>
          <w:sz w:val="24"/>
          <w:szCs w:val="24"/>
        </w:rPr>
        <w:instrText>bal, animal-source protein supply and the relative importance of aquaculture to capture fisheries in supplying this protein is relevant in assessments and decisions related to the future of aquatic food production and its security. Meat of terrestrial anim</w:instrText>
      </w:r>
      <w:r>
        <w:rPr>
          <w:rFonts w:ascii="Times New Roman" w:eastAsia="Times New Roman" w:hAnsi="Times New Roman" w:cs="Times New Roman"/>
          <w:sz w:val="24"/>
          <w:szCs w:val="24"/>
        </w:rPr>
        <w:instrText>als, milk, and eggs resulted in 76,966 Kt crude protein compared with 13,950 Kt or 15.3% from aquatic animals in 2018.While aquaculture produced a greater tonnage of aquatic animals, capture fisheries resulted in 7,135 Kt crude protein while aquaculture yi</w:instrText>
      </w:r>
      <w:r>
        <w:rPr>
          <w:rFonts w:ascii="Times New Roman" w:eastAsia="Times New Roman" w:hAnsi="Times New Roman" w:cs="Times New Roman"/>
          <w:sz w:val="24"/>
          <w:szCs w:val="24"/>
        </w:rPr>
        <w:instrText xml:space="preserve">elded 6,815 Kt. Capture fisheries production has not increased in the past two decades, and aquaculture production must increase to assure the growing demand for fisheries products by a larger and more affluent population. We estimated based on status quo </w:instrText>
      </w:r>
      <w:r>
        <w:rPr>
          <w:rFonts w:ascii="Times New Roman" w:eastAsia="Times New Roman" w:hAnsi="Times New Roman" w:cs="Times New Roman"/>
          <w:sz w:val="24"/>
          <w:szCs w:val="24"/>
        </w:rPr>
        <w:instrText>consumption, that aquaculture production would need to increase from 82,087 Kt in 2018 to 129,000 Kt by 2050 to meet the demand of the greater population. About two-thirds of finfish and crustacean production by aquaculture is feed-based, and feeds for the</w:instrText>
      </w:r>
      <w:r>
        <w:rPr>
          <w:rFonts w:ascii="Times New Roman" w:eastAsia="Times New Roman" w:hAnsi="Times New Roman" w:cs="Times New Roman"/>
          <w:sz w:val="24"/>
          <w:szCs w:val="24"/>
        </w:rPr>
        <w:instrText>se species include fishmeal and fish oil as ingredients. Aquaculture feeds require a major portion of the global supply of fishmeal and fish oil. An estimated 71.0% of fishmeal and 73.9% of fish oil are made from the catch with the rest coming from aquatic</w:instrText>
      </w:r>
      <w:r>
        <w:rPr>
          <w:rFonts w:ascii="Times New Roman" w:eastAsia="Times New Roman" w:hAnsi="Times New Roman" w:cs="Times New Roman"/>
          <w:sz w:val="24"/>
          <w:szCs w:val="24"/>
        </w:rPr>
        <w:instrText xml:space="preserve"> animal processing waste. The catch of small, pelagic fish from the ocean is not predicted to increase in the future. Aquaculture should reduce its fishmeal and oil use to lessen its dependency on small wild fish important to the integrity of marine food w</w:instrText>
      </w:r>
      <w:r>
        <w:rPr>
          <w:rFonts w:ascii="Times New Roman" w:eastAsia="Times New Roman" w:hAnsi="Times New Roman" w:cs="Times New Roman"/>
          <w:sz w:val="24"/>
          <w:szCs w:val="24"/>
        </w:rPr>
        <w:instrText>ebs and food security for the poor in many coastal areas. Fishmeal and fish oil shortages for use in aquaculture feed will result in a limit on production in the future if goals to lessen their use in feeds are not met.","container-title":"Food Security","</w:instrText>
      </w:r>
      <w:r>
        <w:rPr>
          <w:rFonts w:ascii="Times New Roman" w:eastAsia="Times New Roman" w:hAnsi="Times New Roman" w:cs="Times New Roman"/>
          <w:sz w:val="24"/>
          <w:szCs w:val="24"/>
        </w:rPr>
        <w:instrText>DOI":"10.1007/s12571-021-01246-9","ISSN":"1876-4517","issue":"3","journalAbbreviation":"Food Secur","note":"PMID: 35075379\nPMCID: PMC8771179","page":"805-827","source":"PubMed Central","title":"The contribution of fisheries and aquaculture to the global p</w:instrText>
      </w:r>
      <w:r>
        <w:rPr>
          <w:rFonts w:ascii="Times New Roman" w:eastAsia="Times New Roman" w:hAnsi="Times New Roman" w:cs="Times New Roman"/>
          <w:sz w:val="24"/>
          <w:szCs w:val="24"/>
        </w:rPr>
        <w:instrText>rotein supply","volume":"14","author":[{"family":"Boyd","given":"Claude E."},{"family":"McNevin","given":"Aaron A."},{"family":"Davis","given":"Robert P."}],"issued":{"date-parts":[["2022"]]}}}],"schema":"https://github.com/citation-style-language/schema/r</w:instrText>
      </w:r>
      <w:r>
        <w:rPr>
          <w:rFonts w:ascii="Times New Roman" w:eastAsia="Times New Roman" w:hAnsi="Times New Roman" w:cs="Times New Roman"/>
          <w:sz w:val="24"/>
          <w:szCs w:val="24"/>
        </w:rPr>
        <w:instrText xml:space="preserve">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FC3CE99"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Alternative protein alternatives to fishmeal are becoming used in aquaculture feeds for </w:t>
      </w:r>
      <w:proofErr w:type="spellStart"/>
      <w:proofErr w:type="gramStart"/>
      <w:r>
        <w:rPr>
          <w:rFonts w:ascii="Times New Roman" w:eastAsia="Times New Roman" w:hAnsi="Times New Roman" w:cs="Times New Roman"/>
          <w:sz w:val="24"/>
          <w:szCs w:val="24"/>
        </w:rPr>
        <w:t>sustainability.Microalgae</w:t>
      </w:r>
      <w:proofErr w:type="spellEnd"/>
      <w:proofErr w:type="gramEnd"/>
      <w:r>
        <w:rPr>
          <w:rFonts w:ascii="Times New Roman" w:eastAsia="Times New Roman" w:hAnsi="Times New Roman" w:cs="Times New Roman"/>
          <w:sz w:val="24"/>
          <w:szCs w:val="24"/>
        </w:rPr>
        <w:t>, which have several benefits, could be a sustainable feed source. Microalgae are excellent feed ingred</w:t>
      </w:r>
      <w:r>
        <w:rPr>
          <w:rFonts w:ascii="Times New Roman" w:eastAsia="Times New Roman" w:hAnsi="Times New Roman" w:cs="Times New Roman"/>
          <w:sz w:val="24"/>
          <w:szCs w:val="24"/>
        </w:rPr>
        <w:t xml:space="preserve">ients because they provide protein, vital fatty acids, vitamins, and minerals. Microalgae may be grown with sunshine and carbon dioxide, making it </w:t>
      </w:r>
      <w:r>
        <w:rPr>
          <w:rFonts w:ascii="Times New Roman" w:eastAsia="Times New Roman" w:hAnsi="Times New Roman" w:cs="Times New Roman"/>
          <w:sz w:val="24"/>
          <w:szCs w:val="24"/>
        </w:rPr>
        <w:lastRenderedPageBreak/>
        <w:t xml:space="preserve">more environmentally friendly than fishmeal. Microalgae can also be grown in controlled surroundings, </w:t>
      </w:r>
      <w:proofErr w:type="spellStart"/>
      <w:r>
        <w:rPr>
          <w:rFonts w:ascii="Times New Roman" w:eastAsia="Times New Roman" w:hAnsi="Times New Roman" w:cs="Times New Roman"/>
          <w:sz w:val="24"/>
          <w:szCs w:val="24"/>
        </w:rPr>
        <w:t>minimis</w:t>
      </w:r>
      <w:r>
        <w:rPr>
          <w:rFonts w:ascii="Times New Roman" w:eastAsia="Times New Roman" w:hAnsi="Times New Roman" w:cs="Times New Roman"/>
          <w:sz w:val="24"/>
          <w:szCs w:val="24"/>
        </w:rPr>
        <w:t>ing</w:t>
      </w:r>
      <w:proofErr w:type="spellEnd"/>
      <w:r>
        <w:rPr>
          <w:rFonts w:ascii="Times New Roman" w:eastAsia="Times New Roman" w:hAnsi="Times New Roman" w:cs="Times New Roman"/>
          <w:sz w:val="24"/>
          <w:szCs w:val="24"/>
        </w:rPr>
        <w:t xml:space="preserve"> marine ecosystem dependence and providing fish farming nutrients more reliab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jLnEVGr","properties":{"formattedCitation":"[2]","plainCitation":"[2]","noteIndex":0},"citationItems":[{"id":7762,"uris":["htt</w:instrText>
      </w:r>
      <w:r>
        <w:rPr>
          <w:rFonts w:ascii="Times New Roman" w:eastAsia="Times New Roman" w:hAnsi="Times New Roman" w:cs="Times New Roman"/>
          <w:sz w:val="24"/>
          <w:szCs w:val="24"/>
        </w:rPr>
        <w:instrText>p://zotero.org/users/16652950/items/CGIRB7VH"],"itemData":{"id":7762,"type":"article-journal","abstract":"Aquaculture is an essential source of protein and essential fatty acids for humans. However, the sustainable development of aquaculture faces numerous</w:instrText>
      </w:r>
      <w:r>
        <w:rPr>
          <w:rFonts w:ascii="Times New Roman" w:eastAsia="Times New Roman" w:hAnsi="Times New Roman" w:cs="Times New Roman"/>
          <w:sz w:val="24"/>
          <w:szCs w:val="24"/>
        </w:rPr>
        <w:instrText xml:space="preserve"> challenges, including a shortage of high-quality feed and feedstuff, and a degeneration in the safety and quality of aquatic products. This review explores how the use of microalgae as an aquafeed ingredient may help to solve these problems. Microalgae ar</w:instrText>
      </w:r>
      <w:r>
        <w:rPr>
          <w:rFonts w:ascii="Times New Roman" w:eastAsia="Times New Roman" w:hAnsi="Times New Roman" w:cs="Times New Roman"/>
          <w:sz w:val="24"/>
          <w:szCs w:val="24"/>
        </w:rPr>
        <w:instrText>e a vital food source for larval bivalves, shrimps, and fish due to their high nutritional value and suitable cell size. Particularly, bivalves rely on microalgae as a direct feed source throughout their entire life cycle. Microalgae are also indispensable</w:instrText>
      </w:r>
      <w:r>
        <w:rPr>
          <w:rFonts w:ascii="Times New Roman" w:eastAsia="Times New Roman" w:hAnsi="Times New Roman" w:cs="Times New Roman"/>
          <w:sz w:val="24"/>
          <w:szCs w:val="24"/>
        </w:rPr>
        <w:instrText xml:space="preserve"> food sources or nutrient supplements for secondary live prey, including rotifers, Artemia, and copepods. Microalgae containing a large amount of protein and lipid can be used as alternatives to fishmeal and fish oil in aquafeed. Moreover, microalgae are r</w:instrText>
      </w:r>
      <w:r>
        <w:rPr>
          <w:rFonts w:ascii="Times New Roman" w:eastAsia="Times New Roman" w:hAnsi="Times New Roman" w:cs="Times New Roman"/>
          <w:sz w:val="24"/>
          <w:szCs w:val="24"/>
        </w:rPr>
        <w:instrText>ich in ω-3 polyunsaturated fatty acids, carotenoids, vitamins, and β-glucan. These bioactive substances can be used as feed additives to improve the growth rate, skin coloration, antioxidant capacity, immunity, and survival rate of aquatic animals. However</w:instrText>
      </w:r>
      <w:r>
        <w:rPr>
          <w:rFonts w:ascii="Times New Roman" w:eastAsia="Times New Roman" w:hAnsi="Times New Roman" w:cs="Times New Roman"/>
          <w:sz w:val="24"/>
          <w:szCs w:val="24"/>
        </w:rPr>
        <w:instrText>, the high production cost of microalgae limits its widespread application in aquaculture. Recent advancements in the technology used to culture microalgae intensively, especially fermentation technology, have significantly improved the production efficien</w:instrText>
      </w:r>
      <w:r>
        <w:rPr>
          <w:rFonts w:ascii="Times New Roman" w:eastAsia="Times New Roman" w:hAnsi="Times New Roman" w:cs="Times New Roman"/>
          <w:sz w:val="24"/>
          <w:szCs w:val="24"/>
        </w:rPr>
        <w:instrText xml:space="preserve">cy and decreased the production cost. Therefore, accelerating the use of microalgae as aquafeed is crucial if sustainable aquaculture is to be achieved. The review concludes by discussing the opportunities and challenges involved in integrating microalgae </w:instrText>
      </w:r>
      <w:r>
        <w:rPr>
          <w:rFonts w:ascii="Times New Roman" w:eastAsia="Times New Roman" w:hAnsi="Times New Roman" w:cs="Times New Roman"/>
          <w:sz w:val="24"/>
          <w:szCs w:val="24"/>
        </w:rPr>
        <w:instrText>into sustainable aquaculture and suggests a way forward.","container-title":"Reviews in Aquaculture","DOI":"10.1111/raq.12869","ISSN":"1753-5131","issue":"2","language":"en","license":"© 2023 The Authors. Reviews in Aquaculture published by John Wiley &amp; So</w:instrText>
      </w:r>
      <w:r>
        <w:rPr>
          <w:rFonts w:ascii="Times New Roman" w:eastAsia="Times New Roman" w:hAnsi="Times New Roman" w:cs="Times New Roman"/>
          <w:sz w:val="24"/>
          <w:szCs w:val="24"/>
        </w:rPr>
        <w:instrText>ns Australia, Ltd.","note":"_eprint: https://onlinelibrary.wiley.com/doi/pdf/10.1111/raq.12869","page":"818-835","source":"Wiley Online Library","title":"Microalgae as feed sources and feed additives for sustainable aquaculture: Prospects and challenges","</w:instrText>
      </w:r>
      <w:r>
        <w:rPr>
          <w:rFonts w:ascii="Times New Roman" w:eastAsia="Times New Roman" w:hAnsi="Times New Roman" w:cs="Times New Roman"/>
          <w:sz w:val="24"/>
          <w:szCs w:val="24"/>
        </w:rPr>
        <w:instrText>title-short":"Microalgae as feed sources and feed additives for sustainable aquaculture","volume":"16","author":[{"family":"Ma","given":"Mingyang"},{"family":"Hu","given":"Qiang"}],"issued":{"date-parts":[["2024"]]}}}],"schema":"https://github.com/citation</w:instrText>
      </w:r>
      <w:r>
        <w:rPr>
          <w:rFonts w:ascii="Times New Roman" w:eastAsia="Times New Roman" w:hAnsi="Times New Roman" w:cs="Times New Roman"/>
          <w:sz w:val="24"/>
          <w:szCs w:val="24"/>
        </w:rPr>
        <w:instrText xml:space="preserve">-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5D9C283"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Numerous </w:t>
      </w:r>
      <w:proofErr w:type="gramStart"/>
      <w:r>
        <w:rPr>
          <w:rFonts w:ascii="Times New Roman" w:eastAsia="Times New Roman" w:hAnsi="Times New Roman" w:cs="Times New Roman"/>
          <w:sz w:val="24"/>
          <w:szCs w:val="24"/>
        </w:rPr>
        <w:t>research</w:t>
      </w:r>
      <w:proofErr w:type="gramEnd"/>
      <w:r>
        <w:rPr>
          <w:rFonts w:ascii="Times New Roman" w:eastAsia="Times New Roman" w:hAnsi="Times New Roman" w:cs="Times New Roman"/>
          <w:sz w:val="24"/>
          <w:szCs w:val="24"/>
        </w:rPr>
        <w:t xml:space="preserve"> have examined the possibility of microalgae as a fishmeal alternative to improve growth, feed conversion efficiency, and health in aquaculture species like rainbow trout. Micr</w:t>
      </w:r>
      <w:r>
        <w:rPr>
          <w:rFonts w:ascii="Times New Roman" w:eastAsia="Times New Roman" w:hAnsi="Times New Roman" w:cs="Times New Roman"/>
          <w:sz w:val="24"/>
          <w:szCs w:val="24"/>
        </w:rPr>
        <w:t xml:space="preserve">oalgae-based diets boost growth performance and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in some species and improve fish fatty acid profiles, particularly omega-3 fatty acids. In other research, the optimal inclusion levels of various algae species in fish diets and their effect</w:t>
      </w:r>
      <w:r>
        <w:rPr>
          <w:rFonts w:ascii="Times New Roman" w:eastAsia="Times New Roman" w:hAnsi="Times New Roman" w:cs="Times New Roman"/>
          <w:sz w:val="24"/>
          <w:szCs w:val="24"/>
        </w:rPr>
        <w:t xml:space="preserve">s on fish digestibility and nutrient absorption have been examined. Despite these encouraging results, cost, scalability, and fish species-specific effects on growth and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make microalgae </w:t>
      </w:r>
      <w:proofErr w:type="spellStart"/>
      <w:r>
        <w:rPr>
          <w:rFonts w:ascii="Times New Roman" w:eastAsia="Times New Roman" w:hAnsi="Times New Roman" w:cs="Times New Roman"/>
          <w:sz w:val="24"/>
          <w:szCs w:val="24"/>
        </w:rPr>
        <w:t>optimisation</w:t>
      </w:r>
      <w:proofErr w:type="spellEnd"/>
      <w:r>
        <w:rPr>
          <w:rFonts w:ascii="Times New Roman" w:eastAsia="Times New Roman" w:hAnsi="Times New Roman" w:cs="Times New Roman"/>
          <w:sz w:val="24"/>
          <w:szCs w:val="24"/>
        </w:rPr>
        <w:t xml:space="preserve"> in aquaculture diets problematic</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w:instrText>
      </w:r>
      <w:r>
        <w:rPr>
          <w:rFonts w:ascii="Times New Roman" w:eastAsia="Times New Roman" w:hAnsi="Times New Roman" w:cs="Times New Roman"/>
          <w:sz w:val="24"/>
          <w:szCs w:val="24"/>
        </w:rPr>
        <w:instrText>OTERO_ITEM CSL_CITATION {"citationID":"c6aAMaDg","properties":{"formattedCitation":"[3]","plainCitation":"[3]","noteIndex":0},"citationItems":[{"id":7767,"uris":["http://zotero.org/users/16652950/items/L6SKBZCH"],"itemData":{"id":7767,"type":"article-journ</w:instrText>
      </w:r>
      <w:r>
        <w:rPr>
          <w:rFonts w:ascii="Times New Roman" w:eastAsia="Times New Roman" w:hAnsi="Times New Roman" w:cs="Times New Roman"/>
          <w:sz w:val="24"/>
          <w:szCs w:val="24"/>
        </w:rPr>
        <w:instrText>al","abstract":"Aquafarms should reduce the use of fishmeal and fish oil in nutritional feed. One such accessible and relatively inexpensive food component that could successfully meet the challenge posed by aquaculture is algae. The objective of the prese</w:instrText>
      </w:r>
      <w:r>
        <w:rPr>
          <w:rFonts w:ascii="Times New Roman" w:eastAsia="Times New Roman" w:hAnsi="Times New Roman" w:cs="Times New Roman"/>
          <w:sz w:val="24"/>
          <w:szCs w:val="24"/>
        </w:rPr>
        <w:instrText>nt study was to evaluate the algae meal inclusion of Chlorella and Spirulina sp. in a diet for rainbow trout, evaluating its effects on fish growth, histological parameters and fillet quality. Experiments were carried out to replace 50% and 100% of fishmea</w:instrText>
      </w:r>
      <w:r>
        <w:rPr>
          <w:rFonts w:ascii="Times New Roman" w:eastAsia="Times New Roman" w:hAnsi="Times New Roman" w:cs="Times New Roman"/>
          <w:sz w:val="24"/>
          <w:szCs w:val="24"/>
        </w:rPr>
        <w:instrText>l with Spirulina sp. and Chlorella vulgaris in feed for rainbow trout (Oncorhynchus mykiss W.) cultured in a recirculation system. At the end of the experimental period, the highest mean live weight was measured in rainbow trout fed a feed containing 50% a</w:instrText>
      </w:r>
      <w:r>
        <w:rPr>
          <w:rFonts w:ascii="Times New Roman" w:eastAsia="Times New Roman" w:hAnsi="Times New Roman" w:cs="Times New Roman"/>
          <w:sz w:val="24"/>
          <w:szCs w:val="24"/>
        </w:rPr>
        <w:instrText>lgal meal in the feed. The absorptive vacuolization of cells was increased the most and lamina propria was average thickened when fed 50% algae diets. Fat droplets in the hepatocytes were larger in the 50% algae meal fed group, and their nuclei were replac</w:instrText>
      </w:r>
      <w:r>
        <w:rPr>
          <w:rFonts w:ascii="Times New Roman" w:eastAsia="Times New Roman" w:hAnsi="Times New Roman" w:cs="Times New Roman"/>
          <w:sz w:val="24"/>
          <w:szCs w:val="24"/>
        </w:rPr>
        <w:instrText>ed in the peripheral zone of the cells. Substitution of fishmeal with 50% algal meal in fish feed resulted in a 36.44% reduction in the lipid content of rainbow trout fillets compared to control fish.","container-title":"Fishes","DOI":"10.3390/fishes907024</w:instrText>
      </w:r>
      <w:r>
        <w:rPr>
          <w:rFonts w:ascii="Times New Roman" w:eastAsia="Times New Roman" w:hAnsi="Times New Roman" w:cs="Times New Roman"/>
          <w:sz w:val="24"/>
          <w:szCs w:val="24"/>
        </w:rPr>
        <w:instrText>9","ISSN":"2410-3888","issue":"7","language":"en","license":"http://creativecommons.org/licenses/by/3.0/","note":"publisher: Multidisciplinary Digital Publishing Institute","page":"249","source":"www.mdpi.com","title":"Effect of Replacing Fishmeal with Alg</w:instrText>
      </w:r>
      <w:r>
        <w:rPr>
          <w:rFonts w:ascii="Times New Roman" w:eastAsia="Times New Roman" w:hAnsi="Times New Roman" w:cs="Times New Roman"/>
          <w:sz w:val="24"/>
          <w:szCs w:val="24"/>
        </w:rPr>
        <w:instrText>al Meal on Growth Parameters and Meat Composition in Rainbow Trout (Oncorhynchus mykiss W.)","volume":"9","author":[{"family":"Velichkova","given":"Katya"},{"family":"Sirakov","given":"Ivaylo"},{"family":"Stoyanova","given":"Stefka"},{"family":"Simitchiev"</w:instrText>
      </w:r>
      <w:r>
        <w:rPr>
          <w:rFonts w:ascii="Times New Roman" w:eastAsia="Times New Roman" w:hAnsi="Times New Roman" w:cs="Times New Roman"/>
          <w:sz w:val="24"/>
          <w:szCs w:val="24"/>
        </w:rPr>
        <w:instrText xml:space="preserve">,"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Microal</w:t>
      </w:r>
      <w:r>
        <w:rPr>
          <w:rFonts w:ascii="Times New Roman" w:eastAsia="Times New Roman" w:hAnsi="Times New Roman" w:cs="Times New Roman"/>
          <w:sz w:val="24"/>
          <w:szCs w:val="24"/>
        </w:rPr>
        <w:t>gae is being studied as a fishmeal alternative, although its aquaculture potential is uncertain. Microalgae-based diets' effects on rainbow trout nutrient excretion have been neglected. Excess nitrogen and phosphorus excretion can contaminate and eutrophic</w:t>
      </w:r>
      <w:r>
        <w:rPr>
          <w:rFonts w:ascii="Times New Roman" w:eastAsia="Times New Roman" w:hAnsi="Times New Roman" w:cs="Times New Roman"/>
          <w:sz w:val="24"/>
          <w:szCs w:val="24"/>
        </w:rPr>
        <w:t>ate aquaculture. Nutrient excretion may be reduced by microalgae, but further research is needed to discover how species differ. Unlike tilapia and salmon, rainbow trout, which are farmed for commercial and recreational purposes, have not been examined for</w:t>
      </w:r>
      <w:r>
        <w:rPr>
          <w:rFonts w:ascii="Times New Roman" w:eastAsia="Times New Roman" w:hAnsi="Times New Roman" w:cs="Times New Roman"/>
          <w:sz w:val="24"/>
          <w:szCs w:val="24"/>
        </w:rPr>
        <w:t xml:space="preserve"> microalgae effects. This research gap restricts aquaculture's usage of microalgae die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Z30OCPv","properties":{"formattedCitation":"[4]","plainCitation":"[4]","noteIndex":0},"citationItems":[{"id":7769,"uris"</w:instrText>
      </w:r>
      <w:r>
        <w:rPr>
          <w:rFonts w:ascii="Times New Roman" w:eastAsia="Times New Roman" w:hAnsi="Times New Roman" w:cs="Times New Roman"/>
          <w:sz w:val="24"/>
          <w:szCs w:val="24"/>
        </w:rPr>
        <w:instrText>:["http://zotero.org/users/16652950/items/CLAG6Q6B"],"itemData":{"id":7769,"type":"article-journal","abstract":"Fishmeal is an indispensable ingredient for most aquatic animals. However, the finite supply and escalating price of fishmeal seriously limit it</w:instrText>
      </w:r>
      <w:r>
        <w:rPr>
          <w:rFonts w:ascii="Times New Roman" w:eastAsia="Times New Roman" w:hAnsi="Times New Roman" w:cs="Times New Roman"/>
          <w:sz w:val="24"/>
          <w:szCs w:val="24"/>
        </w:rPr>
        <w:instrText xml:space="preserve">s use in aquaculture. Thus the development of new, sustainable protein ingredients has been a research focus. Microalgae are potential fishmeal alternatives owing to their high protein content and balanced amino acid profile. Studies suggest that suitable </w:instrText>
      </w:r>
      <w:r>
        <w:rPr>
          <w:rFonts w:ascii="Times New Roman" w:eastAsia="Times New Roman" w:hAnsi="Times New Roman" w:cs="Times New Roman"/>
          <w:sz w:val="24"/>
          <w:szCs w:val="24"/>
        </w:rPr>
        <w:instrText>replacement of fishmeal with microalgae is beneficial for fish growth performance, but excessive replacement would induce poor growth and feed utilization. Therefore, this paper aims to review research on the maximum substitutional level of fishmeal by mic</w:instrText>
      </w:r>
      <w:r>
        <w:rPr>
          <w:rFonts w:ascii="Times New Roman" w:eastAsia="Times New Roman" w:hAnsi="Times New Roman" w:cs="Times New Roman"/>
          <w:sz w:val="24"/>
          <w:szCs w:val="24"/>
        </w:rPr>
        <w:instrText>roalgae and propose the main issues and possible solutions for fishmeal replacement by microalgae. The maximum replacement level is affected by microalgal species, fish feeding habits, quality of fishmeal and microalgal meals, and supplemental levels of fi</w:instrText>
      </w:r>
      <w:r>
        <w:rPr>
          <w:rFonts w:ascii="Times New Roman" w:eastAsia="Times New Roman" w:hAnsi="Times New Roman" w:cs="Times New Roman"/>
          <w:sz w:val="24"/>
          <w:szCs w:val="24"/>
        </w:rPr>
        <w:instrText xml:space="preserve">shmeal in the control group. Microalgae could generally replace 100%, 95%, 95%, 64.1%, 25.6%, and 18.6% fishmeal protein in diets of carp, shrimp, catfish, tilapia, marine fish, and salmon and trout, respectively. The main issues with fishmeal replacement </w:instrText>
      </w:r>
      <w:r>
        <w:rPr>
          <w:rFonts w:ascii="Times New Roman" w:eastAsia="Times New Roman" w:hAnsi="Times New Roman" w:cs="Times New Roman"/>
          <w:sz w:val="24"/>
          <w:szCs w:val="24"/>
        </w:rPr>
        <w:instrText>using microalgae include low production and high production cost, poor digestibility, and anti-nutritional factors. Possible solutions to these problems are recommended in this paper. Overall, microalgae are promising fishmeal alternatives in aquaculture."</w:instrText>
      </w:r>
      <w:r>
        <w:rPr>
          <w:rFonts w:ascii="Times New Roman" w:eastAsia="Times New Roman" w:hAnsi="Times New Roman" w:cs="Times New Roman"/>
          <w:sz w:val="24"/>
          <w:szCs w:val="24"/>
        </w:rPr>
        <w:instrText>,"container-title":"Environmental Science and Pollution Research International","DOI":"10.1007/s11356-024-32143-1","ISSN":"1614-7499","issue":"11","journalAbbreviation":"Environ Sci Pollut Res Int","language":"eng","note":"PMID: 38315337","page":"16113-161</w:instrText>
      </w:r>
      <w:r>
        <w:rPr>
          <w:rFonts w:ascii="Times New Roman" w:eastAsia="Times New Roman" w:hAnsi="Times New Roman" w:cs="Times New Roman"/>
          <w:sz w:val="24"/>
          <w:szCs w:val="24"/>
        </w:rPr>
        <w:instrText>30","source":"PubMed","title":"Microalgae as fishmeal alternatives in aquaculture: current status, existing problems, and possible solutions","title-short":"Microalgae as fishmeal alternatives in aquaculture","volume":"31","author":[{"family":"Gao","given"</w:instrText>
      </w:r>
      <w:r>
        <w:rPr>
          <w:rFonts w:ascii="Times New Roman" w:eastAsia="Times New Roman" w:hAnsi="Times New Roman" w:cs="Times New Roman"/>
          <w:sz w:val="24"/>
          <w:szCs w:val="24"/>
        </w:rPr>
        <w:instrText>:"Shiyang"},{"family":"Chen","given":"Weijun"},{"family":"Cao","given":"Shenping"},{"family":"Sun","given":"Ping"},{"family":"Gao","given":"Xiaochan"}],"issued":{"date-parts":[["2024",3]]}}}],"schema":"https://github.com/citation-style-language/schema/raw/</w:instrText>
      </w:r>
      <w:r>
        <w:rPr>
          <w:rFonts w:ascii="Times New Roman" w:eastAsia="Times New Roman" w:hAnsi="Times New Roman" w:cs="Times New Roman"/>
          <w:sz w:val="24"/>
          <w:szCs w:val="24"/>
        </w:rPr>
        <w:instrText xml:space="preserve">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E07EA0A"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Growth performance,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and nutrient excretion in rainbow trout fed microalgae instead of fishmeal are examined in this paper. We carefully study the literature to identify the positives and downsides of m</w:t>
      </w:r>
      <w:r>
        <w:rPr>
          <w:rFonts w:ascii="Times New Roman" w:eastAsia="Times New Roman" w:hAnsi="Times New Roman" w:cs="Times New Roman"/>
          <w:sz w:val="24"/>
          <w:szCs w:val="24"/>
        </w:rPr>
        <w:t>icroalgae in trout aquaculture. It also advises researching microalgae in trout diets, their effects on nutrient excretion, and their long-term sustainability. A thorough study attempts to improve aquaculture practices for sustainability and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w:instrText>
      </w:r>
      <w:r>
        <w:rPr>
          <w:rFonts w:ascii="Times New Roman" w:eastAsia="Times New Roman" w:hAnsi="Times New Roman" w:cs="Times New Roman"/>
          <w:sz w:val="24"/>
          <w:szCs w:val="24"/>
        </w:rPr>
        <w:instrText>IN ZOTERO_ITEM CSL_CITATION {"citationID":"fc5zBFxj","properties":{"formattedCitation":"[3]","plainCitation":"[3]","noteIndex":0},"citationItems":[{"id":7767,"uris":["http://zotero.org/users/16652950/items/L6SKBZCH"],"itemData":{"id":7767,"type":"article-j</w:instrText>
      </w:r>
      <w:r>
        <w:rPr>
          <w:rFonts w:ascii="Times New Roman" w:eastAsia="Times New Roman" w:hAnsi="Times New Roman" w:cs="Times New Roman"/>
          <w:sz w:val="24"/>
          <w:szCs w:val="24"/>
        </w:rPr>
        <w:instrText>ournal","abstract":"Aquafarms should reduce the use of fishmeal and fish oil in nutritional feed. One such accessible and relatively inexpensive food component that could successfully meet the challenge posed by aquaculture is algae. The objective of the p</w:instrText>
      </w:r>
      <w:r>
        <w:rPr>
          <w:rFonts w:ascii="Times New Roman" w:eastAsia="Times New Roman" w:hAnsi="Times New Roman" w:cs="Times New Roman"/>
          <w:sz w:val="24"/>
          <w:szCs w:val="24"/>
        </w:rPr>
        <w:instrText>resent study was to evaluate the algae meal inclusion of Chlorella and Spirulina sp. in a diet for rainbow trout, evaluating its effects on fish growth, histological parameters and fillet quality. Experiments were carried out to replace 50% and 100% of fis</w:instrText>
      </w:r>
      <w:r>
        <w:rPr>
          <w:rFonts w:ascii="Times New Roman" w:eastAsia="Times New Roman" w:hAnsi="Times New Roman" w:cs="Times New Roman"/>
          <w:sz w:val="24"/>
          <w:szCs w:val="24"/>
        </w:rPr>
        <w:instrText>hmeal with Spirulina sp. and Chlorella vulgaris in feed for rainbow trout (Oncorhynchus mykiss W.) cultured in a recirculation system. At the end of the experimental period, the highest mean live weight was measured in rainbow trout fed a feed containing 5</w:instrText>
      </w:r>
      <w:r>
        <w:rPr>
          <w:rFonts w:ascii="Times New Roman" w:eastAsia="Times New Roman" w:hAnsi="Times New Roman" w:cs="Times New Roman"/>
          <w:sz w:val="24"/>
          <w:szCs w:val="24"/>
        </w:rPr>
        <w:instrText>0% algal meal in the feed. The absorptive vacuolization of cells was increased the most and lamina propria was average thickened when fed 50% algae diets. Fat droplets in the hepatocytes were larger in the 50% algae meal fed group, and their nuclei were re</w:instrText>
      </w:r>
      <w:r>
        <w:rPr>
          <w:rFonts w:ascii="Times New Roman" w:eastAsia="Times New Roman" w:hAnsi="Times New Roman" w:cs="Times New Roman"/>
          <w:sz w:val="24"/>
          <w:szCs w:val="24"/>
        </w:rPr>
        <w:instrText>placed in the peripheral zone of the cells. Substitution of fishmeal with 50% algal meal in fish feed resulted in a 36.44% reduction in the lipid content of rainbow trout fillets compared to control fish.","container-title":"Fishes","DOI":"10.3390/fishes90</w:instrText>
      </w:r>
      <w:r>
        <w:rPr>
          <w:rFonts w:ascii="Times New Roman" w:eastAsia="Times New Roman" w:hAnsi="Times New Roman" w:cs="Times New Roman"/>
          <w:sz w:val="24"/>
          <w:szCs w:val="24"/>
        </w:rPr>
        <w:instrText>70249","ISSN":"2410-3888","issue":"7","language":"en","license":"http://creativecommons.org/licenses/by/3.0/","note":"publisher: Multidisciplinary Digital Publishing Institute","page":"249","source":"www.mdpi.com","title":"Effect of Replacing Fishmeal with</w:instrText>
      </w:r>
      <w:r>
        <w:rPr>
          <w:rFonts w:ascii="Times New Roman" w:eastAsia="Times New Roman" w:hAnsi="Times New Roman" w:cs="Times New Roman"/>
          <w:sz w:val="24"/>
          <w:szCs w:val="24"/>
        </w:rPr>
        <w:instrText xml:space="preserve"> Algal Meal on Growth Parameters and Meat Composition in Rainbow Trout (Oncorhynchus mykiss W.)","volume":"9","author":[{"family":"Velichkova","given":"Katya"},{"family":"Sirakov","given":"Ivaylo"},{"family":"Stoyanova","given":"Stefka"},{"family":"Simitch</w:instrText>
      </w:r>
      <w:r>
        <w:rPr>
          <w:rFonts w:ascii="Times New Roman" w:eastAsia="Times New Roman" w:hAnsi="Times New Roman" w:cs="Times New Roman"/>
          <w:sz w:val="24"/>
          <w:szCs w:val="24"/>
        </w:rPr>
        <w:instrText xml:space="preserve">iev","given":"Apostol"},{"family":"Yovchev","given":"David"},{"family":"Stamatova-Yovcheva","given":"Kamelia"}],"issued":{"date-parts":[["2024",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0AA624A"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3. Aq</w:t>
      </w:r>
      <w:r>
        <w:rPr>
          <w:rFonts w:ascii="Times New Roman" w:eastAsia="Times New Roman" w:hAnsi="Times New Roman" w:cs="Times New Roman"/>
          <w:b/>
          <w:bCs/>
          <w:sz w:val="24"/>
          <w:szCs w:val="24"/>
        </w:rPr>
        <w:t xml:space="preserve">uaculture Fishmeal: Importance and Sustainability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Aquaculture nutrition has relied on fishmeal protein for fish growth, health, and reproduction. Fishmeal provides balance of amino acids, fatty acids, vitamins, and minerals for optimal growth and developm</w:t>
      </w:r>
      <w:r>
        <w:rPr>
          <w:rFonts w:ascii="Times New Roman" w:eastAsia="Times New Roman" w:hAnsi="Times New Roman" w:cs="Times New Roman"/>
          <w:sz w:val="24"/>
          <w:szCs w:val="24"/>
        </w:rPr>
        <w:t>ent, especially in carnivorous rainbow trout. Fishmeal provides 30% of fish feed protein and is one of the most nutritious feed components. This is crucial for aquaculture, especially for protein-hungry spec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instrText>
      </w:r>
      <w:r>
        <w:rPr>
          <w:rFonts w:ascii="Times New Roman" w:eastAsia="Times New Roman" w:hAnsi="Times New Roman" w:cs="Times New Roman"/>
          <w:sz w:val="24"/>
          <w:szCs w:val="24"/>
        </w:rPr>
        <w:instrText>"T5rNEeUH","properties":{"formattedCitation":"[5]","plainCitation":"[5]","noteIndex":0},"citationItems":[{"id":7771,"uris":["http://zotero.org/users/16652950/items/GH9STJQF"],"itemData":{"id":7771,"type":"article-journal","abstract":"The contribution of aq</w:instrText>
      </w:r>
      <w:r>
        <w:rPr>
          <w:rFonts w:ascii="Times New Roman" w:eastAsia="Times New Roman" w:hAnsi="Times New Roman" w:cs="Times New Roman"/>
          <w:sz w:val="24"/>
          <w:szCs w:val="24"/>
        </w:rPr>
        <w:instrText>uatic animal protein to the global, animal-source protein supply and the relative importance of aquaculture to capture fisheries in supplying this protein is relevant in assessments and decisions related to the future of aquatic food production and its sec</w:instrText>
      </w:r>
      <w:r>
        <w:rPr>
          <w:rFonts w:ascii="Times New Roman" w:eastAsia="Times New Roman" w:hAnsi="Times New Roman" w:cs="Times New Roman"/>
          <w:sz w:val="24"/>
          <w:szCs w:val="24"/>
        </w:rPr>
        <w:instrText>urity. Meat of terrestrial animals, milk, and eggs resulted in 76,966 Kt crude protein compared with 13,950 Kt or 15.3% from aquatic animals in 2018.While aquaculture produced a greater tonnage of aquatic animals, capture fisheries resulted in 7,135 Kt cru</w:instrText>
      </w:r>
      <w:r>
        <w:rPr>
          <w:rFonts w:ascii="Times New Roman" w:eastAsia="Times New Roman" w:hAnsi="Times New Roman" w:cs="Times New Roman"/>
          <w:sz w:val="24"/>
          <w:szCs w:val="24"/>
        </w:rPr>
        <w:instrText>de protein while aquaculture yielded 6,815 Kt. Capture fisheries production has not increased in the past two decades, and aquaculture production must increase to assure the growing demand for fisheries products by a larger and more affluent population. We</w:instrText>
      </w:r>
      <w:r>
        <w:rPr>
          <w:rFonts w:ascii="Times New Roman" w:eastAsia="Times New Roman" w:hAnsi="Times New Roman" w:cs="Times New Roman"/>
          <w:sz w:val="24"/>
          <w:szCs w:val="24"/>
        </w:rPr>
        <w:instrText xml:space="preserve"> estimated based on status quo consumption, that aquaculture production would need to increase from 82,087 Kt in 2018 to 129,000 Kt by 2050 to meet the demand of the greater population. About two-thirds of finfish and crustacean production by aquaculture i</w:instrText>
      </w:r>
      <w:r>
        <w:rPr>
          <w:rFonts w:ascii="Times New Roman" w:eastAsia="Times New Roman" w:hAnsi="Times New Roman" w:cs="Times New Roman"/>
          <w:sz w:val="24"/>
          <w:szCs w:val="24"/>
        </w:rPr>
        <w:instrText>s feed-based, and feeds for these species include fishmeal and fish oil as ingredients. Aquaculture feeds require a major portion of the global supply of fishmeal and fish oil. An estimated 71.0% of fishmeal and 73.9% of fish oil are made from the catch wi</w:instrText>
      </w:r>
      <w:r>
        <w:rPr>
          <w:rFonts w:ascii="Times New Roman" w:eastAsia="Times New Roman" w:hAnsi="Times New Roman" w:cs="Times New Roman"/>
          <w:sz w:val="24"/>
          <w:szCs w:val="24"/>
        </w:rPr>
        <w:instrText>th the rest coming from aquatic animal processing waste. The catch of small, pelagic fish from the ocean is not predicted to increase in the future. Aquaculture should reduce its fishmeal and oil use to lessen its dependency on small wild fish important to</w:instrText>
      </w:r>
      <w:r>
        <w:rPr>
          <w:rFonts w:ascii="Times New Roman" w:eastAsia="Times New Roman" w:hAnsi="Times New Roman" w:cs="Times New Roman"/>
          <w:sz w:val="24"/>
          <w:szCs w:val="24"/>
        </w:rPr>
        <w:instrText xml:space="preserve"> the integrity of marine food webs and food security for the poor in many coastal areas. Fishmeal and fish oil shortages for use in aquaculture feed will result in a limit on production in the future if goals to lessen their use in feeds are not met.","con</w:instrText>
      </w:r>
      <w:r>
        <w:rPr>
          <w:rFonts w:ascii="Times New Roman" w:eastAsia="Times New Roman" w:hAnsi="Times New Roman" w:cs="Times New Roman"/>
          <w:sz w:val="24"/>
          <w:szCs w:val="24"/>
        </w:rPr>
        <w:instrText xml:space="preserve">tainer-title":"Food Security","DOI":"10.1007/s12571-021-01246-9","ISSN":"1876-4517","issue":"3","journalAbbreviation":"Food Secur","note":"PMID: 35075379\nPMCID: PMC8771179","page":"805-827","source":"PubMed Central","title":"The contribution of fisheries </w:instrText>
      </w:r>
      <w:r>
        <w:rPr>
          <w:rFonts w:ascii="Times New Roman" w:eastAsia="Times New Roman" w:hAnsi="Times New Roman" w:cs="Times New Roman"/>
          <w:sz w:val="24"/>
          <w:szCs w:val="24"/>
        </w:rPr>
        <w:instrText>and aquaculture to the global protein supply","volume":"14","author":[{"family":"Boyd","given":"Claude E."},{"family":"McNevin","given":"Aaron A."},{"family":"Davis","given":"Robert P."}],"issued":{"date-parts":[["2022"]]}}}],"schema":"https://github.com/c</w:instrText>
      </w:r>
      <w:r>
        <w:rPr>
          <w:rFonts w:ascii="Times New Roman" w:eastAsia="Times New Roman" w:hAnsi="Times New Roman" w:cs="Times New Roman"/>
          <w:sz w:val="24"/>
          <w:szCs w:val="24"/>
        </w:rPr>
        <w:instrText xml:space="preserve">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b/>
          <w:bCs/>
          <w:sz w:val="24"/>
          <w:szCs w:val="24"/>
        </w:rPr>
        <w:t xml:space="preserve">Fishmeal in Aquaculture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Fishmeal provides balanced nutrition and excellent fish growth in modern aquaculture. It contains 60–70% crude protein, essential amino acids, and polyunsaturate</w:t>
      </w:r>
      <w:r>
        <w:rPr>
          <w:rFonts w:ascii="Times New Roman" w:eastAsia="Times New Roman" w:hAnsi="Times New Roman" w:cs="Times New Roman"/>
          <w:sz w:val="24"/>
          <w:szCs w:val="24"/>
        </w:rPr>
        <w:t>d fatty acids (PUFAs), mainly omega-3 and omega-6. Farmed fish need nutrients for cell function, immunity, and energy metabolism. Fishmeal contains omega-3 fatty acids, which boost brain development, immunity, and fish welfare. High digestion turns feed in</w:t>
      </w:r>
      <w:r>
        <w:rPr>
          <w:rFonts w:ascii="Times New Roman" w:eastAsia="Times New Roman" w:hAnsi="Times New Roman" w:cs="Times New Roman"/>
          <w:sz w:val="24"/>
          <w:szCs w:val="24"/>
        </w:rPr>
        <w:t>to body mass and boosts development, making fishmeal an effective energy 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U7DLELM","properties":{"formattedCitation":"[6]","plainCitation":"[6]","noteIndex":0},"citationItems":[{"id":7774,"uris":["http:/</w:instrText>
      </w:r>
      <w:r>
        <w:rPr>
          <w:rFonts w:ascii="Times New Roman" w:eastAsia="Times New Roman" w:hAnsi="Times New Roman" w:cs="Times New Roman"/>
          <w:sz w:val="24"/>
          <w:szCs w:val="24"/>
        </w:rPr>
        <w:instrText>/zotero.org/users/16652950/items/5TTTG7VC"],"itemData":{"id":7774,"type":"article-journal","abstract":"Fish is the primary marine source that provides adequate nutrition to the human body. Fish production is increasing every year, contributing to a sustain</w:instrText>
      </w:r>
      <w:r>
        <w:rPr>
          <w:rFonts w:ascii="Times New Roman" w:eastAsia="Times New Roman" w:hAnsi="Times New Roman" w:cs="Times New Roman"/>
          <w:sz w:val="24"/>
          <w:szCs w:val="24"/>
        </w:rPr>
        <w:instrText>able economy, as they provide a significant source of income and food: This review highlights the potential health benefits, industrial applications, and toxicity of various fish species Globally, fish possess various bioactive compounds; this efficacy mak</w:instrText>
      </w:r>
      <w:r>
        <w:rPr>
          <w:rFonts w:ascii="Times New Roman" w:eastAsia="Times New Roman" w:hAnsi="Times New Roman" w:cs="Times New Roman"/>
          <w:sz w:val="24"/>
          <w:szCs w:val="24"/>
        </w:rPr>
        <w:instrText>es them a more edible source to consume worldwide. A wide range of bioactive compounds, primary macronutrients, micronutrients, vitamins, and minerals are present in various fish types that are essential in preventing different human disorders. The nutriti</w:instrText>
      </w:r>
      <w:r>
        <w:rPr>
          <w:rFonts w:ascii="Times New Roman" w:eastAsia="Times New Roman" w:hAnsi="Times New Roman" w:cs="Times New Roman"/>
          <w:sz w:val="24"/>
          <w:szCs w:val="24"/>
        </w:rPr>
        <w:instrText>onal value of fish helps to provide exceptional health benefits against different human ailments. Fish are excellent sources of protein, peptides, and polyunsaturated fatty acids, particularly eicosapentaenoic acid (EPA), Alpha-linolenic acid (ALA), omega-</w:instrText>
      </w:r>
      <w:r>
        <w:rPr>
          <w:rFonts w:ascii="Times New Roman" w:eastAsia="Times New Roman" w:hAnsi="Times New Roman" w:cs="Times New Roman"/>
          <w:sz w:val="24"/>
          <w:szCs w:val="24"/>
        </w:rPr>
        <w:instrText>6 fatty acids, and docosahexaenoic acid (DHA), omega-3 fatty acids that influence human health positively. Fish and their by-products are also excellent sources for developing various nutraceutical and functional foods to fight against multiple human disor</w:instrText>
      </w:r>
      <w:r>
        <w:rPr>
          <w:rFonts w:ascii="Times New Roman" w:eastAsia="Times New Roman" w:hAnsi="Times New Roman" w:cs="Times New Roman"/>
          <w:sz w:val="24"/>
          <w:szCs w:val="24"/>
        </w:rPr>
        <w:instrText>ders. The by-products of fish exert significant effects against infection, viral attack, cardiovascular diseases, immune disorders, oxidative stress, inflammation, neurological diseases, and other physiological complications. Few fish species are contamina</w:instrText>
      </w:r>
      <w:r>
        <w:rPr>
          <w:rFonts w:ascii="Times New Roman" w:eastAsia="Times New Roman" w:hAnsi="Times New Roman" w:cs="Times New Roman"/>
          <w:sz w:val="24"/>
          <w:szCs w:val="24"/>
        </w:rPr>
        <w:instrText>ted with harmful substances that cause potential risks to children's and adults' bodies. Additionally, the therapeutic use of fish and their by-products unveils the potential nutritional benefits to reduce the burden on public health by managing dietary is</w:instrText>
      </w:r>
      <w:r>
        <w:rPr>
          <w:rFonts w:ascii="Times New Roman" w:eastAsia="Times New Roman" w:hAnsi="Times New Roman" w:cs="Times New Roman"/>
          <w:sz w:val="24"/>
          <w:szCs w:val="24"/>
        </w:rPr>
        <w:instrText>sues such as food security, protein deficiency, and other nutritional-related problems.","container-title":"Frontiers in Nutrition","DOI":"10.3389/fnut.2025.1564315","ISSN":"2296-861X","journalAbbreviation":"Front Nutr","note":"PMID: 40416371\nPMCID: PMC12</w:instrText>
      </w:r>
      <w:r>
        <w:rPr>
          <w:rFonts w:ascii="Times New Roman" w:eastAsia="Times New Roman" w:hAnsi="Times New Roman" w:cs="Times New Roman"/>
          <w:sz w:val="24"/>
          <w:szCs w:val="24"/>
        </w:rPr>
        <w:instrText>098058","page":"1564315","source":"PubMed Central","title":"Health benefits of fish and fish by-products—a nutritional and functional perspective","volume":"12","author":[{"family":"Noreen","given":"Sana"},{"family":"Hashmi","given":"Bushra"},{"family":"Aj</w:instrText>
      </w:r>
      <w:r>
        <w:rPr>
          <w:rFonts w:ascii="Times New Roman" w:eastAsia="Times New Roman" w:hAnsi="Times New Roman" w:cs="Times New Roman"/>
          <w:sz w:val="24"/>
          <w:szCs w:val="24"/>
        </w:rPr>
        <w:instrText xml:space="preserve">a","given":"Patrick Maduabuchi"},{"family":"Atoki","given":"Ayomide Victor"}],"issued":{"date-parts":[["2025",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38996DC" w14:textId="77777777" w:rsidR="00040513" w:rsidRDefault="003F2D4E">
      <w:pPr>
        <w:rPr>
          <w:rFonts w:ascii="Times New Roman" w:eastAsia="Times New Roman" w:hAnsi="Times New Roman" w:cs="Times New Roman"/>
          <w:b/>
          <w:bCs/>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br/>
        <w:t>Fishmeal enhances aquaculture perfo</w:t>
      </w:r>
      <w:r>
        <w:rPr>
          <w:rFonts w:ascii="Times New Roman" w:eastAsia="Times New Roman" w:hAnsi="Times New Roman" w:cs="Times New Roman"/>
          <w:sz w:val="24"/>
          <w:szCs w:val="24"/>
        </w:rPr>
        <w:t>rmance measure feed conversion ratio (FCR) and fish growth. Low FCRs improve feed efficiency, waste reduction, and economic performance. High digestibility and nutrient density enhance FCR, making fishmeal essential in aquaculture feeds for low-cost, high-</w:t>
      </w:r>
      <w:r>
        <w:rPr>
          <w:rFonts w:ascii="Times New Roman" w:eastAsia="Times New Roman" w:hAnsi="Times New Roman" w:cs="Times New Roman"/>
          <w:sz w:val="24"/>
          <w:szCs w:val="24"/>
        </w:rPr>
        <w:t>quality fis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H1ZGrLi","properties":{"formattedCitation":"[7]","plainCitation":"[7]","noteIndex":0},"citationItems":[{"id":5244,"uris":["http://zotero.org/users/16652950/items/YNLJ5FUH"],"itemData":{"id":5244,"</w:instrText>
      </w:r>
      <w:r>
        <w:rPr>
          <w:rFonts w:ascii="Times New Roman" w:eastAsia="Times New Roman" w:hAnsi="Times New Roman" w:cs="Times New Roman"/>
          <w:sz w:val="24"/>
          <w:szCs w:val="24"/>
        </w:rPr>
        <w:instrText>type":"article-journal","abstract":"In the current age of the Fourth Industrial Revolution (4IR or Industry 4.0), the digital world has a wealth of data, such as Internet of Things (IoT) data, cybersecurity data, mobile data, business data, social media da</w:instrText>
      </w:r>
      <w:r>
        <w:rPr>
          <w:rFonts w:ascii="Times New Roman" w:eastAsia="Times New Roman" w:hAnsi="Times New Roman" w:cs="Times New Roman"/>
          <w:sz w:val="24"/>
          <w:szCs w:val="24"/>
        </w:rPr>
        <w:instrText>ta, health data, etc. To intelligently analyze these data and develop the corresponding smart and automated applications, the knowledge of artificial intelligence (AI), particularly, machine learning (ML) is the key. Various types of machine learning algor</w:instrText>
      </w:r>
      <w:r>
        <w:rPr>
          <w:rFonts w:ascii="Times New Roman" w:eastAsia="Times New Roman" w:hAnsi="Times New Roman" w:cs="Times New Roman"/>
          <w:sz w:val="24"/>
          <w:szCs w:val="24"/>
        </w:rPr>
        <w:instrText>ithms such as supervised, unsupervised, semi-supervised, and reinforcement learning exist in the area. Besides, the deep learning, which is part of a broader family of machine learning methods, can intelligently analyze the data on a large scale. In this p</w:instrText>
      </w:r>
      <w:r>
        <w:rPr>
          <w:rFonts w:ascii="Times New Roman" w:eastAsia="Times New Roman" w:hAnsi="Times New Roman" w:cs="Times New Roman"/>
          <w:sz w:val="24"/>
          <w:szCs w:val="24"/>
        </w:rPr>
        <w:instrText>aper, we present a comprehensive view on these machine learning algorithms that can be applied to enhance the intelligence and the capabilities of an application. Thus, this study’s key contribution is explaining the principles of different machine learnin</w:instrText>
      </w:r>
      <w:r>
        <w:rPr>
          <w:rFonts w:ascii="Times New Roman" w:eastAsia="Times New Roman" w:hAnsi="Times New Roman" w:cs="Times New Roman"/>
          <w:sz w:val="24"/>
          <w:szCs w:val="24"/>
        </w:rPr>
        <w:instrText>g techniques and their applicability in various real-world application domains, such as cybersecurity systems, smart cities, healthcare, e-commerce, agriculture, and many more. We also highlight the challenges and potential research directions based on our</w:instrText>
      </w:r>
      <w:r>
        <w:rPr>
          <w:rFonts w:ascii="Times New Roman" w:eastAsia="Times New Roman" w:hAnsi="Times New Roman" w:cs="Times New Roman"/>
          <w:sz w:val="24"/>
          <w:szCs w:val="24"/>
        </w:rPr>
        <w:instrText xml:space="preserve"> study. Overall, this paper aims to serve as a reference point for both academia and industry professionals as well as for decision-makers in various real-world situations and application areas, particularly from the technical point of view.","container-ti</w:instrText>
      </w:r>
      <w:r>
        <w:rPr>
          <w:rFonts w:ascii="Times New Roman" w:eastAsia="Times New Roman" w:hAnsi="Times New Roman" w:cs="Times New Roman"/>
          <w:sz w:val="24"/>
          <w:szCs w:val="24"/>
        </w:rPr>
        <w:instrText>tle":"Sn Computer Science","DOI":"10.1007/s42979-021-00592-x","ISSN":"2662-995X","issue":"3","journalAbbreviation":"SN Comput Sci","note":"PMID: 33778771\nPMCID: PMC7983091","page":"160","source":"PubMed Central","title":"Machine Learning: Algorithms, Real</w:instrText>
      </w:r>
      <w:r>
        <w:rPr>
          <w:rFonts w:ascii="Times New Roman" w:eastAsia="Times New Roman" w:hAnsi="Times New Roman" w:cs="Times New Roman"/>
          <w:sz w:val="24"/>
          <w:szCs w:val="24"/>
        </w:rPr>
        <w:instrText>-World Applications and Research Directions","title-short":"Machine Learning","volume":"2","author":[{"family":"Sarker","given":"Iqbal H."}],"issued":{"date-parts":[["2021"]]}}}],"schema":"https://github.com/citation-style-language/schema/raw/master/csl-ci</w:instrText>
      </w:r>
      <w:r>
        <w:rPr>
          <w:rFonts w:ascii="Times New Roman" w:eastAsia="Times New Roman" w:hAnsi="Times New Roman" w:cs="Times New Roman"/>
          <w:sz w:val="24"/>
          <w:szCs w:val="24"/>
        </w:rPr>
        <w:instrText xml:space="preserve">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606D5800"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Challenges of sustainability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 xml:space="preserve">Fishmeal is essential for contemporary aquaculture, but its overuse threatens sustainability. Fishmeal made from wild-caught fish is troublesome. Anchovies, sardines, and herring from fragile marine </w:t>
      </w:r>
      <w:r>
        <w:rPr>
          <w:rFonts w:ascii="Times New Roman" w:eastAsia="Times New Roman" w:hAnsi="Times New Roman" w:cs="Times New Roman"/>
          <w:sz w:val="24"/>
          <w:szCs w:val="24"/>
        </w:rPr>
        <w:t>ecosystems make up most fishmeal. These species are overfished, threatening fishmeal output. Aquaculture fishmeal production may reduce marine fish populations, habitats, and biodivers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ORMw0Ss","properties"</w:instrText>
      </w:r>
      <w:r>
        <w:rPr>
          <w:rFonts w:ascii="Times New Roman" w:eastAsia="Times New Roman" w:hAnsi="Times New Roman" w:cs="Times New Roman"/>
          <w:sz w:val="24"/>
          <w:szCs w:val="24"/>
        </w:rPr>
        <w:instrText>:{"formattedCitation":"[8]","plainCitation":"[8]","noteIndex":0},"citationItems":[{"id":7668,"uris":["http://zotero.org/users/16652950/items/XKWTLH8F"],"itemData":{"id":7668,"type":"article-journal","abstract":"Aquacultured carnivorous species consume most</w:instrText>
      </w:r>
      <w:r>
        <w:rPr>
          <w:rFonts w:ascii="Times New Roman" w:eastAsia="Times New Roman" w:hAnsi="Times New Roman" w:cs="Times New Roman"/>
          <w:sz w:val="24"/>
          <w:szCs w:val="24"/>
        </w:rPr>
        <w:instrText xml:space="preserve"> of the world’s fishmeal and fish oil (FMFO), which itself is primarily derived from small pelagic fish. This has raised concerns about the practice’s impact on wild fish stocks, ecosystems, and coastal communities that rely on these fish. The aquaculture </w:instrText>
      </w:r>
      <w:r>
        <w:rPr>
          <w:rFonts w:ascii="Times New Roman" w:eastAsia="Times New Roman" w:hAnsi="Times New Roman" w:cs="Times New Roman"/>
          <w:sz w:val="24"/>
          <w:szCs w:val="24"/>
        </w:rPr>
        <w:instrText>industry claims a decreasing dependence on wild fish, relying on the Fish In:Fish Out (FIFO) metric as a ratio of the quantity of wild fish required for farmed fish production. This is misleading because it usually assumes constant FM or FO yields, inclusi</w:instrText>
      </w:r>
      <w:r>
        <w:rPr>
          <w:rFonts w:ascii="Times New Roman" w:eastAsia="Times New Roman" w:hAnsi="Times New Roman" w:cs="Times New Roman"/>
          <w:sz w:val="24"/>
          <w:szCs w:val="24"/>
        </w:rPr>
        <w:instrText>on rates and feed conversion ratios, which vary widely. Thus, a constant FIFO value for a given species cannot be assumed. Furthermore, low FIFO values resulting from averaging carnivores and herbivores conceal the high feed requirements of carnivore speci</w:instrText>
      </w:r>
      <w:r>
        <w:rPr>
          <w:rFonts w:ascii="Times New Roman" w:eastAsia="Times New Roman" w:hAnsi="Times New Roman" w:cs="Times New Roman"/>
          <w:sz w:val="24"/>
          <w:szCs w:val="24"/>
        </w:rPr>
        <w:instrText>es. The increasing use of FMFO from by-products does not demonstrate a decreased use of wild fish but rather reflects a growing demand for FMFO, particularly for the fast growing and valuable salmon and shrimp farming industries., Aquaculture’s wild fish d</w:instrText>
      </w:r>
      <w:r>
        <w:rPr>
          <w:rFonts w:ascii="Times New Roman" w:eastAsia="Times New Roman" w:hAnsi="Times New Roman" w:cs="Times New Roman"/>
          <w:sz w:val="24"/>
          <w:szCs w:val="24"/>
        </w:rPr>
        <w:instrText>ependence raises concerns, but low or no fish-oil feeds may enhance resilience and sustainability.","container-title":"Science Advances","DOI":"10.1126/sciadv.adn5650","ISSN":"2375-2548","issue":"42","journalAbbreviation":"Sci Adv","note":"PMID: 39413173\n</w:instrText>
      </w:r>
      <w:r>
        <w:rPr>
          <w:rFonts w:ascii="Times New Roman" w:eastAsia="Times New Roman" w:hAnsi="Times New Roman" w:cs="Times New Roman"/>
          <w:sz w:val="24"/>
          <w:szCs w:val="24"/>
        </w:rPr>
        <w:instrText>PMCID: PMC11482318","page":"eadn5650","source":"PubMed Central","title":"A review of the global use of fishmeal and fish oil and the Fish In:Fish Out metric","title-short":"A review of the global use of fishmeal and fish oil and the Fish In","volume":"10",</w:instrText>
      </w:r>
      <w:r>
        <w:rPr>
          <w:rFonts w:ascii="Times New Roman" w:eastAsia="Times New Roman" w:hAnsi="Times New Roman" w:cs="Times New Roman"/>
          <w:sz w:val="24"/>
          <w:szCs w:val="24"/>
        </w:rPr>
        <w:instrText>"author":[{"family":"Majluf","given":"Patricia"},{"family":"Matthews","given":"Kathryn"},{"family":"Pauly","given":"Daniel"},{"family":"Skerritt","given":"Daniel J."},{"family":"Palomares","given":"Maria Lourdes D."}]}}],"schema":"https://github.com/citati</w:instrText>
      </w:r>
      <w:r>
        <w:rPr>
          <w:rFonts w:ascii="Times New Roman" w:eastAsia="Times New Roman" w:hAnsi="Times New Roman" w:cs="Times New Roman"/>
          <w:sz w:val="24"/>
          <w:szCs w:val="24"/>
        </w:rPr>
        <w:instrText xml:space="preserve">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5DD5EF49"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Environmental impact of fishmeal production is another issue. Wild-caught fishmeal manufacturing is energy-intensive, increasing aquaculture's carbon footprint. Fish trawling for food can da</w:t>
      </w:r>
      <w:r>
        <w:rPr>
          <w:rFonts w:ascii="Times New Roman" w:eastAsia="Times New Roman" w:hAnsi="Times New Roman" w:cs="Times New Roman"/>
          <w:sz w:val="24"/>
          <w:szCs w:val="24"/>
        </w:rPr>
        <w:t>mage coral reefs and bottom habitats. Fishmeal as a main ingredient in aquaculture meals raises ethical concerns about its sustainability in light of global marine ecosystem concerns and resource depletion.  Fishmeal prices fluctuate due to raw material sh</w:t>
      </w:r>
      <w:r>
        <w:rPr>
          <w:rFonts w:ascii="Times New Roman" w:eastAsia="Times New Roman" w:hAnsi="Times New Roman" w:cs="Times New Roman"/>
          <w:sz w:val="24"/>
          <w:szCs w:val="24"/>
        </w:rPr>
        <w:t>ortages and aquaculture demand. Global aquaculture fishmeal demand threatens its economic stability. Aquaculture growers suffer when feed prices determine output. Economic instability requires reliable protei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instrText>
      </w:r>
      <w:r>
        <w:rPr>
          <w:rFonts w:ascii="Times New Roman" w:eastAsia="Times New Roman" w:hAnsi="Times New Roman" w:cs="Times New Roman"/>
          <w:sz w:val="24"/>
          <w:szCs w:val="24"/>
        </w:rPr>
        <w:instrText>hU2Hyztf","properties":{"formattedCitation":"[9]","plainCitation":"[9]","noteIndex":0},"citationItems":[{"id":7777,"uris":["http://zotero.org/users/16652950/items/3HCPE56G"],"itemData":{"id":7777,"type":"article-journal","abstract":"The global farming of f</w:instrText>
      </w:r>
      <w:r>
        <w:rPr>
          <w:rFonts w:ascii="Times New Roman" w:eastAsia="Times New Roman" w:hAnsi="Times New Roman" w:cs="Times New Roman"/>
          <w:sz w:val="24"/>
          <w:szCs w:val="24"/>
        </w:rPr>
        <w:instrText>ish and shellfish has been the fastest growing food producing sector in the last few decades and has become an important industry in many countries. Fishmeal made from pelagic fish used to be the major dietary protein source in compounded feed for many imp</w:instrText>
      </w:r>
      <w:r>
        <w:rPr>
          <w:rFonts w:ascii="Times New Roman" w:eastAsia="Times New Roman" w:hAnsi="Times New Roman" w:cs="Times New Roman"/>
          <w:sz w:val="24"/>
          <w:szCs w:val="24"/>
        </w:rPr>
        <w:instrText>ortant farmed species, but the limited amount available has resulted in massive research to identify alternative protein sources. The average levels of pelagic fishmeal in aquaculture feed have decreased substantially in the last decade and recent publishe</w:instrText>
      </w:r>
      <w:r>
        <w:rPr>
          <w:rFonts w:ascii="Times New Roman" w:eastAsia="Times New Roman" w:hAnsi="Times New Roman" w:cs="Times New Roman"/>
          <w:sz w:val="24"/>
          <w:szCs w:val="24"/>
        </w:rPr>
        <w:instrText xml:space="preserve">d results in the scientific literature show that it is possible to replace even more in diets both for carnivorous and herbivorous/omnivorous species. If the predicted low inclusion levels are reached in the next decade, there may be room for a relatively </w:instrText>
      </w:r>
      <w:r>
        <w:rPr>
          <w:rFonts w:ascii="Times New Roman" w:eastAsia="Times New Roman" w:hAnsi="Times New Roman" w:cs="Times New Roman"/>
          <w:sz w:val="24"/>
          <w:szCs w:val="24"/>
        </w:rPr>
        <w:instrText>large increase in the total production of farmed fish and shellfish without any increased use of fishmeal.","container-title":"Trends in Food Science &amp; Technology","DOI":"10.1016/j.tifs.2012.06.003","ISSN":"0924-2244","issue":"2","journalAbbreviation":"Tre</w:instrText>
      </w:r>
      <w:r>
        <w:rPr>
          <w:rFonts w:ascii="Times New Roman" w:eastAsia="Times New Roman" w:hAnsi="Times New Roman" w:cs="Times New Roman"/>
          <w:sz w:val="24"/>
          <w:szCs w:val="24"/>
        </w:rPr>
        <w:instrText>nds in Food Science &amp; Technology","page":"120-128","source":"ScienceDirect","title":"A limited supply of fishmeal: Impact on future increases in global aquaculture production","title-short":"A limited supply of fishmeal","volume":"27","author":[{"family":"</w:instrText>
      </w:r>
      <w:r>
        <w:rPr>
          <w:rFonts w:ascii="Times New Roman" w:eastAsia="Times New Roman" w:hAnsi="Times New Roman" w:cs="Times New Roman"/>
          <w:sz w:val="24"/>
          <w:szCs w:val="24"/>
        </w:rPr>
        <w:instrText xml:space="preserve">Olsen","given":"Ragnar L."},{"family":"Hasan","given":"Mohammad R."}],"issued":{"date-parts":[["2012",10,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349A3F3"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Need for Sustainable Options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Aquaculture re</w:t>
      </w:r>
      <w:r>
        <w:rPr>
          <w:rFonts w:ascii="Times New Roman" w:eastAsia="Times New Roman" w:hAnsi="Times New Roman" w:cs="Times New Roman"/>
          <w:sz w:val="24"/>
          <w:szCs w:val="24"/>
        </w:rPr>
        <w:t xml:space="preserve">quires alternatives to fishmeal production due to environmental and economic issues. As population grows and cuisines change, seafood consumption will strain fishmeal supply. We desperately need protein alternatives that can replace or supplement fishmeal </w:t>
      </w:r>
      <w:r>
        <w:rPr>
          <w:rFonts w:ascii="Times New Roman" w:eastAsia="Times New Roman" w:hAnsi="Times New Roman" w:cs="Times New Roman"/>
          <w:sz w:val="24"/>
          <w:szCs w:val="24"/>
        </w:rPr>
        <w:t xml:space="preserve">in aquaculture diets without impacting fish health, growth, or feed efficiency. </w:t>
      </w:r>
      <w:r>
        <w:rPr>
          <w:rFonts w:ascii="Times New Roman" w:eastAsia="Times New Roman" w:hAnsi="Times New Roman" w:cs="Times New Roman"/>
          <w:sz w:val="24"/>
          <w:szCs w:val="24"/>
        </w:rPr>
        <w:br/>
        <w:t>Finding sustainable fishmeal substitutes is vital for global food security. Growing global populations need high-quality aquaculture protein, thus cost-effective, ecologically</w:t>
      </w:r>
      <w:r>
        <w:rPr>
          <w:rFonts w:ascii="Times New Roman" w:eastAsia="Times New Roman" w:hAnsi="Times New Roman" w:cs="Times New Roman"/>
          <w:sz w:val="24"/>
          <w:szCs w:val="24"/>
        </w:rPr>
        <w:t xml:space="preserve"> sustainable, and nutritionally acceptable feed sources are needed. Without alternatives, excessive fishing of many conventional fishmeal-producing fish species might increase marine resource demand and </w:t>
      </w:r>
      <w:proofErr w:type="spellStart"/>
      <w:r>
        <w:rPr>
          <w:rFonts w:ascii="Times New Roman" w:eastAsia="Times New Roman" w:hAnsi="Times New Roman" w:cs="Times New Roman"/>
          <w:sz w:val="24"/>
          <w:szCs w:val="24"/>
        </w:rPr>
        <w:t>jeopardise</w:t>
      </w:r>
      <w:proofErr w:type="spellEnd"/>
      <w:r>
        <w:rPr>
          <w:rFonts w:ascii="Times New Roman" w:eastAsia="Times New Roman" w:hAnsi="Times New Roman" w:cs="Times New Roman"/>
          <w:sz w:val="24"/>
          <w:szCs w:val="24"/>
        </w:rPr>
        <w:t xml:space="preserve"> the aquaculture busine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w:instrText>
      </w:r>
      <w:r>
        <w:rPr>
          <w:rFonts w:ascii="Times New Roman" w:eastAsia="Times New Roman" w:hAnsi="Times New Roman" w:cs="Times New Roman"/>
          <w:sz w:val="24"/>
          <w:szCs w:val="24"/>
        </w:rPr>
        <w:instrText xml:space="preserve"> CSL_CITATION {"citationID":"HAmhEsfB","properties":{"formattedCitation":"[10]","plainCitation":"[10]","noteIndex":0},"citationItems":[{"id":7666,"uris":["http://zotero.org/users/16652950/items/439CCRQE"],"itemData":{"id":7666,"type":"article-journal","abs</w:instrText>
      </w:r>
      <w:r>
        <w:rPr>
          <w:rFonts w:ascii="Times New Roman" w:eastAsia="Times New Roman" w:hAnsi="Times New Roman" w:cs="Times New Roman"/>
          <w:sz w:val="24"/>
          <w:szCs w:val="24"/>
        </w:rPr>
        <w:instrText>tract":"Aquaculture is growing rapidly as a food-producing sector and in recent years fishmeal prices have climbed more than two-fold on a global scale. This review of previous studies was performed to contribute to the extant literature on the aquaculture</w:instrText>
      </w:r>
      <w:r>
        <w:rPr>
          <w:rFonts w:ascii="Times New Roman" w:eastAsia="Times New Roman" w:hAnsi="Times New Roman" w:cs="Times New Roman"/>
          <w:sz w:val="24"/>
          <w:szCs w:val="24"/>
        </w:rPr>
        <w:instrText xml:space="preserve"> sector to aid cost reduction of aquafeeds by identifying substitute proteins that can replace fishmeal. The review followed the Preferred Reporting Items for Systematic Review and Meta-Analyses (PRISMA) using the SCOPUS and WOS (Web of Science), DOAJ (Dir</w:instrText>
      </w:r>
      <w:r>
        <w:rPr>
          <w:rFonts w:ascii="Times New Roman" w:eastAsia="Times New Roman" w:hAnsi="Times New Roman" w:cs="Times New Roman"/>
          <w:sz w:val="24"/>
          <w:szCs w:val="24"/>
        </w:rPr>
        <w:instrText>ectory of Open Access Journals), Academia, and PubMed Central databases. A total of 59 articles were included in the synthesis after screening for duplicates and articles that did not conform to the criteria. Results have shown that the 100% replacement of</w:instrText>
      </w:r>
      <w:r>
        <w:rPr>
          <w:rFonts w:ascii="Times New Roman" w:eastAsia="Times New Roman" w:hAnsi="Times New Roman" w:cs="Times New Roman"/>
          <w:sz w:val="24"/>
          <w:szCs w:val="24"/>
        </w:rPr>
        <w:instrText xml:space="preserve"> fishmeal with blood meal (BM) did not affect the growth of fish, nor did the 75% to 100% combination of poultry-by-product (PBM), feather meal (FEM), and BM. Moreover, a 10% replacement of fishmeal using seaweed (Gracilaria arcuata) had no adverse effect </w:instrText>
      </w:r>
      <w:r>
        <w:rPr>
          <w:rFonts w:ascii="Times New Roman" w:eastAsia="Times New Roman" w:hAnsi="Times New Roman" w:cs="Times New Roman"/>
          <w:sz w:val="24"/>
          <w:szCs w:val="24"/>
        </w:rPr>
        <w:instrText>on the feed efficiency and growth performance of tilapia. Similarly, a 50% replacement of fishmeal using black soldier fly (Hermetia illucens), and a 25% replacement using soybean (Glycine max) also showed better results for fish growth. Our review shows t</w:instrText>
      </w:r>
      <w:r>
        <w:rPr>
          <w:rFonts w:ascii="Times New Roman" w:eastAsia="Times New Roman" w:hAnsi="Times New Roman" w:cs="Times New Roman"/>
          <w:sz w:val="24"/>
          <w:szCs w:val="24"/>
        </w:rPr>
        <w:instrText>hat alternative protein can replace fishmeal in the aquaculture sector and reduce the cost of aquafeeds since alternative proteins are much cheaper than the usual fishmeal. Adoption of these alternative protein sources hinges on financial support, start-up</w:instrText>
      </w:r>
      <w:r>
        <w:rPr>
          <w:rFonts w:ascii="Times New Roman" w:eastAsia="Times New Roman" w:hAnsi="Times New Roman" w:cs="Times New Roman"/>
          <w:sz w:val="24"/>
          <w:szCs w:val="24"/>
        </w:rPr>
        <w:instrText xml:space="preserve"> incentives for companies, and ongoing studies on waste-to-feed production, which the government can also support.","container-title":"Sustainability","DOI":"10.3390/su151612500","ISSN":"2071-1050","issue":"16","language":"en","license":"http://creativecom</w:instrText>
      </w:r>
      <w:r>
        <w:rPr>
          <w:rFonts w:ascii="Times New Roman" w:eastAsia="Times New Roman" w:hAnsi="Times New Roman" w:cs="Times New Roman"/>
          <w:sz w:val="24"/>
          <w:szCs w:val="24"/>
        </w:rPr>
        <w:instrText>mons.org/licenses/by/3.0/","note":"publisher: Multidisciplinary Digital Publishing Institute","page":"12500","source":"www.mdpi.com","title":"Protein Fishmeal Replacement in Aquaculture: A Systematic Review and Implications on Growth and Adoption Viability</w:instrText>
      </w:r>
      <w:r>
        <w:rPr>
          <w:rFonts w:ascii="Times New Roman" w:eastAsia="Times New Roman" w:hAnsi="Times New Roman" w:cs="Times New Roman"/>
          <w:sz w:val="24"/>
          <w:szCs w:val="24"/>
        </w:rPr>
        <w:instrText>","title-short":"Protein Fishmeal Replacement in Aquaculture","volume":"15","author":[{"family":"Macusi","given":"Edison D."},{"family":"Cayacay","given":"Melanie A."},{"family":"Borazon","given":"Elaine Q."},{"family":"Sales","given":"Anthony C."},{"famil</w:instrText>
      </w:r>
      <w:r>
        <w:rPr>
          <w:rFonts w:ascii="Times New Roman" w:eastAsia="Times New Roman" w:hAnsi="Times New Roman" w:cs="Times New Roman"/>
          <w:sz w:val="24"/>
          <w:szCs w:val="24"/>
        </w:rPr>
        <w:instrText xml:space="preserve">y":"Habib","given":"Ahasan"},{"family":"Fadli","given":"Nur"},{"family":"Santos","given":"Mudjekeewis D."}],"issued":{"date-parts":[["20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2398B6"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t xml:space="preserve">Plant-based proteins, insect meals, and microalgae are popular due to these constraints. These solutions may reduce aquaculture's use of wild-caught fish and feed production's environmental effect. Growing microalgae under regulated conditions using solar </w:t>
      </w:r>
      <w:r>
        <w:rPr>
          <w:rFonts w:ascii="Times New Roman" w:eastAsia="Times New Roman" w:hAnsi="Times New Roman" w:cs="Times New Roman"/>
          <w:sz w:val="24"/>
          <w:szCs w:val="24"/>
        </w:rPr>
        <w:t xml:space="preserve">and carbon dioxide is sustainable, cost-effective, and scalable. Reducing fishmeal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improves aquaculture feed company stability and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gmSyI45","properties":{"formattedCitation":"[11]","</w:instrText>
      </w:r>
      <w:r>
        <w:rPr>
          <w:rFonts w:ascii="Times New Roman" w:eastAsia="Times New Roman" w:hAnsi="Times New Roman" w:cs="Times New Roman"/>
          <w:sz w:val="24"/>
          <w:szCs w:val="24"/>
        </w:rPr>
        <w:instrText>plainCitation":"[11]","noteIndex":0},"citationItems":[{"id":7779,"uris":["http://zotero.org/users/16652950/items/R6NYBWQF"],"itemData":{"id":7779,"type":"article-journal","abstract":"In recent decades, the aquaculture industry has seen exponential growth w</w:instrText>
      </w:r>
      <w:r>
        <w:rPr>
          <w:rFonts w:ascii="Times New Roman" w:eastAsia="Times New Roman" w:hAnsi="Times New Roman" w:cs="Times New Roman"/>
          <w:sz w:val="24"/>
          <w:szCs w:val="24"/>
        </w:rPr>
        <w:instrText>orldwide, surpassing other food production sectors. This review aims to explore the dynamics of aqua feed production, particularly the shift from conventional to local feed production in Africa, driven by cost-effectiveness and the availability of raw mate</w:instrText>
      </w:r>
      <w:r>
        <w:rPr>
          <w:rFonts w:ascii="Times New Roman" w:eastAsia="Times New Roman" w:hAnsi="Times New Roman" w:cs="Times New Roman"/>
          <w:sz w:val="24"/>
          <w:szCs w:val="24"/>
        </w:rPr>
        <w:instrText xml:space="preserve">rials. This review examines various scientific publications on aqua feed, focusing on both conventional and novel feed formulations and their impact on both small-scale and large-scale aquaculture. Commonly used aqua feed ingredients among African farmers </w:instrText>
      </w:r>
      <w:r>
        <w:rPr>
          <w:rFonts w:ascii="Times New Roman" w:eastAsia="Times New Roman" w:hAnsi="Times New Roman" w:cs="Times New Roman"/>
          <w:sz w:val="24"/>
          <w:szCs w:val="24"/>
        </w:rPr>
        <w:instrText>include cassava, maize gluten, groundnut oilcake, sunflower oilcake, soybean meal, kale, peas, garlic, shrimp wastes, and waste blood. Novel ingredients such as insect-based diets, micro-algae, and fish discard formulations are also explored. Aqua feed com</w:instrText>
      </w:r>
      <w:r>
        <w:rPr>
          <w:rFonts w:ascii="Times New Roman" w:eastAsia="Times New Roman" w:hAnsi="Times New Roman" w:cs="Times New Roman"/>
          <w:sz w:val="24"/>
          <w:szCs w:val="24"/>
        </w:rPr>
        <w:instrText>position impacts aqua waste, water quality, algae, oxygen demand, fish mortality, and eutrophication, and findings from literature reiterate the need to reorient feed formulation methods and ingredients to achieve a circular economy in Africa. This will en</w:instrText>
      </w:r>
      <w:r>
        <w:rPr>
          <w:rFonts w:ascii="Times New Roman" w:eastAsia="Times New Roman" w:hAnsi="Times New Roman" w:cs="Times New Roman"/>
          <w:sz w:val="24"/>
          <w:szCs w:val="24"/>
        </w:rPr>
        <w:instrText>tail promoting increased fish production at minimal costs and creating employment while supporting climate adaptation and mitigation efforts. Ultimately, the aqua feed sector has the potential to grow sustainably through the adoption of feed alternatives t</w:instrText>
      </w:r>
      <w:r>
        <w:rPr>
          <w:rFonts w:ascii="Times New Roman" w:eastAsia="Times New Roman" w:hAnsi="Times New Roman" w:cs="Times New Roman"/>
          <w:sz w:val="24"/>
          <w:szCs w:val="24"/>
        </w:rPr>
        <w:instrText>hat prioritize sustainable production and encourage beneficiation studies.","container-title":"Sustainability","DOI":"10.3390/su162310323","ISSN":"2071-1050","issue":"23","language":"en","license":"http://creativecommons.org/licenses/by/3.0/","note":"publi</w:instrText>
      </w:r>
      <w:r>
        <w:rPr>
          <w:rFonts w:ascii="Times New Roman" w:eastAsia="Times New Roman" w:hAnsi="Times New Roman" w:cs="Times New Roman"/>
          <w:sz w:val="24"/>
          <w:szCs w:val="24"/>
        </w:rPr>
        <w:instrText>sher: Multidisciplinary Digital Publishing Institute","page":"10323","source":"www.mdpi.com","title":"Sustainability of Aqua Feeds in Africa: A Narrative Review","title-short":"Sustainability of Aqua Feeds in Africa","volume":"16","author":[{"family":"Ndeb</w:instrText>
      </w:r>
      <w:r>
        <w:rPr>
          <w:rFonts w:ascii="Times New Roman" w:eastAsia="Times New Roman" w:hAnsi="Times New Roman" w:cs="Times New Roman"/>
          <w:sz w:val="24"/>
          <w:szCs w:val="24"/>
        </w:rPr>
        <w:instrText>ele-Murisa","given":"Mzime"},{"family":"Mubaya","given":"Chipo Plaxedes"},{"family":"Dekesa","given":"Chipo Hazel"},{"family":"Samundengo","given":"Angela"},{"family":"Kapute","given":"Fanuel"},{"family":"Yossa","given":"Rodrigue"}],"issued":{"date-parts":</w:instrText>
      </w:r>
      <w:r>
        <w:rPr>
          <w:rFonts w:ascii="Times New Roman" w:eastAsia="Times New Roman" w:hAnsi="Times New Roman" w:cs="Times New Roman"/>
          <w:sz w:val="24"/>
          <w:szCs w:val="24"/>
        </w:rPr>
        <w:instrText xml:space="preserve">[["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As the globe becomes more environmentally conscious of traditional farming and aquaculture methods, consumers, regulatory agencies, and t</w:t>
      </w:r>
      <w:r>
        <w:rPr>
          <w:rFonts w:ascii="Times New Roman" w:eastAsia="Times New Roman" w:hAnsi="Times New Roman" w:cs="Times New Roman"/>
          <w:sz w:val="24"/>
          <w:szCs w:val="24"/>
        </w:rPr>
        <w:t xml:space="preserve">he industry are forcing farmers to </w:t>
      </w:r>
      <w:proofErr w:type="spellStart"/>
      <w:r>
        <w:rPr>
          <w:rFonts w:ascii="Times New Roman" w:eastAsia="Times New Roman" w:hAnsi="Times New Roman" w:cs="Times New Roman"/>
          <w:sz w:val="24"/>
          <w:szCs w:val="24"/>
        </w:rPr>
        <w:t>utilise</w:t>
      </w:r>
      <w:proofErr w:type="spellEnd"/>
      <w:r>
        <w:rPr>
          <w:rFonts w:ascii="Times New Roman" w:eastAsia="Times New Roman" w:hAnsi="Times New Roman" w:cs="Times New Roman"/>
          <w:sz w:val="24"/>
          <w:szCs w:val="24"/>
        </w:rPr>
        <w:t xml:space="preserve"> more </w:t>
      </w:r>
      <w:r>
        <w:rPr>
          <w:rFonts w:ascii="Times New Roman" w:eastAsia="Times New Roman" w:hAnsi="Times New Roman" w:cs="Times New Roman"/>
          <w:sz w:val="24"/>
          <w:szCs w:val="24"/>
        </w:rPr>
        <w:lastRenderedPageBreak/>
        <w:t>sustainable feed. Aquaculture sector change is driven by demand for sustainable goods and alternative protein studies. Develop and use sustainable aquaculture alternatives like microalgae to improve global fo</w:t>
      </w:r>
      <w:r>
        <w:rPr>
          <w:rFonts w:ascii="Times New Roman" w:eastAsia="Times New Roman" w:hAnsi="Times New Roman" w:cs="Times New Roman"/>
          <w:sz w:val="24"/>
          <w:szCs w:val="24"/>
        </w:rPr>
        <w:t xml:space="preserve">od security and the environment. </w:t>
      </w:r>
      <w:r>
        <w:rPr>
          <w:rFonts w:ascii="Times New Roman" w:eastAsia="Times New Roman" w:hAnsi="Times New Roman" w:cs="Times New Roman"/>
          <w:sz w:val="24"/>
          <w:szCs w:val="24"/>
        </w:rPr>
        <w:br/>
      </w:r>
    </w:p>
    <w:p w14:paraId="4FA66CA3"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As fishmeal is essential to aquaculture nutrition, its environmental and economic sustainability issues need research into alternate protein sources. Aquaculture success depends on finding alternatives, especially those w</w:t>
      </w:r>
      <w:r>
        <w:rPr>
          <w:rFonts w:ascii="Times New Roman" w:eastAsia="Times New Roman" w:hAnsi="Times New Roman" w:cs="Times New Roman"/>
          <w:sz w:val="24"/>
          <w:szCs w:val="24"/>
        </w:rPr>
        <w:t>ith comparable nutritional content. Fishmeal can be replaced with microalgae, reducing aquaculture's environmental impa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sKR4eX4","properties":{"formattedCitation":"[12]","plainCitation":"[12]","noteIndex":0}</w:instrText>
      </w:r>
      <w:r>
        <w:rPr>
          <w:rFonts w:ascii="Times New Roman" w:eastAsia="Times New Roman" w:hAnsi="Times New Roman" w:cs="Times New Roman"/>
          <w:sz w:val="24"/>
          <w:szCs w:val="24"/>
        </w:rPr>
        <w:instrText>,"citationItems":[{"id":7781,"uris":["http://zotero.org/users/16652950/items/GIINDGK8"],"itemData":{"id":7781,"type":"article-journal","abstract":"Aquaculture continues to significantly expand its production, making it the fastest-growing food production s</w:instrText>
      </w:r>
      <w:r>
        <w:rPr>
          <w:rFonts w:ascii="Times New Roman" w:eastAsia="Times New Roman" w:hAnsi="Times New Roman" w:cs="Times New Roman"/>
          <w:sz w:val="24"/>
          <w:szCs w:val="24"/>
        </w:rPr>
        <w:instrText>ector globally. However, the sustainability of the sector is at stake due to the predicted effects of climate change that are not only a future but also a present reality. In this paper, we review the potential effects of climate change on aquaculture prod</w:instrText>
      </w:r>
      <w:r>
        <w:rPr>
          <w:rFonts w:ascii="Times New Roman" w:eastAsia="Times New Roman" w:hAnsi="Times New Roman" w:cs="Times New Roman"/>
          <w:sz w:val="24"/>
          <w:szCs w:val="24"/>
        </w:rPr>
        <w:instrText>uction and its implications on the sector’s sustainability. Various elements of a changing climate, such as rising temperatures, sea-level rise, disease, and harmful algal blooms, changes in rainfall patterns, the uncertainty of external inputs supplies, c</w:instrText>
      </w:r>
      <w:r>
        <w:rPr>
          <w:rFonts w:ascii="Times New Roman" w:eastAsia="Times New Roman" w:hAnsi="Times New Roman" w:cs="Times New Roman"/>
          <w:sz w:val="24"/>
          <w:szCs w:val="24"/>
        </w:rPr>
        <w:instrText>hanges in sea surface salinity, and severe climatic events have been discussed. Furthermore, several adaptation options have been presented, and some of the gaps in existing knowledge as well as the areas that require further investigations have been highl</w:instrText>
      </w:r>
      <w:r>
        <w:rPr>
          <w:rFonts w:ascii="Times New Roman" w:eastAsia="Times New Roman" w:hAnsi="Times New Roman" w:cs="Times New Roman"/>
          <w:sz w:val="24"/>
          <w:szCs w:val="24"/>
        </w:rPr>
        <w:instrText>ighted. Overall, climate change effects and implications on aquaculture production sustainability are expected to be both negative and positive, the negative effects outweigh the positive ones. Adapting to the predicted changes in the short-term while taki</w:instrText>
      </w:r>
      <w:r>
        <w:rPr>
          <w:rFonts w:ascii="Times New Roman" w:eastAsia="Times New Roman" w:hAnsi="Times New Roman" w:cs="Times New Roman"/>
          <w:sz w:val="24"/>
          <w:szCs w:val="24"/>
        </w:rPr>
        <w:instrText xml:space="preserve">ng mitigation measures in the long-term could be the only way towards sustaining the sector’s production. However, successful adaptation will depend on the adaptive capacity of the producers in different regions of the world.","container-title":"Frontiers </w:instrText>
      </w:r>
      <w:r>
        <w:rPr>
          <w:rFonts w:ascii="Times New Roman" w:eastAsia="Times New Roman" w:hAnsi="Times New Roman" w:cs="Times New Roman"/>
          <w:sz w:val="24"/>
          <w:szCs w:val="24"/>
        </w:rPr>
        <w:instrText>in Sustainable Food Systems","DOI":"10.3389/fsufs.2021.609097","ISSN":"2571-581X","journalAbbreviation":"Front. Sustain. Food Syst.","language":"English","note":"publisher: Frontiers","source":"Frontiers","title":"Climate Change Effects on Aquaculture Prod</w:instrText>
      </w:r>
      <w:r>
        <w:rPr>
          <w:rFonts w:ascii="Times New Roman" w:eastAsia="Times New Roman" w:hAnsi="Times New Roman" w:cs="Times New Roman"/>
          <w:sz w:val="24"/>
          <w:szCs w:val="24"/>
        </w:rPr>
        <w:instrText>uction: Sustainability Implications, Mitigation, and Adaptations","title-short":"Climate Change Effects on Aquaculture Production","URL":"https://www.frontiersin.org/journals/sustainable-food-systems/articles/10.3389/fsufs.2021.609097/full","volume":"5","a</w:instrText>
      </w:r>
      <w:r>
        <w:rPr>
          <w:rFonts w:ascii="Times New Roman" w:eastAsia="Times New Roman" w:hAnsi="Times New Roman" w:cs="Times New Roman"/>
          <w:sz w:val="24"/>
          <w:szCs w:val="24"/>
        </w:rPr>
        <w:instrText>uthor":[{"family":"Maulu","given":"Sahya"},{"family":"Hasimuna","given":"Oliver J."},{"family":"Haambiya","given":"Lloyd H."},{"family":"Monde","given":"Concillia"},{"family":"Musuka","given":"Confred G."},{"family":"Makorwa","given":"Timothy H."},{"family</w:instrText>
      </w:r>
      <w:r>
        <w:rPr>
          <w:rFonts w:ascii="Times New Roman" w:eastAsia="Times New Roman" w:hAnsi="Times New Roman" w:cs="Times New Roman"/>
          <w:sz w:val="24"/>
          <w:szCs w:val="24"/>
        </w:rPr>
        <w:instrText>":"Munganga","given":"Brian P."},{"family":"Phiri","given":"Kanyembo J."},{"family":"Nsekanabo","given":"Jean DaMascene"}],"accessed":{"date-parts":[["2025",9,18]]},"issued":{"date-parts":[["2021",3,12]]}}}],"schema":"https://github.com/citation-style-lang</w:instrText>
      </w:r>
      <w:r>
        <w:rPr>
          <w:rFonts w:ascii="Times New Roman" w:eastAsia="Times New Roman" w:hAnsi="Times New Roman" w:cs="Times New Roman"/>
          <w:sz w:val="24"/>
          <w:szCs w:val="24"/>
        </w:rPr>
        <w:instrText xml:space="preserve">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A2800F"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4. Microalgae as an </w:t>
      </w:r>
      <w:proofErr w:type="spellStart"/>
      <w:r>
        <w:rPr>
          <w:rFonts w:ascii="Times New Roman" w:eastAsia="Times New Roman" w:hAnsi="Times New Roman" w:cs="Times New Roman"/>
          <w:b/>
          <w:bCs/>
          <w:sz w:val="24"/>
          <w:szCs w:val="24"/>
        </w:rPr>
        <w:t>an</w:t>
      </w:r>
      <w:proofErr w:type="spellEnd"/>
      <w:r>
        <w:rPr>
          <w:rFonts w:ascii="Times New Roman" w:eastAsia="Times New Roman" w:hAnsi="Times New Roman" w:cs="Times New Roman"/>
          <w:b/>
          <w:bCs/>
          <w:sz w:val="24"/>
          <w:szCs w:val="24"/>
        </w:rPr>
        <w:t xml:space="preserve"> alternative </w:t>
      </w:r>
      <w:proofErr w:type="gramStart"/>
      <w:r>
        <w:rPr>
          <w:rFonts w:ascii="Times New Roman" w:eastAsia="Times New Roman" w:hAnsi="Times New Roman" w:cs="Times New Roman"/>
          <w:b/>
          <w:bCs/>
          <w:sz w:val="24"/>
          <w:szCs w:val="24"/>
        </w:rPr>
        <w:t>Protein  source</w:t>
      </w:r>
      <w:proofErr w:type="gramEnd"/>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Aquaculture diets may use microalgae instead of fishmeal. Microalgae's nutritional benefits and controlled growth may help aquaculture survive. This s</w:t>
      </w:r>
      <w:r>
        <w:rPr>
          <w:rFonts w:ascii="Times New Roman" w:eastAsia="Times New Roman" w:hAnsi="Times New Roman" w:cs="Times New Roman"/>
          <w:sz w:val="24"/>
          <w:szCs w:val="24"/>
        </w:rPr>
        <w:t>ection discusses microalgae nutrition, aquaculture species, and recent fish growth, health, and performance research.</w:t>
      </w:r>
    </w:p>
    <w:p w14:paraId="7B1786ED" w14:textId="77777777" w:rsidR="00040513" w:rsidRDefault="00040513">
      <w:pPr>
        <w:spacing w:after="0" w:line="240" w:lineRule="auto"/>
        <w:rPr>
          <w:rFonts w:ascii="Times New Roman" w:eastAsia="Times New Roman" w:hAnsi="Times New Roman" w:cs="Times New Roman"/>
          <w:sz w:val="24"/>
          <w:szCs w:val="24"/>
        </w:rPr>
      </w:pPr>
    </w:p>
    <w:p w14:paraId="50A03D3D" w14:textId="77777777" w:rsidR="00040513" w:rsidRDefault="003F2D4E">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icroalgae Nutritional Composition</w:t>
      </w:r>
    </w:p>
    <w:p w14:paraId="2E5A32D7" w14:textId="77777777" w:rsidR="00040513" w:rsidRDefault="00040513">
      <w:pPr>
        <w:spacing w:after="0" w:line="240" w:lineRule="auto"/>
        <w:rPr>
          <w:rFonts w:ascii="Times New Roman" w:eastAsia="Times New Roman" w:hAnsi="Times New Roman" w:cs="Times New Roman"/>
          <w:sz w:val="24"/>
          <w:szCs w:val="24"/>
        </w:rPr>
      </w:pPr>
    </w:p>
    <w:p w14:paraId="555D283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Microalgae can replace fishmeal in aquaculture diets because they contain critical nutrients. They</w:t>
      </w:r>
      <w:r>
        <w:rPr>
          <w:rFonts w:ascii="Times New Roman" w:eastAsia="Times New Roman" w:hAnsi="Times New Roman" w:cs="Times New Roman"/>
          <w:sz w:val="24"/>
          <w:szCs w:val="24"/>
        </w:rPr>
        <w:t xml:space="preserve"> have protein, essential fatty acids, vitamins, and minerals, depending on species.  Protein-rich microalgae are employed in aquaculture. Different types of microalgae provide 30%–70% crude protein by dry weight. Like fishmeal, they have 60-70% protein. Mi</w:t>
      </w:r>
      <w:r>
        <w:rPr>
          <w:rFonts w:ascii="Times New Roman" w:eastAsia="Times New Roman" w:hAnsi="Times New Roman" w:cs="Times New Roman"/>
          <w:sz w:val="24"/>
          <w:szCs w:val="24"/>
        </w:rPr>
        <w:t>croalgae protein is easily digested and supplies critical amino acids for fish development. Fish eat microalgae for protein because they include lysine, methionine, and arginin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UJ9yxZL","properties":{"formatt</w:instrText>
      </w:r>
      <w:r>
        <w:rPr>
          <w:rFonts w:ascii="Times New Roman" w:eastAsia="Times New Roman" w:hAnsi="Times New Roman" w:cs="Times New Roman"/>
          <w:sz w:val="24"/>
          <w:szCs w:val="24"/>
        </w:rPr>
        <w:instrText>edCitation":"[13]","plainCitation":"[13]","noteIndex":0},"citationItems":[{"id":7783,"uris":["http://zotero.org/users/16652950/items/CREIDS7Y"],"itemData":{"id":7783,"type":"article-journal","abstract":"The utilization of algae in aquaculture is environmen</w:instrText>
      </w:r>
      <w:r>
        <w:rPr>
          <w:rFonts w:ascii="Times New Roman" w:eastAsia="Times New Roman" w:hAnsi="Times New Roman" w:cs="Times New Roman"/>
          <w:sz w:val="24"/>
          <w:szCs w:val="24"/>
        </w:rPr>
        <w:instrText>tally friendly, safe, and cost-effective and can effectively substitute for fish meal and fish oil in aquatic feeds. Incorporating algae as dietary supplements leads to significant enhancements in aquatic animals’ health and also improves the aquatic ecosy</w:instrText>
      </w:r>
      <w:r>
        <w:rPr>
          <w:rFonts w:ascii="Times New Roman" w:eastAsia="Times New Roman" w:hAnsi="Times New Roman" w:cs="Times New Roman"/>
          <w:sz w:val="24"/>
          <w:szCs w:val="24"/>
        </w:rPr>
        <w:instrText>stem. Algae are rich sources of nutrients and serve as the foundational food source in the aquatic food chain. Currently, 40 different algae species are employed in aquaculture. Furthermore, algae contributes to elevating the overall quality of aquatic fee</w:instrText>
      </w:r>
      <w:r>
        <w:rPr>
          <w:rFonts w:ascii="Times New Roman" w:eastAsia="Times New Roman" w:hAnsi="Times New Roman" w:cs="Times New Roman"/>
          <w:sz w:val="24"/>
          <w:szCs w:val="24"/>
        </w:rPr>
        <w:instrText>d products. Aquaculture stands as the most vital food production sector globally; however, challenges such as infection outbreaks and aquatic environmental pollution pose significant threats to the sustainable growth of this industry. An alternative strate</w:instrText>
      </w:r>
      <w:r>
        <w:rPr>
          <w:rFonts w:ascii="Times New Roman" w:eastAsia="Times New Roman" w:hAnsi="Times New Roman" w:cs="Times New Roman"/>
          <w:sz w:val="24"/>
          <w:szCs w:val="24"/>
        </w:rPr>
        <w:instrText>gy for mitigating environmental issues and improving aquatic production involves the utilization of algae. The novelty in the applications of algae in aquaculture stems from their multifaceted roles and benefits, such as their capacity to improve water qua</w:instrText>
      </w:r>
      <w:r>
        <w:rPr>
          <w:rFonts w:ascii="Times New Roman" w:eastAsia="Times New Roman" w:hAnsi="Times New Roman" w:cs="Times New Roman"/>
          <w:sz w:val="24"/>
          <w:szCs w:val="24"/>
        </w:rPr>
        <w:instrText>lity, serve as nutrient-rich feed supplements, and enhance the overall health and productivity of aquatic species. These versatile applications of algae represent a fresh and innovative approach to sustainable aquaculture practices. This review furnishes i</w:instrText>
      </w:r>
      <w:r>
        <w:rPr>
          <w:rFonts w:ascii="Times New Roman" w:eastAsia="Times New Roman" w:hAnsi="Times New Roman" w:cs="Times New Roman"/>
          <w:sz w:val="24"/>
          <w:szCs w:val="24"/>
        </w:rPr>
        <w:instrText>nsights into the use of algae, algae extracts, or components derived from algae to enhance water quality. Additionally, it covers the utilization of algae-based feed supplements, boosting of the immune system, enhanced growth performance, and disease resis</w:instrText>
      </w:r>
      <w:r>
        <w:rPr>
          <w:rFonts w:ascii="Times New Roman" w:eastAsia="Times New Roman" w:hAnsi="Times New Roman" w:cs="Times New Roman"/>
          <w:sz w:val="24"/>
          <w:szCs w:val="24"/>
        </w:rPr>
        <w:instrText>tance in aquatic animals.","container-title":"Fishes","DOI":"10.3390/fishes9020063","ISSN":"2410-3888","issue":"2","language":"en","license":"http://creativecommons.org/licenses/by/3.0/","note":"publisher: Multidisciplinary Digital Publishing Institute","p</w:instrText>
      </w:r>
      <w:r>
        <w:rPr>
          <w:rFonts w:ascii="Times New Roman" w:eastAsia="Times New Roman" w:hAnsi="Times New Roman" w:cs="Times New Roman"/>
          <w:sz w:val="24"/>
          <w:szCs w:val="24"/>
        </w:rPr>
        <w:instrText>age":"63","source":"www.mdpi.com","title":"Use of Algae in Aquaculture: A Review","title-short":"Use of Algae in Aquaculture","volume":"9","author":[{"family":"Vijayaram","given":"Srirengaraj"},{"family":"Ringø","given":"Einar"},{"family":"Ghafarifarsani",</w:instrText>
      </w:r>
      <w:r>
        <w:rPr>
          <w:rFonts w:ascii="Times New Roman" w:eastAsia="Times New Roman" w:hAnsi="Times New Roman" w:cs="Times New Roman"/>
          <w:sz w:val="24"/>
          <w:szCs w:val="24"/>
        </w:rPr>
        <w:instrText>"given":"Hamed"},{"family":"Hoseinifar","given":"Seyed Hossein"},{"family":"Ahani","given":"Saman"},{"family":"Chou","given":"Chi-Chung"}],"issued":{"date-parts":[["2024",2]]}}}],"schema":"https://github.com/citation-style-language/schema/raw/master/csl-ci</w:instrText>
      </w:r>
      <w:r>
        <w:rPr>
          <w:rFonts w:ascii="Times New Roman" w:eastAsia="Times New Roman" w:hAnsi="Times New Roman" w:cs="Times New Roman"/>
          <w:sz w:val="24"/>
          <w:szCs w:val="24"/>
        </w:rPr>
        <w:instrText xml:space="preserve">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1DD8699" w14:textId="77777777" w:rsidR="00040513" w:rsidRDefault="00040513">
      <w:pPr>
        <w:spacing w:after="0" w:line="240" w:lineRule="auto"/>
        <w:rPr>
          <w:rFonts w:ascii="Times New Roman" w:eastAsia="Times New Roman" w:hAnsi="Times New Roman" w:cs="Times New Roman"/>
          <w:sz w:val="24"/>
          <w:szCs w:val="24"/>
        </w:rPr>
      </w:pPr>
    </w:p>
    <w:p w14:paraId="5A817EA3"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Microalgae provide critical polyunsaturated fatty acids (PUFAs) like omega-3 and omega-6 for fish health. These fatty acids support cell membranes, brain development, and immunity. Omega-3 fatty acids like EPA and DHA are vital f</w:t>
      </w:r>
      <w:r>
        <w:rPr>
          <w:rFonts w:ascii="Times New Roman" w:eastAsia="Times New Roman" w:hAnsi="Times New Roman" w:cs="Times New Roman"/>
          <w:sz w:val="24"/>
          <w:szCs w:val="24"/>
        </w:rPr>
        <w:t>or fish nutrition because they benefit fish and enhance omega-3 content in fish meat, which benefits humans. Microalgae is a good plant-based source of these fatty aci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3O3Ms5o","properties":{"formattedCitati</w:instrText>
      </w:r>
      <w:r>
        <w:rPr>
          <w:rFonts w:ascii="Times New Roman" w:eastAsia="Times New Roman" w:hAnsi="Times New Roman" w:cs="Times New Roman"/>
          <w:sz w:val="24"/>
          <w:szCs w:val="24"/>
        </w:rPr>
        <w:instrText>on":"[14]","plainCitation":"[14]","noteIndex":0},"citationItems":[{"id":7785,"uris":["http://zotero.org/users/16652950/items/LVMPFBLU"],"itemData":{"id":7785,"type":"article-journal","abstract":"Polyunsaturated fatty acids (PUFAs) are vital dietary element</w:instrText>
      </w:r>
      <w:r>
        <w:rPr>
          <w:rFonts w:ascii="Times New Roman" w:eastAsia="Times New Roman" w:hAnsi="Times New Roman" w:cs="Times New Roman"/>
          <w:sz w:val="24"/>
          <w:szCs w:val="24"/>
        </w:rPr>
        <w:instrText>s that play a significant role in human nutrition. They are highly regarded for their positive contributions to overall health and well-being. Beyond the fact that they provide a substantial supply of energy to the body (a role that saturated fats can also</w:instrText>
      </w:r>
      <w:r>
        <w:rPr>
          <w:rFonts w:ascii="Times New Roman" w:eastAsia="Times New Roman" w:hAnsi="Times New Roman" w:cs="Times New Roman"/>
          <w:sz w:val="24"/>
          <w:szCs w:val="24"/>
        </w:rPr>
        <w:instrText xml:space="preserve"> perform), these unsaturated fatty acids and, especially, the essential ones are involved in cell membrane structure, blood pressure regulation, and coagulation; participate in the proper functioning of the immune system and assimilation of fat-soluble vit</w:instrText>
      </w:r>
      <w:r>
        <w:rPr>
          <w:rFonts w:ascii="Times New Roman" w:eastAsia="Times New Roman" w:hAnsi="Times New Roman" w:cs="Times New Roman"/>
          <w:sz w:val="24"/>
          <w:szCs w:val="24"/>
        </w:rPr>
        <w:instrText>amins; influence the synthesis of pro- and anti-inflammatory substances; and protect the cardiovascular system. Modern diets like the Western diet and the American diet are rich in saturated fats found especially in fast food products, sweets, and processe</w:instrText>
      </w:r>
      <w:r>
        <w:rPr>
          <w:rFonts w:ascii="Times New Roman" w:eastAsia="Times New Roman" w:hAnsi="Times New Roman" w:cs="Times New Roman"/>
          <w:sz w:val="24"/>
          <w:szCs w:val="24"/>
        </w:rPr>
        <w:instrText>d foods, a fact that has led to an increase in the prevalence of metabolic diseases worldwide (obesity, type II diabetes, gout, cardiovascular disease). Nutritionists have drawn attention to the moderate consumption of saturated fats and the need to increa</w:instrText>
      </w:r>
      <w:r>
        <w:rPr>
          <w:rFonts w:ascii="Times New Roman" w:eastAsia="Times New Roman" w:hAnsi="Times New Roman" w:cs="Times New Roman"/>
          <w:sz w:val="24"/>
          <w:szCs w:val="24"/>
        </w:rPr>
        <w:instrText>se the intake of unsaturated fats to the detriment of saturated ones. This paper examines the biochemical roles of polyunsaturated fats, particularly essential fatty acids, and contrasts their benefits with the detrimental effects of saturated fat overcons</w:instrText>
      </w:r>
      <w:r>
        <w:rPr>
          <w:rFonts w:ascii="Times New Roman" w:eastAsia="Times New Roman" w:hAnsi="Times New Roman" w:cs="Times New Roman"/>
          <w:sz w:val="24"/>
          <w:szCs w:val="24"/>
        </w:rPr>
        <w:instrText>umption. Furthermore, it highlights the necessity for dietary shifts towards increased PUFA intake to mitigate the global burden of diet-related health issues. The co-occurrence of PUFAs and polyphenols in plant-based foods highlights the sophistication of</w:instrText>
      </w:r>
      <w:r>
        <w:rPr>
          <w:rFonts w:ascii="Times New Roman" w:eastAsia="Times New Roman" w:hAnsi="Times New Roman" w:cs="Times New Roman"/>
          <w:sz w:val="24"/>
          <w:szCs w:val="24"/>
        </w:rPr>
        <w:instrText xml:space="preserve"> nature’s design. These bioactive compounds are not randomly distributed but are present in foods humans have consumed together historically. From traditional diets like the Mediterranean, which pairs olive oil (PUFAs and polyphenols) with vegetables and l</w:instrText>
      </w:r>
      <w:r>
        <w:rPr>
          <w:rFonts w:ascii="Times New Roman" w:eastAsia="Times New Roman" w:hAnsi="Times New Roman" w:cs="Times New Roman"/>
          <w:sz w:val="24"/>
          <w:szCs w:val="24"/>
        </w:rPr>
        <w:instrText>egumes, to Asian cuisines combining sesame seeds with turmeric, cultural practices have long harnessed this natural synergy.","container-title":"Foods","DOI":"10.3390/foods14010046","ISSN":"2304-8158","issue":"1","journalAbbreviation":"Foods","note":"PMID:</w:instrText>
      </w:r>
      <w:r>
        <w:rPr>
          <w:rFonts w:ascii="Times New Roman" w:eastAsia="Times New Roman" w:hAnsi="Times New Roman" w:cs="Times New Roman"/>
          <w:sz w:val="24"/>
          <w:szCs w:val="24"/>
        </w:rPr>
        <w:instrText xml:space="preserve"> 39796335\nPMCID: PMC11719865","page":"46","source":"PubMed Central","title":"Polyunsaturated Fatty Acids and Human Health: A Key to Modern Nutritional Balance in Association with Polyphenolic Compounds from Food Sources","title-short":"Polyunsaturated Fat</w:instrText>
      </w:r>
      <w:r>
        <w:rPr>
          <w:rFonts w:ascii="Times New Roman" w:eastAsia="Times New Roman" w:hAnsi="Times New Roman" w:cs="Times New Roman"/>
          <w:sz w:val="24"/>
          <w:szCs w:val="24"/>
        </w:rPr>
        <w:instrText>ty Acids and Human Health","volume":"14","author":[{"family":"Mititelu","given":"Magdalena"},{"family":"Lupuliasa","given":"Dumitru"},{"family":"Neacșu","given":"Sorinel Marius"},{"family":"Olteanu","given":"Gabriel"},{"family":"Busnatu","given":"Ștefan Se</w:instrText>
      </w:r>
      <w:r>
        <w:rPr>
          <w:rFonts w:ascii="Times New Roman" w:eastAsia="Times New Roman" w:hAnsi="Times New Roman" w:cs="Times New Roman"/>
          <w:sz w:val="24"/>
          <w:szCs w:val="24"/>
        </w:rPr>
        <w:instrText>bastian"},{"family":"Mihai","given":"Andreea"},{"family":"Popovici","given":"Violeta"},{"family":"Măru","given":"Nicoleta"},{"family":"Boroghină","given":"Steluța Constanța"},{"family":"Mihai","given":"Sebastian"},{"family":"Ioniță-Mîndrican","given":"Cori</w:instrText>
      </w:r>
      <w:r>
        <w:rPr>
          <w:rFonts w:ascii="Times New Roman" w:eastAsia="Times New Roman" w:hAnsi="Times New Roman" w:cs="Times New Roman"/>
          <w:sz w:val="24"/>
          <w:szCs w:val="24"/>
        </w:rPr>
        <w:instrText xml:space="preserve">na-Bianca"},{"family":"Scafa-Udriște","given":"Alexandru"}],"issued":{"date-parts":[["2024",12,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E41226"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3. Microalgae provide essential vitamins, minerals</w:t>
      </w:r>
      <w:r>
        <w:rPr>
          <w:rFonts w:ascii="Times New Roman" w:eastAsia="Times New Roman" w:hAnsi="Times New Roman" w:cs="Times New Roman"/>
          <w:sz w:val="24"/>
          <w:szCs w:val="24"/>
        </w:rPr>
        <w:t>, proteins, and fatty acids for fish health. Immunological response, growth, and development require vitamins A, C, D, and B-complex. Microalgae have calcium, magnesium, phosphorus, and potassium. These micronutrients help fish form bones, regulate osmoreg</w:t>
      </w:r>
      <w:r>
        <w:rPr>
          <w:rFonts w:ascii="Times New Roman" w:eastAsia="Times New Roman" w:hAnsi="Times New Roman" w:cs="Times New Roman"/>
          <w:sz w:val="24"/>
          <w:szCs w:val="24"/>
        </w:rPr>
        <w:t xml:space="preserve">ulation, and stay healthy. Vitamin and mineral rich microalgae increase fish health and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in aquaculture die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8xpsK8f","properties":{"formattedCitation":"[15]","plainCitation":"[15]","noteIndex</w:instrText>
      </w:r>
      <w:r>
        <w:rPr>
          <w:rFonts w:ascii="Times New Roman" w:eastAsia="Times New Roman" w:hAnsi="Times New Roman" w:cs="Times New Roman"/>
          <w:sz w:val="24"/>
          <w:szCs w:val="24"/>
        </w:rPr>
        <w:instrText xml:space="preserve">":0},"citationItems":[{"id":7702,"uris":["http://zotero.org/users/16652950/items/47UZ5LMV"],"itemData":{"id":7702,"type":"article-journal","abstract":"An increase in the consumption of food fish, combined with a decrease in the harvest of fish, is driving </w:instrText>
      </w:r>
      <w:r>
        <w:rPr>
          <w:rFonts w:ascii="Times New Roman" w:eastAsia="Times New Roman" w:hAnsi="Times New Roman" w:cs="Times New Roman"/>
          <w:sz w:val="24"/>
          <w:szCs w:val="24"/>
        </w:rPr>
        <w:instrText>the aquaculture industry at a fast pace. In parallel with the growth in the aquaculture sector and resulting stresses, the prevalence of diseases in farmed fish can increase. Although effective administration and prophylaxis are the main factors safeguardi</w:instrText>
      </w:r>
      <w:r>
        <w:rPr>
          <w:rFonts w:ascii="Times New Roman" w:eastAsia="Times New Roman" w:hAnsi="Times New Roman" w:cs="Times New Roman"/>
          <w:sz w:val="24"/>
          <w:szCs w:val="24"/>
        </w:rPr>
        <w:instrText>ng fish species against diseases, recent approaches to mitigate the response caused by typical stressors include the uses of dietary additives. Microalgae are one of the main sources of nutrients, namely protein, lipids, vitamins, minerals, and pigments in</w:instrText>
      </w:r>
      <w:r>
        <w:rPr>
          <w:rFonts w:ascii="Times New Roman" w:eastAsia="Times New Roman" w:hAnsi="Times New Roman" w:cs="Times New Roman"/>
          <w:sz w:val="24"/>
          <w:szCs w:val="24"/>
        </w:rPr>
        <w:instrText xml:space="preserve"> aquatic animal diets. Numerous studies have proved the beneficial effects of microalgae on fish growth performance, feed utilization, disease resistance, and immunological and antioxidant activities. On the other hand, the administration of different micr</w:instrText>
      </w:r>
      <w:r>
        <w:rPr>
          <w:rFonts w:ascii="Times New Roman" w:eastAsia="Times New Roman" w:hAnsi="Times New Roman" w:cs="Times New Roman"/>
          <w:sz w:val="24"/>
          <w:szCs w:val="24"/>
        </w:rPr>
        <w:instrText>oalgae to fish feed can enhance the fillet quality from several aspects, leading to an overall improvement in fillet shelf-life. This review focuses on the evidence supporting the beneficial effects of various microalgae on biochemical and organoleptic asp</w:instrText>
      </w:r>
      <w:r>
        <w:rPr>
          <w:rFonts w:ascii="Times New Roman" w:eastAsia="Times New Roman" w:hAnsi="Times New Roman" w:cs="Times New Roman"/>
          <w:sz w:val="24"/>
          <w:szCs w:val="24"/>
        </w:rPr>
        <w:instrText>ects as well as the proximate composition of carcasses in fish species.","container-title":"Fishes","DOI":"10.3390/fishes9010026","ISSN":"2410-3888","issue":"1","language":"en","license":"http://creativecommons.org/licenses/by/3.0/","note":"publisher: Mult</w:instrText>
      </w:r>
      <w:r>
        <w:rPr>
          <w:rFonts w:ascii="Times New Roman" w:eastAsia="Times New Roman" w:hAnsi="Times New Roman" w:cs="Times New Roman"/>
          <w:sz w:val="24"/>
          <w:szCs w:val="24"/>
        </w:rPr>
        <w:instrText>idisciplinary Digital Publishing Institute","page":"26","source":"www.mdpi.com","title":"Role of Dietary Microalgae on Fish Health and Fillet Quality: Recent Insights and Future Prospects","title-short":"Role of Dietary Microalgae on Fish Health and Fillet</w:instrText>
      </w:r>
      <w:r>
        <w:rPr>
          <w:rFonts w:ascii="Times New Roman" w:eastAsia="Times New Roman" w:hAnsi="Times New Roman" w:cs="Times New Roman"/>
          <w:sz w:val="24"/>
          <w:szCs w:val="24"/>
        </w:rPr>
        <w:instrText xml:space="preserve"> Quality","volume":"9","author":[{"family":"Sheikhzadeh","given":"Najmeh"},{"family":"Soltani","given":"Mehdi"},{"family":"Heidarieh","given":"Marzieh"},{"family":"Ghorbani","given":"Mahdi"}],"issued":{"date-parts":[["2024",1]]}}}],"schema":"https://github</w:instrText>
      </w:r>
      <w:r>
        <w:rPr>
          <w:rFonts w:ascii="Times New Roman" w:eastAsia="Times New Roman" w:hAnsi="Times New Roman" w:cs="Times New Roman"/>
          <w:sz w:val="24"/>
          <w:szCs w:val="24"/>
        </w:rPr>
        <w:instrText xml:space="preserve">.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C991AF7"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4. Microalgae contain carbohydrates and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including polysaccharides that fuel fish.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improves gut health and digesting. Fish diets should be carefully evaluated since t</w:t>
      </w:r>
      <w:r>
        <w:rPr>
          <w:rFonts w:ascii="Times New Roman" w:eastAsia="Times New Roman" w:hAnsi="Times New Roman" w:cs="Times New Roman"/>
          <w:sz w:val="24"/>
          <w:szCs w:val="24"/>
        </w:rPr>
        <w:t>oo much carbohydrate reduces feed conversion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HKhZkqS","properties":{"formattedCitation":"[16]","plainCitation":"[16]","noteIndex":0},"citationItems":[{"id":7731,"uris":["http://zotero.org/users/1665</w:instrText>
      </w:r>
      <w:r>
        <w:rPr>
          <w:rFonts w:ascii="Times New Roman" w:eastAsia="Times New Roman" w:hAnsi="Times New Roman" w:cs="Times New Roman"/>
          <w:sz w:val="24"/>
          <w:szCs w:val="24"/>
        </w:rPr>
        <w:instrText>2950/items/GQLMQDFQ"],"itemData":{"id":7731,"type":"article-journal","abstract":"The projected global population is expected to reach 9.7 billion by 2050, necessitating a significant increase in food production. Malnutrition remains a global health challen</w:instrText>
      </w:r>
      <w:r>
        <w:rPr>
          <w:rFonts w:ascii="Times New Roman" w:eastAsia="Times New Roman" w:hAnsi="Times New Roman" w:cs="Times New Roman"/>
          <w:sz w:val="24"/>
          <w:szCs w:val="24"/>
        </w:rPr>
        <w:instrText>ge that contributes to over 3.5 million deaths annually and accounts for 45% of all child mortalities. Microalgae, including cyanobacteria, are a promising solution because of their rich composition of bioactive compounds such as polyunsaturated fatty acid</w:instrText>
      </w:r>
      <w:r>
        <w:rPr>
          <w:rFonts w:ascii="Times New Roman" w:eastAsia="Times New Roman" w:hAnsi="Times New Roman" w:cs="Times New Roman"/>
          <w:sz w:val="24"/>
          <w:szCs w:val="24"/>
        </w:rPr>
        <w:instrText>s, carotenoids, proteins, vitamins, and minerals. These biomolecules provide various health benefits, including antioxidant, antidiabetic, anticancer, anti-inflammatory, and cardioprotective properties, making microalgal biomass a valuable ingredient in fu</w:instrText>
      </w:r>
      <w:r>
        <w:rPr>
          <w:rFonts w:ascii="Times New Roman" w:eastAsia="Times New Roman" w:hAnsi="Times New Roman" w:cs="Times New Roman"/>
          <w:sz w:val="24"/>
          <w:szCs w:val="24"/>
        </w:rPr>
        <w:instrText>nctional food formulations. However, the large-scale adoption of microalgae for food production faces several challenges, including species-specific variations in biochemical composition, inconsistencies in biomass yield, structural alterations during extr</w:instrText>
      </w:r>
      <w:r>
        <w:rPr>
          <w:rFonts w:ascii="Times New Roman" w:eastAsia="Times New Roman" w:hAnsi="Times New Roman" w:cs="Times New Roman"/>
          <w:sz w:val="24"/>
          <w:szCs w:val="24"/>
        </w:rPr>
        <w:instrText xml:space="preserve">action and purification, sensory issues, and bioprocessing inefficiencies. Furthermore, regulatory challenges and concerns regarding bioavailability and safety continue to limit their widespread acceptance. Despite these limitations, microalgal bioactives </w:instrText>
      </w:r>
      <w:r>
        <w:rPr>
          <w:rFonts w:ascii="Times New Roman" w:eastAsia="Times New Roman" w:hAnsi="Times New Roman" w:cs="Times New Roman"/>
          <w:sz w:val="24"/>
          <w:szCs w:val="24"/>
        </w:rPr>
        <w:instrText>have significant potential for the development of next-generation nutraceuticals and functional foods. This review examines the bioactive compounds found in microalgae, detailing their biological activities and functional applications in the food industry.</w:instrText>
      </w:r>
      <w:r>
        <w:rPr>
          <w:rFonts w:ascii="Times New Roman" w:eastAsia="Times New Roman" w:hAnsi="Times New Roman" w:cs="Times New Roman"/>
          <w:sz w:val="24"/>
          <w:szCs w:val="24"/>
        </w:rPr>
        <w:instrText xml:space="preserve"> Additionally, it explores the key challenges preventing their integration into food products and proposes strategies to overcome these challenges, ultimately facilitating the commercialization of microalgae as a sustainable and health-promoting food sourc</w:instrText>
      </w:r>
      <w:r>
        <w:rPr>
          <w:rFonts w:ascii="Times New Roman" w:eastAsia="Times New Roman" w:hAnsi="Times New Roman" w:cs="Times New Roman"/>
          <w:sz w:val="24"/>
          <w:szCs w:val="24"/>
        </w:rPr>
        <w:instrText>e.","container-title":"Biomass","DOI":"10.3390/biomass5020025","ISSN":"2673-8783","issue":"2","language":"en","license":"http://creativecommons.org/licenses/by/3.0/","note":"publisher: Multidisciplinary Digital Publishing Institute","page":"25","source":"w</w:instrText>
      </w:r>
      <w:r>
        <w:rPr>
          <w:rFonts w:ascii="Times New Roman" w:eastAsia="Times New Roman" w:hAnsi="Times New Roman" w:cs="Times New Roman"/>
          <w:sz w:val="24"/>
          <w:szCs w:val="24"/>
        </w:rPr>
        <w:instrText>ww.mdpi.com","title":"Microalgae as Functional Food Ingredients: Nutritional Benefits, Challenges, and Regulatory Considerations for Safe Consumption","title-short":"Microalgae as Functional Food Ingredients","volume":"5","author":[{"family":"Martínez-Ruiz</w:instrText>
      </w:r>
      <w:r>
        <w:rPr>
          <w:rFonts w:ascii="Times New Roman" w:eastAsia="Times New Roman" w:hAnsi="Times New Roman" w:cs="Times New Roman"/>
          <w:sz w:val="24"/>
          <w:szCs w:val="24"/>
        </w:rPr>
        <w:instrText>","given":"Francisco Eleazar"},{"family":"Andrade-Bustamante","given":"Gabriela"},{"family":"Holguín-Peña","given":"Ramón Jaime"},{"family":"Renganathan","given":"Prabhaharan"},{"family":"Gaysina","given":"Lira A."},{"family":"Sukhanova","given":"Natalia V</w:instrText>
      </w:r>
      <w:r>
        <w:rPr>
          <w:rFonts w:ascii="Times New Roman" w:eastAsia="Times New Roman" w:hAnsi="Times New Roman" w:cs="Times New Roman"/>
          <w:sz w:val="24"/>
          <w:szCs w:val="24"/>
        </w:rPr>
        <w:instrText xml:space="preserve">."},{"family":"Puente","given":"Edgar Omar Rueda"}],"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8AC436F" w14:textId="77777777" w:rsidR="00040513" w:rsidRDefault="003F2D4E">
      <w:pPr>
        <w:pStyle w:val="NormalWeb"/>
      </w:pPr>
      <w:r>
        <w:rPr>
          <w:rStyle w:val="Strong"/>
        </w:rPr>
        <w:t>Types of Microalgae Used in Aquaculture</w:t>
      </w:r>
    </w:p>
    <w:p w14:paraId="53A3BAA9"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veral microalgae speci</w:t>
      </w:r>
      <w:r>
        <w:rPr>
          <w:rFonts w:ascii="Times New Roman" w:eastAsia="Times New Roman" w:hAnsi="Times New Roman" w:cs="Times New Roman"/>
          <w:sz w:val="24"/>
          <w:szCs w:val="24"/>
        </w:rPr>
        <w:t xml:space="preserve">es have been studied as fishmeal alternatives in aquaculture. Nutrient profile, cultivation ease, and cost-effectiveness determine species selection. Some of the most studied microalgae are: </w:t>
      </w:r>
      <w:r>
        <w:rPr>
          <w:rFonts w:ascii="Times New Roman" w:eastAsia="Times New Roman" w:hAnsi="Times New Roman" w:cs="Times New Roman"/>
          <w:sz w:val="24"/>
          <w:szCs w:val="24"/>
        </w:rPr>
        <w:br/>
        <w:t xml:space="preserve">1. Chlorella is a </w:t>
      </w:r>
      <w:proofErr w:type="gramStart"/>
      <w:r>
        <w:rPr>
          <w:rFonts w:ascii="Times New Roman" w:eastAsia="Times New Roman" w:hAnsi="Times New Roman" w:cs="Times New Roman"/>
          <w:sz w:val="24"/>
          <w:szCs w:val="24"/>
        </w:rPr>
        <w:t>popular microalgae</w:t>
      </w:r>
      <w:proofErr w:type="gramEnd"/>
      <w:r>
        <w:rPr>
          <w:rFonts w:ascii="Times New Roman" w:eastAsia="Times New Roman" w:hAnsi="Times New Roman" w:cs="Times New Roman"/>
          <w:sz w:val="24"/>
          <w:szCs w:val="24"/>
        </w:rPr>
        <w:t xml:space="preserve"> for aquaculture diets due t</w:t>
      </w:r>
      <w:r>
        <w:rPr>
          <w:rFonts w:ascii="Times New Roman" w:eastAsia="Times New Roman" w:hAnsi="Times New Roman" w:cs="Times New Roman"/>
          <w:sz w:val="24"/>
          <w:szCs w:val="24"/>
        </w:rPr>
        <w:t xml:space="preserve">o its high protein content (50-60% crude protein) and richness in critical fatty acids, vitamins, and minerals. Tilapia, salmon, and </w:t>
      </w:r>
      <w:r>
        <w:rPr>
          <w:rFonts w:ascii="Times New Roman" w:eastAsia="Times New Roman" w:hAnsi="Times New Roman" w:cs="Times New Roman"/>
          <w:sz w:val="24"/>
          <w:szCs w:val="24"/>
        </w:rPr>
        <w:lastRenderedPageBreak/>
        <w:t>rainbow trout develop better and convert feed better with chlorella. It grows easily in large-scale systems and can be grow</w:t>
      </w:r>
      <w:r>
        <w:rPr>
          <w:rFonts w:ascii="Times New Roman" w:eastAsia="Times New Roman" w:hAnsi="Times New Roman" w:cs="Times New Roman"/>
          <w:sz w:val="24"/>
          <w:szCs w:val="24"/>
        </w:rPr>
        <w:t>n with wastewater, making it environmentally beneficial. Chlorella could partially replace fishmeal in aquaculture feeds because to its excellent digestibility and nutrient dens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vtfs90T","properties":{"form</w:instrText>
      </w:r>
      <w:r>
        <w:rPr>
          <w:rFonts w:ascii="Times New Roman" w:eastAsia="Times New Roman" w:hAnsi="Times New Roman" w:cs="Times New Roman"/>
          <w:sz w:val="24"/>
          <w:szCs w:val="24"/>
        </w:rPr>
        <w:instrText>attedCitation":"[17]","plainCitation":"[17]","noteIndex":0},"citationItems":[{"id":7676,"uris":["http://zotero.org/users/16652950/items/LK2KKX7K"],"itemData":{"id":7676,"type":"article-journal","abstract":"Chlorella meal is a potential protein source for a</w:instrText>
      </w:r>
      <w:r>
        <w:rPr>
          <w:rFonts w:ascii="Times New Roman" w:eastAsia="Times New Roman" w:hAnsi="Times New Roman" w:cs="Times New Roman"/>
          <w:sz w:val="24"/>
          <w:szCs w:val="24"/>
        </w:rPr>
        <w:instrText>quafeeds. However, the physiological response of carnivorous fish fed Chlorella meal remains elusive. This study evaluated the effects of replacing dietary fish meal with Chlorella meal on growth performance, pigmentation, and liver health in largemouth ba</w:instrText>
      </w:r>
      <w:r>
        <w:rPr>
          <w:rFonts w:ascii="Times New Roman" w:eastAsia="Times New Roman" w:hAnsi="Times New Roman" w:cs="Times New Roman"/>
          <w:sz w:val="24"/>
          <w:szCs w:val="24"/>
        </w:rPr>
        <w:instrText>ss. Five diets were formulated to replace dietary fish meal of 0% (C0, control), 25% (C25), 50% (C50), 75% (C75), and 100% (C100) with Chlorella meal, respectively. Total 300 fish (17.6 ± 0.03 g) were randomly assigned to 15 tanks (3 tanks/group). Fish wer</w:instrText>
      </w:r>
      <w:r>
        <w:rPr>
          <w:rFonts w:ascii="Times New Roman" w:eastAsia="Times New Roman" w:hAnsi="Times New Roman" w:cs="Times New Roman"/>
          <w:sz w:val="24"/>
          <w:szCs w:val="24"/>
        </w:rPr>
        <w:instrText xml:space="preserve">e fed the experimental diet twice daily for 8 weeks. The increased dietary Chlorella meal quadratically influenced the final body weight (FBW), weight gain rate (WGR), specific growth rate (SGR), and feed intake (FI), which were significantly lower in the </w:instrText>
      </w:r>
      <w:r>
        <w:rPr>
          <w:rFonts w:ascii="Times New Roman" w:eastAsia="Times New Roman" w:hAnsi="Times New Roman" w:cs="Times New Roman"/>
          <w:sz w:val="24"/>
          <w:szCs w:val="24"/>
        </w:rPr>
        <w:instrText>C100 group than in the other groups (P &lt; 0.05). The feed conversion ratio (FCR) increased linearly or quadratically with dietary Chlorella meal. Dietary Chlorella meal linearly or quadratically increased the lutein content of plasma, liver, and dorsal musc</w:instrText>
      </w:r>
      <w:r>
        <w:rPr>
          <w:rFonts w:ascii="Times New Roman" w:eastAsia="Times New Roman" w:hAnsi="Times New Roman" w:cs="Times New Roman"/>
          <w:sz w:val="24"/>
          <w:szCs w:val="24"/>
        </w:rPr>
        <w:instrText>le of largemouth bass (P &lt; 0.05). Compared to the C0 group, all supplemented Chlorella meal groups significantly improved the yellowness (b</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of the dorsal body (1.5 to 2.0 fold), abdominal body (1.5 to 1.8 fold), and dorsal muscle (3.8 to 5.4 fold) of lar</w:instrText>
      </w:r>
      <w:r>
        <w:rPr>
          <w:rFonts w:ascii="Times New Roman" w:eastAsia="Times New Roman" w:hAnsi="Times New Roman" w:cs="Times New Roman"/>
          <w:sz w:val="24"/>
          <w:szCs w:val="24"/>
        </w:rPr>
        <w:instrText>gemouth bass (P &lt; 0.05). In addition, compared to the C0 group, the liver vacuolation area of fish was significantly increased in the C75 and C100 groups (P &lt; 0.05). Transcriptional levels of apoptosis-related genes of β-cell lymphoma-2 (bcl2), caspase-9-l</w:instrText>
      </w:r>
      <w:r>
        <w:rPr>
          <w:rFonts w:ascii="Times New Roman" w:eastAsia="Times New Roman" w:hAnsi="Times New Roman" w:cs="Times New Roman"/>
          <w:sz w:val="24"/>
          <w:szCs w:val="24"/>
        </w:rPr>
        <w:instrText>ike (casp9), and caspase-3a (casp3) were markedly upregulated (0.9 to 1.6 fold) in the C100 group compared to the C0 group (P &lt; 0.05). Based on the quadratic regression analysis between FBW, WGR, or SGR and dietary Chlorella meal level, largemouth bass had</w:instrText>
      </w:r>
      <w:r>
        <w:rPr>
          <w:rFonts w:ascii="Times New Roman" w:eastAsia="Times New Roman" w:hAnsi="Times New Roman" w:cs="Times New Roman"/>
          <w:sz w:val="24"/>
          <w:szCs w:val="24"/>
        </w:rPr>
        <w:instrText xml:space="preserve"> the best growth when replacing 31.7% to 32.6% of fish meal with 15.03% to 15.43% dietary Chlorella meal. The present results indicated that dietary supplementation with Chlorella meal (11.85% to 47.45%) significantly enhanced the pigmentation; however, to</w:instrText>
      </w:r>
      <w:r>
        <w:rPr>
          <w:rFonts w:ascii="Times New Roman" w:eastAsia="Times New Roman" w:hAnsi="Times New Roman" w:cs="Times New Roman"/>
          <w:sz w:val="24"/>
          <w:szCs w:val="24"/>
        </w:rPr>
        <w:instrText>tal replacement of fish meal (40%) with Chlorella meal (47.45%) caused growth retardation, apoptosis, and liver damage in largemouth bass.","container-title":"Animal Nutrition","DOI":"10.1016/j.aninu.2022.03.003","ISSN":"2405-6545","journalAbbreviation":"A</w:instrText>
      </w:r>
      <w:r>
        <w:rPr>
          <w:rFonts w:ascii="Times New Roman" w:eastAsia="Times New Roman" w:hAnsi="Times New Roman" w:cs="Times New Roman"/>
          <w:sz w:val="24"/>
          <w:szCs w:val="24"/>
        </w:rPr>
        <w:instrText>nim Nutr","note":"PMID: 35601256\nPMCID: PMC9114512","page":"26-40","source":"PubMed Central","title":"Effects of fish meal replacement with Chlorella meal on growth performance, pigmentation, and liver health of largemouth bass (Micropterus salmoides)","v</w:instrText>
      </w:r>
      <w:r>
        <w:rPr>
          <w:rFonts w:ascii="Times New Roman" w:eastAsia="Times New Roman" w:hAnsi="Times New Roman" w:cs="Times New Roman"/>
          <w:sz w:val="24"/>
          <w:szCs w:val="24"/>
        </w:rPr>
        <w:instrText>olume":"10","author":[{"family":"Xi","given":"Longwei"},{"family":"Lu","given":"Qisheng"},{"family":"Liu","given":"Yulong"},{"family":"Su","given":"Jingzhi"},{"family":"Chen","given":"Wen"},{"family":"Gong","given":"Yulong"},{"family":"Han","given":"Dong"}</w:instrText>
      </w:r>
      <w:r>
        <w:rPr>
          <w:rFonts w:ascii="Times New Roman" w:eastAsia="Times New Roman" w:hAnsi="Times New Roman" w:cs="Times New Roman"/>
          <w:sz w:val="24"/>
          <w:szCs w:val="24"/>
        </w:rPr>
        <w:instrText>,{"family":"Yang","given":"Yunxia"},{"family":"Zhang","given":"Zhimin"},{"family":"Jin","given":"Junyan"},{"family":"Liu","given":"Haokun"},{"family":"Zhu","given":"Xiaoming"},{"family":"Xie","given":"Shouqi"}],"issued":{"date-parts":[["2022",4,4]]}}}],"sc</w:instrText>
      </w:r>
      <w:r>
        <w:rPr>
          <w:rFonts w:ascii="Times New Roman" w:eastAsia="Times New Roman" w:hAnsi="Times New Roman" w:cs="Times New Roman"/>
          <w:sz w:val="24"/>
          <w:szCs w:val="24"/>
        </w:rPr>
        <w:instrText xml:space="preserve">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B3CCE38" w14:textId="77777777" w:rsidR="00040513" w:rsidRDefault="00040513">
      <w:pPr>
        <w:spacing w:after="0" w:line="240" w:lineRule="auto"/>
        <w:rPr>
          <w:rFonts w:ascii="Times New Roman" w:eastAsia="Times New Roman" w:hAnsi="Times New Roman" w:cs="Times New Roman"/>
          <w:sz w:val="24"/>
          <w:szCs w:val="24"/>
        </w:rPr>
      </w:pPr>
    </w:p>
    <w:p w14:paraId="76C0189A"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Spirulina: A blue-green algae or cyanobacterium with high protein content, essential amino acids, and bioactive substances including phycocyanin and </w:t>
      </w:r>
      <w:r>
        <w:rPr>
          <w:rFonts w:ascii="Times New Roman" w:eastAsia="Times New Roman" w:hAnsi="Times New Roman" w:cs="Times New Roman"/>
          <w:sz w:val="24"/>
          <w:szCs w:val="24"/>
        </w:rPr>
        <w:t>carotenoids. Spirulina provides 50-70% protein for fish, especially tilapia, carp, and prawns. It is rich in omega-3 fatty acids, which improve farmed fish nutrition. Fish immune systems and illness resistance are also improved by Spirulina's antioxidants.</w:t>
      </w:r>
      <w:r>
        <w:rPr>
          <w:rFonts w:ascii="Times New Roman" w:eastAsia="Times New Roman" w:hAnsi="Times New Roman" w:cs="Times New Roman"/>
          <w:sz w:val="24"/>
          <w:szCs w:val="24"/>
        </w:rPr>
        <w:t xml:space="preserve"> Spirulina is more expensive to grow than other microalgae, restricting its use in large-scale aquacul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vP8NSW6","properties":{"formattedCitation":"[18]","plainCitation":"[18]","noteIndex":0},"citationItems</w:instrText>
      </w:r>
      <w:r>
        <w:rPr>
          <w:rFonts w:ascii="Times New Roman" w:eastAsia="Times New Roman" w:hAnsi="Times New Roman" w:cs="Times New Roman"/>
          <w:sz w:val="24"/>
          <w:szCs w:val="24"/>
        </w:rPr>
        <w:instrText xml:space="preserve">":[{"id":7694,"uris":["http://zotero.org/users/16652950/items/9Z9HN7ST"],"itemData":{"id":7694,"type":"article-journal","abstract":"With population growth expected in the near future and the planet’s limited resources, alternative food sources are already </w:instrText>
      </w:r>
      <w:r>
        <w:rPr>
          <w:rFonts w:ascii="Times New Roman" w:eastAsia="Times New Roman" w:hAnsi="Times New Roman" w:cs="Times New Roman"/>
          <w:sz w:val="24"/>
          <w:szCs w:val="24"/>
        </w:rPr>
        <w:instrText>being looked for. In this context, spirulina is called the food of the future due to its rich nutritional composition. This blue–green alga is primarily a valuable source of protein (55–70%) containing all essential amino acids. In its composition, it also</w:instrText>
      </w:r>
      <w:r>
        <w:rPr>
          <w:rFonts w:ascii="Times New Roman" w:eastAsia="Times New Roman" w:hAnsi="Times New Roman" w:cs="Times New Roman"/>
          <w:sz w:val="24"/>
          <w:szCs w:val="24"/>
        </w:rPr>
        <w:instrText xml:space="preserve"> contains unsaturated fatty acids, minerals, vitamins, and pigments, including the valuable protein–pigment complex—phycocyanin. Due to its high content of complete protein and minerals such as iron and calcium, it is an excellent addition to diets, especi</w:instrText>
      </w:r>
      <w:r>
        <w:rPr>
          <w:rFonts w:ascii="Times New Roman" w:eastAsia="Times New Roman" w:hAnsi="Times New Roman" w:cs="Times New Roman"/>
          <w:sz w:val="24"/>
          <w:szCs w:val="24"/>
        </w:rPr>
        <w:instrText>ally those of vegans and vegetarians. Despite several limitations to the use of spirulina, including its distinctive marine flavour, low consumer awareness, or relatively high price, scientists are attempting to enrich many food products with the microalga</w:instrText>
      </w:r>
      <w:r>
        <w:rPr>
          <w:rFonts w:ascii="Times New Roman" w:eastAsia="Times New Roman" w:hAnsi="Times New Roman" w:cs="Times New Roman"/>
          <w:sz w:val="24"/>
          <w:szCs w:val="24"/>
        </w:rPr>
        <w:instrText xml:space="preserve">. This is supported not only by the improved nutritional composition of the fortified product but also by spirulina’s impact on sustainable food production. Therefore, this review aims to create consumer attention by presenting spirulina as a valuable and </w:instrText>
      </w:r>
      <w:r>
        <w:rPr>
          <w:rFonts w:ascii="Times New Roman" w:eastAsia="Times New Roman" w:hAnsi="Times New Roman" w:cs="Times New Roman"/>
          <w:sz w:val="24"/>
          <w:szCs w:val="24"/>
        </w:rPr>
        <w:instrText>sustainable food source with health-promoting potential and great future significance.","container-title":"Molecules","DOI":"10.3390/molecules29225387","ISSN":"1420-3049","issue":"22","journalAbbreviation":"Molecules","note":"PMID: 39598773\nPMCID: PMC1159</w:instrText>
      </w:r>
      <w:r>
        <w:rPr>
          <w:rFonts w:ascii="Times New Roman" w:eastAsia="Times New Roman" w:hAnsi="Times New Roman" w:cs="Times New Roman"/>
          <w:sz w:val="24"/>
          <w:szCs w:val="24"/>
        </w:rPr>
        <w:instrText>6570","page":"5387","source":"PubMed Central","title":"Spirulina—An Invaluable Source of Macro- and Micronutrients with Broad Biological Activity and Application Potential","volume":"29","author":[{"family":"Podgórska-Kryszczuk","given":"Izabela"}],"issued</w:instrText>
      </w:r>
      <w:r>
        <w:rPr>
          <w:rFonts w:ascii="Times New Roman" w:eastAsia="Times New Roman" w:hAnsi="Times New Roman" w:cs="Times New Roman"/>
          <w:sz w:val="24"/>
          <w:szCs w:val="24"/>
        </w:rPr>
        <w:instrText xml:space="preserve">":{"date-parts":[["2024",11,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uvialis</w:t>
      </w:r>
      <w:proofErr w:type="spellEnd"/>
      <w:r>
        <w:rPr>
          <w:rFonts w:ascii="Times New Roman" w:eastAsia="Times New Roman" w:hAnsi="Times New Roman" w:cs="Times New Roman"/>
          <w:sz w:val="24"/>
          <w:szCs w:val="24"/>
        </w:rPr>
        <w:t>, a freshwater microalga, produces large amounts of astaxanthin, a useful antioxidant and c</w:t>
      </w:r>
      <w:r>
        <w:rPr>
          <w:rFonts w:ascii="Times New Roman" w:eastAsia="Times New Roman" w:hAnsi="Times New Roman" w:cs="Times New Roman"/>
          <w:sz w:val="24"/>
          <w:szCs w:val="24"/>
        </w:rPr>
        <w:t xml:space="preserve">arotenoid for fish, particularly salmonids and crustaceans. Astaxanthin improves fish flesh </w:t>
      </w:r>
      <w:proofErr w:type="spellStart"/>
      <w:r>
        <w:rPr>
          <w:rFonts w:ascii="Times New Roman" w:eastAsia="Times New Roman" w:hAnsi="Times New Roman" w:cs="Times New Roman"/>
          <w:sz w:val="24"/>
          <w:szCs w:val="24"/>
        </w:rPr>
        <w:t>colour</w:t>
      </w:r>
      <w:proofErr w:type="spellEnd"/>
      <w:r>
        <w:rPr>
          <w:rFonts w:ascii="Times New Roman" w:eastAsia="Times New Roman" w:hAnsi="Times New Roman" w:cs="Times New Roman"/>
          <w:sz w:val="24"/>
          <w:szCs w:val="24"/>
        </w:rPr>
        <w:t xml:space="preserve"> and immunity.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improves fish health and performance in aquaculture diets while having less protein than Chlorella or Spirulina. Studies on its h</w:t>
      </w:r>
      <w:r>
        <w:rPr>
          <w:rFonts w:ascii="Times New Roman" w:eastAsia="Times New Roman" w:hAnsi="Times New Roman" w:cs="Times New Roman"/>
          <w:sz w:val="24"/>
          <w:szCs w:val="24"/>
        </w:rPr>
        <w:t xml:space="preserve">igh astaxanthin content have examined its effects on fish health, immunity, and flesh </w:t>
      </w:r>
      <w:proofErr w:type="spellStart"/>
      <w:r>
        <w:rPr>
          <w:rFonts w:ascii="Times New Roman" w:eastAsia="Times New Roman" w:hAnsi="Times New Roman" w:cs="Times New Roman"/>
          <w:sz w:val="24"/>
          <w:szCs w:val="24"/>
        </w:rPr>
        <w:t>colouration</w:t>
      </w:r>
      <w:proofErr w:type="spellEnd"/>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moljfJ8","properties":{"formattedCitation":"[19]","plainCitation":"[19]","noteIndex":0},"citationItems":[{"id":</w:instrText>
      </w:r>
      <w:r>
        <w:rPr>
          <w:rFonts w:ascii="Times New Roman" w:eastAsia="Times New Roman" w:hAnsi="Times New Roman" w:cs="Times New Roman"/>
          <w:sz w:val="24"/>
          <w:szCs w:val="24"/>
        </w:rPr>
        <w:instrText>7685,"uris":["http://zotero.org/users/16652950/items/FDKWU42X"],"itemData":{"id":7685,"type":"article-journal","abstract":"Haematococcus pluvialis, a green microalga, appears to be a rich source of valuable bioactive compounds, such as astaxanthin, caroten</w:instrText>
      </w:r>
      <w:r>
        <w:rPr>
          <w:rFonts w:ascii="Times New Roman" w:eastAsia="Times New Roman" w:hAnsi="Times New Roman" w:cs="Times New Roman"/>
          <w:sz w:val="24"/>
          <w:szCs w:val="24"/>
        </w:rPr>
        <w:instrText>oids, proteins, lutein, and fatty acids (FAs). Astaxanthin has a variety of health benefits and is used in the nutraceutical and pharmaceutical industries. Astaxanthin, for example, preserves the redox state and functional integrity of mitochondria and sho</w:instrText>
      </w:r>
      <w:r>
        <w:rPr>
          <w:rFonts w:ascii="Times New Roman" w:eastAsia="Times New Roman" w:hAnsi="Times New Roman" w:cs="Times New Roman"/>
          <w:sz w:val="24"/>
          <w:szCs w:val="24"/>
        </w:rPr>
        <w:instrText>ws advantages despite a low dietary intake. Because of its antioxidant capacity, astaxanthin has recently piqued the interest of researchers due to its potential pharmacological effects, which include anti-diabetic, anti-inflammatory, and antioxidant activ</w:instrText>
      </w:r>
      <w:r>
        <w:rPr>
          <w:rFonts w:ascii="Times New Roman" w:eastAsia="Times New Roman" w:hAnsi="Times New Roman" w:cs="Times New Roman"/>
          <w:sz w:val="24"/>
          <w:szCs w:val="24"/>
        </w:rPr>
        <w:instrText xml:space="preserve">ities, as well as neuro-, cardiovascular-, ocular, and skin-protective properties. Astaxanthin is a popular nutritional ingredient and a significant component in animal and aquaculture feed. Extensive studies over the last two decades have established the </w:instrText>
      </w:r>
      <w:r>
        <w:rPr>
          <w:rFonts w:ascii="Times New Roman" w:eastAsia="Times New Roman" w:hAnsi="Times New Roman" w:cs="Times New Roman"/>
          <w:sz w:val="24"/>
          <w:szCs w:val="24"/>
        </w:rPr>
        <w:instrText>mechanism by which persistent oxidative stress leads to chronic inflammation, which then mediates the majority of serious diseases. This mini-review provides an overview of contemporary research that makes use of the astaxanthin pigment. This mini-review p</w:instrText>
      </w:r>
      <w:r>
        <w:rPr>
          <w:rFonts w:ascii="Times New Roman" w:eastAsia="Times New Roman" w:hAnsi="Times New Roman" w:cs="Times New Roman"/>
          <w:sz w:val="24"/>
          <w:szCs w:val="24"/>
        </w:rPr>
        <w:instrText>rovides insight into the potential of H. pluvialis as a potent antioxidant in the industry, as well as the broad range of applications for astaxanthin molecules as a potent antioxidant in the industrial sector.","container-title":"Molecules","DOI":"10.3390</w:instrText>
      </w:r>
      <w:r>
        <w:rPr>
          <w:rFonts w:ascii="Times New Roman" w:eastAsia="Times New Roman" w:hAnsi="Times New Roman" w:cs="Times New Roman"/>
          <w:sz w:val="24"/>
          <w:szCs w:val="24"/>
        </w:rPr>
        <w:instrText>/molecules26216470","ISSN":"1420-3049","issue":"21","journalAbbreviation":"Molecules","note":"PMID: 34770879\nPMCID: PMC8587866","page":"6470","source":"PubMed Central","title":"Haematococcus pluvialis as a Potential Source of Astaxanthin with Diverse Appl</w:instrText>
      </w:r>
      <w:r>
        <w:rPr>
          <w:rFonts w:ascii="Times New Roman" w:eastAsia="Times New Roman" w:hAnsi="Times New Roman" w:cs="Times New Roman"/>
          <w:sz w:val="24"/>
          <w:szCs w:val="24"/>
        </w:rPr>
        <w:instrText>ications in Industrial Sectors: Current Research and Future Directions","title-short":"Haematococcus pluvialis as a Potential Source of Astaxanthin with Diverse Applications in Industrial Sectors","volume":"26","author":[{"family":"Oslan","given":"Siti Nur</w:instrText>
      </w:r>
      <w:r>
        <w:rPr>
          <w:rFonts w:ascii="Times New Roman" w:eastAsia="Times New Roman" w:hAnsi="Times New Roman" w:cs="Times New Roman"/>
          <w:sz w:val="24"/>
          <w:szCs w:val="24"/>
        </w:rPr>
        <w:instrText xml:space="preserve"> Hazwani"},{"family":"Tan","given":"Joo Shun"},{"family":"Oslan","given":"Siti Nurbaya"},{"family":"Matanjun","given":"Patricia"},{"family":"Mokhtar","given":"Ruzaidi Azli Mohd"},{"family":"Shapawi","given":"Rossita"},{"family":"Huda","given":"Nurul"}],"is</w:instrText>
      </w:r>
      <w:r>
        <w:rPr>
          <w:rFonts w:ascii="Times New Roman" w:eastAsia="Times New Roman" w:hAnsi="Times New Roman" w:cs="Times New Roman"/>
          <w:sz w:val="24"/>
          <w:szCs w:val="24"/>
        </w:rPr>
        <w:instrText xml:space="preserve">sued":{"date-parts":[["2021",10,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27CB91E"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4.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a marine microalga, offers potential as a fishmeal replacement due to its balanced nutritional pr</w:t>
      </w:r>
      <w:r>
        <w:rPr>
          <w:rFonts w:ascii="Times New Roman" w:eastAsia="Times New Roman" w:hAnsi="Times New Roman" w:cs="Times New Roman"/>
          <w:sz w:val="24"/>
          <w:szCs w:val="24"/>
        </w:rPr>
        <w:t xml:space="preserve">ofile, including high protein (50-60%) and fat content. Fish like sea bass, gilthead seabream and prawns are drawn to it. Highly digested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xml:space="preserve"> can boost farmed fish growth and survival. It can replace fishmeal in marine aquaculture systems because i</w:t>
      </w:r>
      <w:r>
        <w:rPr>
          <w:rFonts w:ascii="Times New Roman" w:eastAsia="Times New Roman" w:hAnsi="Times New Roman" w:cs="Times New Roman"/>
          <w:sz w:val="24"/>
          <w:szCs w:val="24"/>
        </w:rPr>
        <w:t>t is easy to grow</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E98K4ff","properties":{"formattedCitation":"[20]","plainCitation":"[20]","noteIndex":0},"citationItems":[{"id":7788,"uris":["http://zotero.org/users/16652950/items/SMEGS6MG"],"itemData":{"id"</w:instrText>
      </w:r>
      <w:r>
        <w:rPr>
          <w:rFonts w:ascii="Times New Roman" w:eastAsia="Times New Roman" w:hAnsi="Times New Roman" w:cs="Times New Roman"/>
          <w:sz w:val="24"/>
          <w:szCs w:val="24"/>
        </w:rPr>
        <w:instrText xml:space="preserve">:7788,"type":"article-journal","abstract":"One of the most significant challenges in present-day animal nutrition is the establishment of novel sustainable ingredients, particularly protein sources. Due to their promising composition and local production, </w:instrText>
      </w:r>
      <w:r>
        <w:rPr>
          <w:rFonts w:ascii="Times New Roman" w:eastAsia="Times New Roman" w:hAnsi="Times New Roman" w:cs="Times New Roman"/>
          <w:sz w:val="24"/>
          <w:szCs w:val="24"/>
        </w:rPr>
        <w:instrText xml:space="preserve">microalgae are considered a suitable alternative feedstuff. However, a significant gap in the available information about the feeding value of microalgae still remains, with no thorough characterization of their nutritional value in the framework of swine </w:instrText>
      </w:r>
      <w:r>
        <w:rPr>
          <w:rFonts w:ascii="Times New Roman" w:eastAsia="Times New Roman" w:hAnsi="Times New Roman" w:cs="Times New Roman"/>
          <w:sz w:val="24"/>
          <w:szCs w:val="24"/>
        </w:rPr>
        <w:instrText>nutrition. This information is nonetheless essential for its practical use in diet formulations for this species. This research addresses this gap by evaluating the nutritional value of Tetraselmis sp. biomass when included in the diets of weaner piglets u</w:instrText>
      </w:r>
      <w:r>
        <w:rPr>
          <w:rFonts w:ascii="Times New Roman" w:eastAsia="Times New Roman" w:hAnsi="Times New Roman" w:cs="Times New Roman"/>
          <w:sz w:val="24"/>
          <w:szCs w:val="24"/>
        </w:rPr>
        <w:instrText>p to 15%, thus ascertaining its relevance to the nutrition of these animals., Twenty-four male piglets were randomly assigned to four dietary treatments, with increasing Tetraselmis sp. incorporation levels (0%, 5%, 10%, and 15%). Following a 4-day adaptat</w:instrText>
      </w:r>
      <w:r>
        <w:rPr>
          <w:rFonts w:ascii="Times New Roman" w:eastAsia="Times New Roman" w:hAnsi="Times New Roman" w:cs="Times New Roman"/>
          <w:sz w:val="24"/>
          <w:szCs w:val="24"/>
        </w:rPr>
        <w:instrText>ion period to metabolic cages, the animals were used in a 2-week digestibility trial and slaughtered for digestive tract measurements and sampling. The apparent total tract digestibility (ATTD), N balance, small intestine digesta viscosity and histomorphol</w:instrText>
      </w:r>
      <w:r>
        <w:rPr>
          <w:rFonts w:ascii="Times New Roman" w:eastAsia="Times New Roman" w:hAnsi="Times New Roman" w:cs="Times New Roman"/>
          <w:sz w:val="24"/>
          <w:szCs w:val="24"/>
        </w:rPr>
        <w:instrText>ogy, and hindgut digesta volatile fatty acid (VFA) profile were determined. Polynomial contrasts were employed to examine linear and quadratic effects of Tetraselmis sp. dietary incorporation. The ATTD of most macronutrients and N retention efficiencies de</w:instrText>
      </w:r>
      <w:r>
        <w:rPr>
          <w:rFonts w:ascii="Times New Roman" w:eastAsia="Times New Roman" w:hAnsi="Times New Roman" w:cs="Times New Roman"/>
          <w:sz w:val="24"/>
          <w:szCs w:val="24"/>
        </w:rPr>
        <w:instrText xml:space="preserve">creased linearly (p &lt; 0.05) with Tetraselmis sp. dietary inclusion. The ileum villi height increased linearly (p &lt; 0.001) and the hindgut VFA concentration increased linearly (p &lt; 0.05) with dietary Tetraselmis sp. inclusion. The ATTD values estimated for </w:instrText>
      </w:r>
      <w:r>
        <w:rPr>
          <w:rFonts w:ascii="Times New Roman" w:eastAsia="Times New Roman" w:hAnsi="Times New Roman" w:cs="Times New Roman"/>
          <w:sz w:val="24"/>
          <w:szCs w:val="24"/>
        </w:rPr>
        <w:instrText>Tetraselmis sp. biomass using the regression method were 68.3% ± 3.86 for dry matter (DM), 66.1% ± 5.11 for N, and 61.3% ± 4.28 for gross energy. The values calculated for digestible and metabolizable energy (MJ/kg DM) and digestible crude protein (% DM) f</w:instrText>
      </w:r>
      <w:r>
        <w:rPr>
          <w:rFonts w:ascii="Times New Roman" w:eastAsia="Times New Roman" w:hAnsi="Times New Roman" w:cs="Times New Roman"/>
          <w:sz w:val="24"/>
          <w:szCs w:val="24"/>
        </w:rPr>
        <w:instrText>or Tetraselmis sp. were 9.0, 8.8, and 18.3, respectively. Tetraselmis sp. biomass had lower ATTD values when compared to protein sources commonly used in swine nutrition.","container-title":"Animals : an Open Access Journal from MDPI","DOI":"10.3390/ani150</w:instrText>
      </w:r>
      <w:r>
        <w:rPr>
          <w:rFonts w:ascii="Times New Roman" w:eastAsia="Times New Roman" w:hAnsi="Times New Roman" w:cs="Times New Roman"/>
          <w:sz w:val="24"/>
          <w:szCs w:val="24"/>
        </w:rPr>
        <w:instrText>70967","ISSN":"2076-2615","issue":"7","journalAbbreviation":"Animals (Basel)","note":"PMID: 40218359\nPMCID: PMC11988010","page":"967","source":"PubMed Central","title":"Digestibility and Nutritional Value of Microalga Tetraselmis sp. for Weaner Piglets","</w:instrText>
      </w:r>
      <w:r>
        <w:rPr>
          <w:rFonts w:ascii="Times New Roman" w:eastAsia="Times New Roman" w:hAnsi="Times New Roman" w:cs="Times New Roman"/>
          <w:sz w:val="24"/>
          <w:szCs w:val="24"/>
        </w:rPr>
        <w:instrText>volume":"15","author":[{"family":"Chaves","given":"Andreia A. M."},{"family":"Martins","given":"Cátia F."},{"family":"Ribeiro","given":"David M."},{"family":"Maia","given":"Margarida R. G."},{"family":"Fonseca","given":"António J. M."},{"family":"Cabrita",</w:instrText>
      </w:r>
      <w:r>
        <w:rPr>
          <w:rFonts w:ascii="Times New Roman" w:eastAsia="Times New Roman" w:hAnsi="Times New Roman" w:cs="Times New Roman"/>
          <w:sz w:val="24"/>
          <w:szCs w:val="24"/>
        </w:rPr>
        <w:instrText>"given":"Ana R. J."},{"family":"Alves","given":"Susana P."},{"family":"Mourato","given":"Miguel P."},{"family":"Pinho","given":"Mário"},{"family":"Bessa","given":"Rui J. B."},{"family":"Almeida","given":"André M.","non-dropping-particle":"de"},{"family":"F</w:instrText>
      </w:r>
      <w:r>
        <w:rPr>
          <w:rFonts w:ascii="Times New Roman" w:eastAsia="Times New Roman" w:hAnsi="Times New Roman" w:cs="Times New Roman"/>
          <w:sz w:val="24"/>
          <w:szCs w:val="24"/>
        </w:rPr>
        <w:instrText xml:space="preserve">reire","given":"João P. B."}],"issu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5D68066" w14:textId="77777777" w:rsidR="00040513" w:rsidRDefault="00040513">
      <w:pPr>
        <w:spacing w:after="0" w:line="240" w:lineRule="auto"/>
        <w:rPr>
          <w:rFonts w:ascii="Times New Roman" w:eastAsia="Times New Roman" w:hAnsi="Times New Roman" w:cs="Times New Roman"/>
          <w:sz w:val="24"/>
          <w:szCs w:val="24"/>
        </w:rPr>
      </w:pPr>
    </w:p>
    <w:p w14:paraId="5108B45A" w14:textId="77777777" w:rsidR="00040513" w:rsidRDefault="003F2D4E">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Microalgae in Fish Diets</w:t>
      </w:r>
    </w:p>
    <w:p w14:paraId="55FBBEBB" w14:textId="77777777" w:rsidR="00040513" w:rsidRDefault="00040513">
      <w:pPr>
        <w:spacing w:after="0" w:line="240" w:lineRule="auto"/>
        <w:rPr>
          <w:rFonts w:ascii="Times New Roman" w:eastAsia="Times New Roman" w:hAnsi="Times New Roman" w:cs="Times New Roman"/>
          <w:sz w:val="24"/>
          <w:szCs w:val="24"/>
        </w:rPr>
      </w:pPr>
    </w:p>
    <w:p w14:paraId="35D0E433"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w:t>
      </w:r>
      <w:proofErr w:type="gramStart"/>
      <w:r>
        <w:rPr>
          <w:rFonts w:ascii="Times New Roman" w:eastAsia="Times New Roman" w:hAnsi="Times New Roman" w:cs="Times New Roman"/>
          <w:sz w:val="24"/>
          <w:szCs w:val="24"/>
        </w:rPr>
        <w:t>research</w:t>
      </w:r>
      <w:proofErr w:type="gramEnd"/>
      <w:r>
        <w:rPr>
          <w:rFonts w:ascii="Times New Roman" w:eastAsia="Times New Roman" w:hAnsi="Times New Roman" w:cs="Times New Roman"/>
          <w:sz w:val="24"/>
          <w:szCs w:val="24"/>
        </w:rPr>
        <w:t xml:space="preserve"> have examined the inclusion of microalgae </w:t>
      </w:r>
      <w:r>
        <w:rPr>
          <w:rFonts w:ascii="Times New Roman" w:eastAsia="Times New Roman" w:hAnsi="Times New Roman" w:cs="Times New Roman"/>
          <w:sz w:val="24"/>
          <w:szCs w:val="24"/>
        </w:rPr>
        <w:t xml:space="preserve">in fish diets, with results differing by species, amount, and target fish species. Key findings on microalgae inclusion and fish development, health, and performance are below. </w:t>
      </w:r>
      <w:r>
        <w:rPr>
          <w:rFonts w:ascii="Times New Roman" w:eastAsia="Times New Roman" w:hAnsi="Times New Roman" w:cs="Times New Roman"/>
          <w:sz w:val="24"/>
          <w:szCs w:val="24"/>
        </w:rPr>
        <w:br/>
        <w:t>1. Several studies show that microalgae-based diets can improve the growth per</w:t>
      </w:r>
      <w:r>
        <w:rPr>
          <w:rFonts w:ascii="Times New Roman" w:eastAsia="Times New Roman" w:hAnsi="Times New Roman" w:cs="Times New Roman"/>
          <w:sz w:val="24"/>
          <w:szCs w:val="24"/>
        </w:rPr>
        <w:t>formance of farmed fish. When fed 10-20% chlorella, rainbow trout and tilapia grow faster and convert feed better. Spirulina boosts tilapia and catfish growth and feed efficiency. Microalgae may lose their growth-promoting properties at increasing inclusio</w:t>
      </w:r>
      <w:r>
        <w:rPr>
          <w:rFonts w:ascii="Times New Roman" w:eastAsia="Times New Roman" w:hAnsi="Times New Roman" w:cs="Times New Roman"/>
          <w:sz w:val="24"/>
          <w:szCs w:val="24"/>
        </w:rPr>
        <w:t>n levels due to nutrient imbalances or anti-nutritional cau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bZtPlUD","properties":{"formattedCitation":"[21]","plainCitation":"[21]","noteIndex":0},"citationItems":[{"id":7791,"uris":["http://zotero.org/use</w:instrText>
      </w:r>
      <w:r>
        <w:rPr>
          <w:rFonts w:ascii="Times New Roman" w:eastAsia="Times New Roman" w:hAnsi="Times New Roman" w:cs="Times New Roman"/>
          <w:sz w:val="24"/>
          <w:szCs w:val="24"/>
        </w:rPr>
        <w:instrText xml:space="preserve">rs/16652950/items/PULV6W3R"],"itemData":{"id":7791,"type":"article-journal","abstract":"The influence of algae in a final fattening diet for gilthead seabream, Sparus aurata, was studied in an 87 d feeding trial. Five groups were analysed (three tanks per </w:instrText>
      </w:r>
      <w:r>
        <w:rPr>
          <w:rFonts w:ascii="Times New Roman" w:eastAsia="Times New Roman" w:hAnsi="Times New Roman" w:cs="Times New Roman"/>
          <w:sz w:val="24"/>
          <w:szCs w:val="24"/>
        </w:rPr>
        <w:instrText>group). In the first 38 days, one lot was fed with standard algae-free feed (C1) and four batches were fed with an algae-free diet low in fishmeal (FM) and fish oil (FO) and rich in terrestrial vegetables (C2). Subsequently, the C2 diet was changed in thre</w:instrText>
      </w:r>
      <w:r>
        <w:rPr>
          <w:rFonts w:ascii="Times New Roman" w:eastAsia="Times New Roman" w:hAnsi="Times New Roman" w:cs="Times New Roman"/>
          <w:sz w:val="24"/>
          <w:szCs w:val="24"/>
        </w:rPr>
        <w:instrText>e out of the four groups, two of them being fed a diet with a microalgae blend (10%) plus 2% macroalgae (Alaria esculenta), either in raw (C2-R) or hydrolysed (C2-H) form, and a third batch with a diet lacking FM and FO but supplemented with 10% microalgae</w:instrText>
      </w:r>
      <w:r>
        <w:rPr>
          <w:rFonts w:ascii="Times New Roman" w:eastAsia="Times New Roman" w:hAnsi="Times New Roman" w:cs="Times New Roman"/>
          <w:sz w:val="24"/>
          <w:szCs w:val="24"/>
        </w:rPr>
        <w:instrText xml:space="preserve"> and 7% algae oil (C2-O) for 49 days. Body length and weight, muscle parameters, and conversion index were analysed after 38 and 87 days. At day 38, no significant differences were observed in any parameter between C1 and C2, but at the end of the trial (d</w:instrText>
      </w:r>
      <w:r>
        <w:rPr>
          <w:rFonts w:ascii="Times New Roman" w:eastAsia="Times New Roman" w:hAnsi="Times New Roman" w:cs="Times New Roman"/>
          <w:sz w:val="24"/>
          <w:szCs w:val="24"/>
        </w:rPr>
        <w:instrText>ay 87), C2 displayed the lowest weight gain and the worst conversion rate, whereas C2-R showed higher body weight, fibrillar hypertrophy, and better conversion rates than the other groups, and C2-H displayed higher hyperplasia values than the other groups.</w:instrText>
      </w:r>
      <w:r>
        <w:rPr>
          <w:rFonts w:ascii="Times New Roman" w:eastAsia="Times New Roman" w:hAnsi="Times New Roman" w:cs="Times New Roman"/>
          <w:sz w:val="24"/>
          <w:szCs w:val="24"/>
        </w:rPr>
        <w:instrText>","container-title":"Fishes","DOI":"10.3390/fishes10060262","ISSN":"2410-3888","issue":"6","language":"en","license":"http://creativecommons.org/licenses/by/3.0/","note":"publisher: Multidisciplinary Digital Publishing Institute","page":"262","source":"www</w:instrText>
      </w:r>
      <w:r>
        <w:rPr>
          <w:rFonts w:ascii="Times New Roman" w:eastAsia="Times New Roman" w:hAnsi="Times New Roman" w:cs="Times New Roman"/>
          <w:sz w:val="24"/>
          <w:szCs w:val="24"/>
        </w:rPr>
        <w:instrText>.mdpi.com","title":"Effects of Micro- and Macroalgae-Supplemented Diets on Growth and Muscle Fibrillar Constitution of Gilthead Seabream, Sparus aurata L., in the Final On-Growing Phase","volume":"10","author":[{"family":"Ayala","given":"María Dolores"},{"</w:instrText>
      </w:r>
      <w:r>
        <w:rPr>
          <w:rFonts w:ascii="Times New Roman" w:eastAsia="Times New Roman" w:hAnsi="Times New Roman" w:cs="Times New Roman"/>
          <w:sz w:val="24"/>
          <w:szCs w:val="24"/>
        </w:rPr>
        <w:instrText>family":"Chaves-Pozo","given":"Elena"},{"family":"Sáez","given":"María Isabel"},{"family":"Alarcón","given":"Francisco Javier"},{"family":"Martínez","given":"Tomás Francisco"},{"family":"Arizcun","given":"Marta"}],"issued":{"date-parts":[["2025",6]]}}}],"s</w:instrText>
      </w:r>
      <w:r>
        <w:rPr>
          <w:rFonts w:ascii="Times New Roman" w:eastAsia="Times New Roman" w:hAnsi="Times New Roman" w:cs="Times New Roman"/>
          <w:sz w:val="24"/>
          <w:szCs w:val="24"/>
        </w:rPr>
        <w:instrText xml:space="preserve">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9CF5152"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2. Health and Immunity: Spirulina and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microalgae improve fish health and immunity. When fed microalgae, salmonids, tilapia, and prawns showed e</w:t>
      </w:r>
      <w:r>
        <w:rPr>
          <w:rFonts w:ascii="Times New Roman" w:eastAsia="Times New Roman" w:hAnsi="Times New Roman" w:cs="Times New Roman"/>
          <w:sz w:val="24"/>
          <w:szCs w:val="24"/>
        </w:rPr>
        <w:t xml:space="preserve">nhanced disease resistance and immunological function. Microalgae's antioxidants, especially carotenoids like astaxanthin and phycocyanin, may increase fish immunity and reduce oxidative stress. These benefits improve health and lower infection risk. </w:t>
      </w:r>
      <w:r>
        <w:rPr>
          <w:rFonts w:ascii="Times New Roman" w:eastAsia="Times New Roman" w:hAnsi="Times New Roman" w:cs="Times New Roman"/>
          <w:sz w:val="24"/>
          <w:szCs w:val="24"/>
        </w:rPr>
        <w:br/>
        <w:t>Aqua</w:t>
      </w:r>
      <w:r>
        <w:rPr>
          <w:rFonts w:ascii="Times New Roman" w:eastAsia="Times New Roman" w:hAnsi="Times New Roman" w:cs="Times New Roman"/>
          <w:sz w:val="24"/>
          <w:szCs w:val="24"/>
        </w:rPr>
        <w:t xml:space="preserve">culture species benefit from microalgae-based diets in terms of feed conversion efficiency and nutrient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n1GJVGN","properties":{"formattedCitation":"[13]","plainCitation":"[13]","noteIndex":0},"cita</w:instrText>
      </w:r>
      <w:r>
        <w:rPr>
          <w:rFonts w:ascii="Times New Roman" w:eastAsia="Times New Roman" w:hAnsi="Times New Roman" w:cs="Times New Roman"/>
          <w:sz w:val="24"/>
          <w:szCs w:val="24"/>
        </w:rPr>
        <w:instrText>tionItems":[{"id":7783,"uris":["http://zotero.org/users/16652950/items/CREIDS7Y"],"itemData":{"id":7783,"type":"article-journal","abstract":"The utilization of algae in aquaculture is environmentally friendly, safe, and cost-effective and can effectively s</w:instrText>
      </w:r>
      <w:r>
        <w:rPr>
          <w:rFonts w:ascii="Times New Roman" w:eastAsia="Times New Roman" w:hAnsi="Times New Roman" w:cs="Times New Roman"/>
          <w:sz w:val="24"/>
          <w:szCs w:val="24"/>
        </w:rPr>
        <w:instrText>ubstitute for fish meal and fish oil in aquatic feeds. Incorporating algae as dietary supplements leads to significant enhancements in aquatic animals’ health and also improves the aquatic ecosystem. Algae are rich sources of nutrients and serve as the fou</w:instrText>
      </w:r>
      <w:r>
        <w:rPr>
          <w:rFonts w:ascii="Times New Roman" w:eastAsia="Times New Roman" w:hAnsi="Times New Roman" w:cs="Times New Roman"/>
          <w:sz w:val="24"/>
          <w:szCs w:val="24"/>
        </w:rPr>
        <w:instrText>ndational food source in the aquatic food chain. Currently, 40 different algae species are employed in aquaculture. Furthermore, algae contributes to elevating the overall quality of aquatic feed products. Aquaculture stands as the most vital food producti</w:instrText>
      </w:r>
      <w:r>
        <w:rPr>
          <w:rFonts w:ascii="Times New Roman" w:eastAsia="Times New Roman" w:hAnsi="Times New Roman" w:cs="Times New Roman"/>
          <w:sz w:val="24"/>
          <w:szCs w:val="24"/>
        </w:rPr>
        <w:instrText>on sector globally; however, challenges such as infection outbreaks and aquatic environmental pollution pose significant threats to the sustainable growth of this industry. An alternative strategy for mitigating environmental issues and improving aquatic p</w:instrText>
      </w:r>
      <w:r>
        <w:rPr>
          <w:rFonts w:ascii="Times New Roman" w:eastAsia="Times New Roman" w:hAnsi="Times New Roman" w:cs="Times New Roman"/>
          <w:sz w:val="24"/>
          <w:szCs w:val="24"/>
        </w:rPr>
        <w:instrText>roduction involves the utilization of algae. The novelty in the applications of algae in aquaculture stems from their multifaceted roles and benefits, such as their capacity to improve water quality, serve as nutrient-rich feed supplements, and enhance the</w:instrText>
      </w:r>
      <w:r>
        <w:rPr>
          <w:rFonts w:ascii="Times New Roman" w:eastAsia="Times New Roman" w:hAnsi="Times New Roman" w:cs="Times New Roman"/>
          <w:sz w:val="24"/>
          <w:szCs w:val="24"/>
        </w:rPr>
        <w:instrText xml:space="preserve"> overall health and productivity of aquatic species. These versatile applications of algae represent a fresh and innovative approach to sustainable aquaculture practices. This review furnishes insights into the use of algae, algae extracts, or components d</w:instrText>
      </w:r>
      <w:r>
        <w:rPr>
          <w:rFonts w:ascii="Times New Roman" w:eastAsia="Times New Roman" w:hAnsi="Times New Roman" w:cs="Times New Roman"/>
          <w:sz w:val="24"/>
          <w:szCs w:val="24"/>
        </w:rPr>
        <w:instrText>erived from algae to enhance water quality. Additionally, it covers the utilization of algae-based feed supplements, boosting of the immune system, enhanced growth performance, and disease resistance in aquatic animals.","container-title":"Fishes","DOI":"1</w:instrText>
      </w:r>
      <w:r>
        <w:rPr>
          <w:rFonts w:ascii="Times New Roman" w:eastAsia="Times New Roman" w:hAnsi="Times New Roman" w:cs="Times New Roman"/>
          <w:sz w:val="24"/>
          <w:szCs w:val="24"/>
        </w:rPr>
        <w:instrText>0.3390/fishes9020063","ISSN":"2410-3888","issue":"2","language":"en","license":"http://creativecommons.org/licenses/by/3.0/","note":"publisher: Multidisciplinary Digital Publishing Institute","page":"63","source":"www.mdpi.com","title":"Use of Algae in Aqu</w:instrText>
      </w:r>
      <w:r>
        <w:rPr>
          <w:rFonts w:ascii="Times New Roman" w:eastAsia="Times New Roman" w:hAnsi="Times New Roman" w:cs="Times New Roman"/>
          <w:sz w:val="24"/>
          <w:szCs w:val="24"/>
        </w:rPr>
        <w:instrText>aculture: A Review","title-short":"Use of Algae in Aquaculture","volume":"9","author":[{"family":"Vijayaram","given":"Srirengaraj"},{"family":"Ringø","given":"Einar"},{"family":"Ghafarifarsani","given":"Hamed"},{"family":"Hoseinifar","given":"Seyed Hossein</w:instrText>
      </w:r>
      <w:r>
        <w:rPr>
          <w:rFonts w:ascii="Times New Roman" w:eastAsia="Times New Roman" w:hAnsi="Times New Roman" w:cs="Times New Roman"/>
          <w:sz w:val="24"/>
          <w:szCs w:val="24"/>
        </w:rPr>
        <w:instrText xml:space="preserve">"},{"family":"Ahani","given":"Saman"},{"family":"Chou","given":"Chi-Chung"}],"issued":{"date-parts":[["2024",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p>
    <w:p w14:paraId="116F73A2" w14:textId="77777777" w:rsidR="00040513" w:rsidRDefault="00040513">
      <w:pPr>
        <w:rPr>
          <w:rFonts w:ascii="Times New Roman" w:eastAsia="Times New Roman" w:hAnsi="Times New Roman" w:cs="Times New Roman"/>
          <w:sz w:val="24"/>
          <w:szCs w:val="24"/>
        </w:rPr>
      </w:pPr>
    </w:p>
    <w:p w14:paraId="7BB3D435"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  Microalgae digestibility and nutrie</w:t>
      </w:r>
      <w:r>
        <w:rPr>
          <w:rFonts w:ascii="Times New Roman" w:eastAsia="Times New Roman" w:hAnsi="Times New Roman" w:cs="Times New Roman"/>
          <w:sz w:val="24"/>
          <w:szCs w:val="24"/>
        </w:rPr>
        <w:t>nt bioavailability, such as amino acids and fatty acids, improve feed efficiency. Microalgae improve nutrient absorption and feed efficiency in rainbow trout and tilapia, making production more effici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hUnw</w:instrText>
      </w:r>
      <w:r>
        <w:rPr>
          <w:rFonts w:ascii="Times New Roman" w:eastAsia="Times New Roman" w:hAnsi="Times New Roman" w:cs="Times New Roman"/>
          <w:sz w:val="24"/>
          <w:szCs w:val="24"/>
        </w:rPr>
        <w:instrText>30","properties":{"formattedCitation":"[22]","plainCitation":"[22]","noteIndex":0},"citationItems":[{"id":309,"uris":["http://zotero.org/users/16652950/items/T4E8R8RL"],"itemData":{"id":309,"type":"article-journal","abstract":"A biomarker is any measurable</w:instrText>
      </w:r>
      <w:r>
        <w:rPr>
          <w:rFonts w:ascii="Times New Roman" w:eastAsia="Times New Roman" w:hAnsi="Times New Roman" w:cs="Times New Roman"/>
          <w:sz w:val="24"/>
          <w:szCs w:val="24"/>
        </w:rPr>
        <w:instrText xml:space="preserve"> biological moiety that can be assessed and measured as a potential index of either normal or abnormal pathophysiology or pharmacological responses to some treatment regimen. Every tissue in the body has a distinct biomolecular make-up, which is known as i</w:instrText>
      </w:r>
      <w:r>
        <w:rPr>
          <w:rFonts w:ascii="Times New Roman" w:eastAsia="Times New Roman" w:hAnsi="Times New Roman" w:cs="Times New Roman"/>
          <w:sz w:val="24"/>
          <w:szCs w:val="24"/>
        </w:rPr>
        <w:instrText>ts biomarkers, which possess particular features, viz., the levels or activities (the ability of a gene or protein to carry out a particular body function) of a gene, protein, or other biomolecules. A biomarker refers to some feature that can be objectivel</w:instrText>
      </w:r>
      <w:r>
        <w:rPr>
          <w:rFonts w:ascii="Times New Roman" w:eastAsia="Times New Roman" w:hAnsi="Times New Roman" w:cs="Times New Roman"/>
          <w:sz w:val="24"/>
          <w:szCs w:val="24"/>
        </w:rPr>
        <w:instrText>y quantified by various biochemical samples and evaluates the exposure of an organism to normal or pathological procedures or their response to some drug interventions. An in-depth and comprehensive realization of the significance of these biomarkers becom</w:instrText>
      </w:r>
      <w:r>
        <w:rPr>
          <w:rFonts w:ascii="Times New Roman" w:eastAsia="Times New Roman" w:hAnsi="Times New Roman" w:cs="Times New Roman"/>
          <w:sz w:val="24"/>
          <w:szCs w:val="24"/>
        </w:rPr>
        <w:instrText xml:space="preserve">es quite important for the efficient diagnosis of diseases and for providing the appropriate directions in case of multiple drug choices being presently available, which can benefit any patient. Presently, advancements in omics technologies have opened up </w:instrText>
      </w:r>
      <w:r>
        <w:rPr>
          <w:rFonts w:ascii="Times New Roman" w:eastAsia="Times New Roman" w:hAnsi="Times New Roman" w:cs="Times New Roman"/>
          <w:sz w:val="24"/>
          <w:szCs w:val="24"/>
        </w:rPr>
        <w:instrText>new possibilities to obtain novel biomarkers of different types, employing genomic strategies, epigenetics, metabolomics, transcriptomics, lipid-based analysis, protein studies, etc. Particular biomarkers for specific diseases, their prognostic capabilitie</w:instrText>
      </w:r>
      <w:r>
        <w:rPr>
          <w:rFonts w:ascii="Times New Roman" w:eastAsia="Times New Roman" w:hAnsi="Times New Roman" w:cs="Times New Roman"/>
          <w:sz w:val="24"/>
          <w:szCs w:val="24"/>
        </w:rPr>
        <w:instrText>s, and responses to therapeutic paradigms have been applied for screening of various normal healthy, as well as diseased, tissue or serum samples, and act as appreciable tools in pharmacology and therapeutics, etc. In this review, we have summarized variou</w:instrText>
      </w:r>
      <w:r>
        <w:rPr>
          <w:rFonts w:ascii="Times New Roman" w:eastAsia="Times New Roman" w:hAnsi="Times New Roman" w:cs="Times New Roman"/>
          <w:sz w:val="24"/>
          <w:szCs w:val="24"/>
        </w:rPr>
        <w:instrText>s biomarker types, their classification, and monitoring and detection methods and strategies. Various analytical techniques and approaches of biomarkers have also been described along with various clinically applicable biomarker sensing techniques which ha</w:instrText>
      </w:r>
      <w:r>
        <w:rPr>
          <w:rFonts w:ascii="Times New Roman" w:eastAsia="Times New Roman" w:hAnsi="Times New Roman" w:cs="Times New Roman"/>
          <w:sz w:val="24"/>
          <w:szCs w:val="24"/>
        </w:rPr>
        <w:instrText>ve been developed in the recent past. A section has also been dedicated to the latest trends in the formulation and designing of nanotechnology-based biomarker sensing and detection developments in this field.","container-title":"Pharmaceutics","DOI":"10.3</w:instrText>
      </w:r>
      <w:r>
        <w:rPr>
          <w:rFonts w:ascii="Times New Roman" w:eastAsia="Times New Roman" w:hAnsi="Times New Roman" w:cs="Times New Roman"/>
          <w:sz w:val="24"/>
          <w:szCs w:val="24"/>
        </w:rPr>
        <w:instrText>390/pharmaceutics15061630","ISSN":"1999-4923","issue":"6","journalAbbreviation":"Pharmaceutics","note":"PMID: 37376078\nPMCID: PMC10303887","page":"1630","source":"PubMed Central","title":"Biomarkers as Biomedical Bioindicators: Approaches and Techniques f</w:instrText>
      </w:r>
      <w:r>
        <w:rPr>
          <w:rFonts w:ascii="Times New Roman" w:eastAsia="Times New Roman" w:hAnsi="Times New Roman" w:cs="Times New Roman"/>
          <w:sz w:val="24"/>
          <w:szCs w:val="24"/>
        </w:rPr>
        <w:instrText>or the Detection, Analysis, and Validation of Novel Biomarkers of Diseases","title-short":"Biomarkers as Biomedical Bioindicators","volume":"15","author":[{"family":"Ahmad","given":"Anas"},{"family":"Imran","given":"Mohammad"},{"family":"Ahsan","given":"Ha</w:instrText>
      </w:r>
      <w:r>
        <w:rPr>
          <w:rFonts w:ascii="Times New Roman" w:eastAsia="Times New Roman" w:hAnsi="Times New Roman" w:cs="Times New Roman"/>
          <w:sz w:val="24"/>
          <w:szCs w:val="24"/>
        </w:rPr>
        <w:instrText xml:space="preserve">seeb"}],"issued":{"date-parts":[["2023",5,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CE0E499"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4. Cons: Fish diets with microalgae have problems. High microalgae inclusion levels may reduce growth a</w:t>
      </w:r>
      <w:r>
        <w:rPr>
          <w:rFonts w:ascii="Times New Roman" w:eastAsia="Times New Roman" w:hAnsi="Times New Roman" w:cs="Times New Roman"/>
          <w:sz w:val="24"/>
          <w:szCs w:val="24"/>
        </w:rPr>
        <w:t xml:space="preserve">nd feed conversion efficiency because to nutrient imbalances or anti-nutritional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and polysaccharides. Spirulina, which requires particular conditions, is expensive to grow. Careful formulation and inclusion level </w:t>
      </w:r>
      <w:proofErr w:type="spellStart"/>
      <w:r>
        <w:rPr>
          <w:rFonts w:ascii="Times New Roman" w:eastAsia="Times New Roman" w:hAnsi="Times New Roman" w:cs="Times New Roman"/>
          <w:sz w:val="24"/>
          <w:szCs w:val="24"/>
        </w:rPr>
        <w:t>optimisation</w:t>
      </w:r>
      <w:proofErr w:type="spellEnd"/>
      <w:r>
        <w:rPr>
          <w:rFonts w:ascii="Times New Roman" w:eastAsia="Times New Roman" w:hAnsi="Times New Roman" w:cs="Times New Roman"/>
          <w:sz w:val="24"/>
          <w:szCs w:val="24"/>
        </w:rPr>
        <w:t xml:space="preserve"> yield the best aquacultu</w:t>
      </w:r>
      <w:r>
        <w:rPr>
          <w:rFonts w:ascii="Times New Roman" w:eastAsia="Times New Roman" w:hAnsi="Times New Roman" w:cs="Times New Roman"/>
          <w:sz w:val="24"/>
          <w:szCs w:val="24"/>
        </w:rPr>
        <w:t>re feed perform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8BNxPpg","properties":{"formattedCitation":"[23]","plainCitation":"[23]","noteIndex":0},"citationItems":[{"id":7793,"uris":["http://zotero.org/users/16652950/items/H75WLCYP"],"itemData":{"i</w:instrText>
      </w:r>
      <w:r>
        <w:rPr>
          <w:rFonts w:ascii="Times New Roman" w:eastAsia="Times New Roman" w:hAnsi="Times New Roman" w:cs="Times New Roman"/>
          <w:sz w:val="24"/>
          <w:szCs w:val="24"/>
        </w:rPr>
        <w:instrText>d":7793,"type":"article-journal","abstract":"1. Introduction It has been widely recognized that the development of traditional aquaculture in many countries is challenged by the severe contamination of water, abuse of medicines or antibiotics, and shortage</w:instrText>
      </w:r>
      <w:r>
        <w:rPr>
          <w:rFonts w:ascii="Times New Roman" w:eastAsia="Times New Roman" w:hAnsi="Times New Roman" w:cs="Times New Roman"/>
          <w:sz w:val="24"/>
          <w:szCs w:val="24"/>
        </w:rPr>
        <w:instrText xml:space="preserve"> of high-quality fishmeal (Wilfart et al., 2023). Therefore, the improvement of water quality in aquaculture, reduction of medicines or antibiotics usage, and substitution of fishmeal by alternative protein source have been intensively studied in recent ye</w:instrText>
      </w:r>
      <w:r>
        <w:rPr>
          <w:rFonts w:ascii="Times New Roman" w:eastAsia="Times New Roman" w:hAnsi="Times New Roman" w:cs="Times New Roman"/>
          <w:sz w:val="24"/>
          <w:szCs w:val="24"/>
        </w:rPr>
        <w:instrText xml:space="preserve">ars and considered as a potential way to upgrade the aquaculture industry (L&amp;#243;pez-Pedrouso et al., 2020; Lulijwa et al., 2020). Under this situation, microalgae, some of which are enriched with protein, contain various immune-enhancing components, and </w:instrText>
      </w:r>
      <w:r>
        <w:rPr>
          <w:rFonts w:ascii="Times New Roman" w:eastAsia="Times New Roman" w:hAnsi="Times New Roman" w:cs="Times New Roman"/>
          <w:sz w:val="24"/>
          <w:szCs w:val="24"/>
        </w:rPr>
        <w:instrText>have nutrients-removing capacity, are emerging into the limelight owing to their potential applications in aquaculture (Lu et al., 2021). Some key opinions of previous studies focusing on algae-based aquaculture environment protection are listed as follows</w:instrText>
      </w:r>
      <w:r>
        <w:rPr>
          <w:rFonts w:ascii="Times New Roman" w:eastAsia="Times New Roman" w:hAnsi="Times New Roman" w:cs="Times New Roman"/>
          <w:sz w:val="24"/>
          <w:szCs w:val="24"/>
        </w:rPr>
        <w:instrText>. Firstly, microalgae perform well in adsorbing heavy metals and removing nutrients (ammonia, phosphorus, etc.), creating a favorable aquaculture environment and safeguarding fish against toxicity (Alagawany et al., 2021). Secondly, some microalgae enriche</w:instrText>
      </w:r>
      <w:r>
        <w:rPr>
          <w:rFonts w:ascii="Times New Roman" w:eastAsia="Times New Roman" w:hAnsi="Times New Roman" w:cs="Times New Roman"/>
          <w:sz w:val="24"/>
          <w:szCs w:val="24"/>
        </w:rPr>
        <w:instrText>d with bioactive components, such as astaxanthin, phycocyanin, and polyunsaturated fatty acids, are proven to be effective against some aquaculture pathogens and able to improve immune response of fish (Alagawany et al., 2021). Thirdly, protein-rich microa</w:instrText>
      </w:r>
      <w:r>
        <w:rPr>
          <w:rFonts w:ascii="Times New Roman" w:eastAsia="Times New Roman" w:hAnsi="Times New Roman" w:cs="Times New Roman"/>
          <w:sz w:val="24"/>
          <w:szCs w:val="24"/>
        </w:rPr>
        <w:instrText>lgae can be added in diet to substitute fishmeal (Deng et al., 2021). Positive effects of microalgae-based diet on fish productivity, reproductive performance, and meat quality were revealed (Altmann et al., 2020; Dineshbabu et al. 2019). However, some pro</w:instrText>
      </w:r>
      <w:r>
        <w:rPr>
          <w:rFonts w:ascii="Times New Roman" w:eastAsia="Times New Roman" w:hAnsi="Times New Roman" w:cs="Times New Roman"/>
          <w:sz w:val="24"/>
          <w:szCs w:val="24"/>
        </w:rPr>
        <w:instrText>blems which hinder the application of microalgae in aquaculture were neglected by previous studies. Herein, we would like to give constructive comments on these issues and provide an in-depth discussion of the application of microalgae for aquaculture envi</w:instrText>
      </w:r>
      <w:r>
        <w:rPr>
          <w:rFonts w:ascii="Times New Roman" w:eastAsia="Times New Roman" w:hAnsi="Times New Roman" w:cs="Times New Roman"/>
          <w:sz w:val="24"/>
          <w:szCs w:val="24"/>
        </w:rPr>
        <w:instrText>ronment protection and nutrition supplementation. It is expected that our comments and discussions can prevent the overly optimistic attitudes towards the practical application of microalgae in aquaculture environment protection and nutrition supplementati</w:instrText>
      </w:r>
      <w:r>
        <w:rPr>
          <w:rFonts w:ascii="Times New Roman" w:eastAsia="Times New Roman" w:hAnsi="Times New Roman" w:cs="Times New Roman"/>
          <w:sz w:val="24"/>
          <w:szCs w:val="24"/>
        </w:rPr>
        <w:instrText>on, spurring researchers to find out practically-feasible solutions to these challenging problems. 2. Problems of applying microalgae in aquaculture 2.1. Assimilation of heavy metals and nutrients by microalgae As documented by previous studies, due to the</w:instrText>
      </w:r>
      <w:r>
        <w:rPr>
          <w:rFonts w:ascii="Times New Roman" w:eastAsia="Times New Roman" w:hAnsi="Times New Roman" w:cs="Times New Roman"/>
          <w:sz w:val="24"/>
          <w:szCs w:val="24"/>
        </w:rPr>
        <w:instrText xml:space="preserve"> negative charge on the surface of algal cells, microalgae have good capacity of adsorbing heavy metals in water environment (Alagawany et al., 2021; Leong and Chang, 2020). Hence, with the addition of living or non-living microalgae, a portion of heavy me</w:instrText>
      </w:r>
      <w:r>
        <w:rPr>
          <w:rFonts w:ascii="Times New Roman" w:eastAsia="Times New Roman" w:hAnsi="Times New Roman" w:cs="Times New Roman"/>
          <w:sz w:val="24"/>
          <w:szCs w:val="24"/>
        </w:rPr>
        <w:instrText>tals in aquaculture environment can be fixed. In addition, microalgae growth continuously consumes some nutrients, such as ammonia, phosphorus, and organic carbon, in water body (Li et al., 2021). Water environment with lower concentrations of nutrients ca</w:instrText>
      </w:r>
      <w:r>
        <w:rPr>
          <w:rFonts w:ascii="Times New Roman" w:eastAsia="Times New Roman" w:hAnsi="Times New Roman" w:cs="Times New Roman"/>
          <w:sz w:val="24"/>
          <w:szCs w:val="24"/>
        </w:rPr>
        <w:instrText xml:space="preserve">n be more favorable to the growth of farmed fish. In aquaculture, nevertheless, it may not be a practically-feasible strategy to safeguard fish against the toxicity of heavy metals by using microalgae. There are two problems that have not been solved yet. </w:instrText>
      </w:r>
      <w:r>
        <w:rPr>
          <w:rFonts w:ascii="Times New Roman" w:eastAsia="Times New Roman" w:hAnsi="Times New Roman" w:cs="Times New Roman"/>
          <w:sz w:val="24"/>
          <w:szCs w:val="24"/>
        </w:rPr>
        <w:instrText>Firstly, microalgae-based heavy metals adsorption is a dynamic process (Richards &amp;amp; Mullins, 2013). With the death and decomposition of algal cells, heavy metals adsorbed or absorbed by microalgae will return to the water environment. Therefore, microal</w:instrText>
      </w:r>
      <w:r>
        <w:rPr>
          <w:rFonts w:ascii="Times New Roman" w:eastAsia="Times New Roman" w:hAnsi="Times New Roman" w:cs="Times New Roman"/>
          <w:sz w:val="24"/>
          <w:szCs w:val="24"/>
        </w:rPr>
        <w:instrText>gae should be harvested from water environment after the process of heavy metal adsorption. Otherwise, dead microalgae with heavy metals will become a pollutant source, challenging the survival of farmed fish. In aquaculture activity, however, it is a very</w:instrText>
      </w:r>
      <w:r>
        <w:rPr>
          <w:rFonts w:ascii="Times New Roman" w:eastAsia="Times New Roman" w:hAnsi="Times New Roman" w:cs="Times New Roman"/>
          <w:sz w:val="24"/>
          <w:szCs w:val="24"/>
        </w:rPr>
        <w:instrText xml:space="preserve"> complex, expensive, and time-consuming process to continuously harvest microalgae from the water body of aquaculture (Li et al., 2021). Secondly, since microalgae are natural diets of herbivorous fish, heavy metals adsorbed on algal cells will enter fish </w:instrText>
      </w:r>
      <w:r>
        <w:rPr>
          <w:rFonts w:ascii="Times New Roman" w:eastAsia="Times New Roman" w:hAnsi="Times New Roman" w:cs="Times New Roman"/>
          <w:sz w:val="24"/>
          <w:szCs w:val="24"/>
        </w:rPr>
        <w:instrText>body. In the long-term aquaculture activity, a large amount of algal biomass can be consumed by herbivorous fish, resulting in the accumulation of heavy metals in fish meat and blood. It is too hard to prevent the uptake of microalgae by herbivorous fish i</w:instrText>
      </w:r>
      <w:r>
        <w:rPr>
          <w:rFonts w:ascii="Times New Roman" w:eastAsia="Times New Roman" w:hAnsi="Times New Roman" w:cs="Times New Roman"/>
          <w:sz w:val="24"/>
          <w:szCs w:val="24"/>
        </w:rPr>
        <w:instrText>n aquaculture activity (Beal et al., 2018). Similar problems are encountered in the microalgae-based nutrients removal in aquaculture system. Firstly, after the death and decomposition of algal cells, nutrients assimilated by microalgae would return to wat</w:instrText>
      </w:r>
      <w:r>
        <w:rPr>
          <w:rFonts w:ascii="Times New Roman" w:eastAsia="Times New Roman" w:hAnsi="Times New Roman" w:cs="Times New Roman"/>
          <w:sz w:val="24"/>
          <w:szCs w:val="24"/>
        </w:rPr>
        <w:instrText>er environment. For example, Alagawany et al. cited the publication of Chuntapa et al. (2003) to discuss the contribution of Spirulina to nutrients removal and water quality improvement in the culture system of black tiger shrimp (Penaeus monodon) but negl</w:instrText>
      </w:r>
      <w:r>
        <w:rPr>
          <w:rFonts w:ascii="Times New Roman" w:eastAsia="Times New Roman" w:hAnsi="Times New Roman" w:cs="Times New Roman"/>
          <w:sz w:val="24"/>
          <w:szCs w:val="24"/>
        </w:rPr>
        <w:instrText>ected the fact that Spirulina was semicontinuously harvested from aquaculture tanks to prevent the cell death and decomposition (Alagawany et al., 2021; Chuntapa et al., 2003). In a real-world application, dramatic changes of weather can suddenly cause mas</w:instrText>
      </w:r>
      <w:r>
        <w:rPr>
          <w:rFonts w:ascii="Times New Roman" w:eastAsia="Times New Roman" w:hAnsi="Times New Roman" w:cs="Times New Roman"/>
          <w:sz w:val="24"/>
          <w:szCs w:val="24"/>
        </w:rPr>
        <w:instrText>sive death of algal cells, challenging the wide use of microalgae for nutrients removal in aquaculture activity. Secondly, due to the consumption of HCO3-, microalgae growth is accompanied with the dramatic increase of pH in water environment. It was repor</w:instrText>
      </w:r>
      <w:r>
        <w:rPr>
          <w:rFonts w:ascii="Times New Roman" w:eastAsia="Times New Roman" w:hAnsi="Times New Roman" w:cs="Times New Roman"/>
          <w:sz w:val="24"/>
          <w:szCs w:val="24"/>
        </w:rPr>
        <w:instrText>ted that the growth of Spirulina can increase the pH to around 12, creating an alkaline environment and threatening fish survival (Lu et al., 2017). Based on the discussion above, microalgae may not effectively eliminate the threats of heavy metals and oth</w:instrText>
      </w:r>
      <w:r>
        <w:rPr>
          <w:rFonts w:ascii="Times New Roman" w:eastAsia="Times New Roman" w:hAnsi="Times New Roman" w:cs="Times New Roman"/>
          <w:sz w:val="24"/>
          <w:szCs w:val="24"/>
        </w:rPr>
        <w:instrText>er pollutants to farmed fish although the bioabsorptive capacities of microalgae are excellent. 2.2. Unfavorable components of microalgae According to previous studies, essential amino acids, polyunsaturated fatty acids (PUFAs), vitamins, and natural pigme</w:instrText>
      </w:r>
      <w:r>
        <w:rPr>
          <w:rFonts w:ascii="Times New Roman" w:eastAsia="Times New Roman" w:hAnsi="Times New Roman" w:cs="Times New Roman"/>
          <w:sz w:val="24"/>
          <w:szCs w:val="24"/>
        </w:rPr>
        <w:instrText>nts, contained in microalgae, including cyanobacteria, green algae, and diatom, are regarded as high-value components for aquaculture activity (Ahmad et al., 2020; Tocher, 2015). However, some unfavorable components, particularly cell wall fiber and anti-n</w:instrText>
      </w:r>
      <w:r>
        <w:rPr>
          <w:rFonts w:ascii="Times New Roman" w:eastAsia="Times New Roman" w:hAnsi="Times New Roman" w:cs="Times New Roman"/>
          <w:sz w:val="24"/>
          <w:szCs w:val="24"/>
        </w:rPr>
        <w:instrText xml:space="preserve">utritional factors (ANFs), contained in microalgae were neglected by Alagawany et al. and many previous studies (Alagawany et al., 2021). If the negative effects of algae-containing unfavorable components on fish growth are taken into consideration, we do </w:instrText>
      </w:r>
      <w:r>
        <w:rPr>
          <w:rFonts w:ascii="Times New Roman" w:eastAsia="Times New Roman" w:hAnsi="Times New Roman" w:cs="Times New Roman"/>
          <w:sz w:val="24"/>
          <w:szCs w:val="24"/>
        </w:rPr>
        <w:instrText xml:space="preserve">not think the overly-optimistic attitudes towards microalgae-based fish diet are reasonable. Since cellulose and hemicellulose are structure-supporting compositions of algae cell wall, microalgae contain high content of fibers. For example, the content of </w:instrText>
      </w:r>
      <w:r>
        <w:rPr>
          <w:rFonts w:ascii="Times New Roman" w:eastAsia="Times New Roman" w:hAnsi="Times New Roman" w:cs="Times New Roman"/>
          <w:sz w:val="24"/>
          <w:szCs w:val="24"/>
        </w:rPr>
        <w:instrText>crude fiber in Spirulina and Chlorella (dry weight) could reach 4.07% and 9.43%, respectively (Metsoviti et al., 2020; Seghiri et al., 2019). As the fishmeal is substituted by microalgae, fiber content in fish diet would increase. It has been widely recogn</w:instrText>
      </w:r>
      <w:r>
        <w:rPr>
          <w:rFonts w:ascii="Times New Roman" w:eastAsia="Times New Roman" w:hAnsi="Times New Roman" w:cs="Times New Roman"/>
          <w:sz w:val="24"/>
          <w:szCs w:val="24"/>
        </w:rPr>
        <w:instrText xml:space="preserve">ized that high fiber content in fish diets could increase the passage rate of feed in fish gut, reducing nutrient availability and feed digestibility (Ansari et al., 2021; Ju et al., 2012). As a result, feed conversion ratio is increased while fish growth </w:instrText>
      </w:r>
      <w:r>
        <w:rPr>
          <w:rFonts w:ascii="Times New Roman" w:eastAsia="Times New Roman" w:hAnsi="Times New Roman" w:cs="Times New Roman"/>
          <w:sz w:val="24"/>
          <w:szCs w:val="24"/>
        </w:rPr>
        <w:instrText>rate is reduced. In addition to fibers, some ANFs contained in microalgae may pose a threat to farmed fish when microalgae are utilized in fish diet. Since 1980s, a variety of anti-nutritional factors have been identified in microalgae (Cannell et al., 198</w:instrText>
      </w:r>
      <w:r>
        <w:rPr>
          <w:rFonts w:ascii="Times New Roman" w:eastAsia="Times New Roman" w:hAnsi="Times New Roman" w:cs="Times New Roman"/>
          <w:sz w:val="24"/>
          <w:szCs w:val="24"/>
        </w:rPr>
        <w:instrText>8; Ishihara et al., 2006). For example, through the experiment of screening 300 freshwater and 200 marine eukaryotic algae, and 70 freshwater and 10 marine cyanobacteria, Cannell et al. (1988) obtained 39 species of algae containing protease inhibitors (Ca</w:instrText>
      </w:r>
      <w:r>
        <w:rPr>
          <w:rFonts w:ascii="Times New Roman" w:eastAsia="Times New Roman" w:hAnsi="Times New Roman" w:cs="Times New Roman"/>
          <w:sz w:val="24"/>
          <w:szCs w:val="24"/>
        </w:rPr>
        <w:instrText>nnell et al., 1988). Therefore, the intake of microalgae containing ANFs may pose a threat to the digestive metabolisms of fishes. In aquaculture activity, detrimental effects of excessive amount of algae biomass in diet on fish growth have been widely rep</w:instrText>
      </w:r>
      <w:r>
        <w:rPr>
          <w:rFonts w:ascii="Times New Roman" w:eastAsia="Times New Roman" w:hAnsi="Times New Roman" w:cs="Times New Roman"/>
          <w:sz w:val="24"/>
          <w:szCs w:val="24"/>
        </w:rPr>
        <w:instrText xml:space="preserve">orted. For example, Deng et al. (2021) found that when the inclusion level of Chlorella in fish diet reached 25%, weight gain and length increase of fish (Micropterus salmoides) started to decrease (Deng et al., 2021). In this case, the substitution ratio </w:instrText>
      </w:r>
      <w:r>
        <w:rPr>
          <w:rFonts w:ascii="Times New Roman" w:eastAsia="Times New Roman" w:hAnsi="Times New Roman" w:cs="Times New Roman"/>
          <w:sz w:val="24"/>
          <w:szCs w:val="24"/>
        </w:rPr>
        <w:instrText>of microalgae in fish diet must be kept very low and algal biomass can not be employed to replace fishmeal for farmed fish. In addition, based on literature review, Alagawany et al. reported that fishes have very different responses to the diet supplemente</w:instrText>
      </w:r>
      <w:r>
        <w:rPr>
          <w:rFonts w:ascii="Times New Roman" w:eastAsia="Times New Roman" w:hAnsi="Times New Roman" w:cs="Times New Roman"/>
          <w:sz w:val="24"/>
          <w:szCs w:val="24"/>
        </w:rPr>
        <w:instrText>d with microalgae (Alagawany et al., 2021). El-Sheekh et al. (2014) reported that diet with supplementation of 75% Spirulina had positive effects on the growth performance of red tilapia while Kim et al. (2013) observed the negative effects of Spirulina-su</w:instrText>
      </w:r>
      <w:r>
        <w:rPr>
          <w:rFonts w:ascii="Times New Roman" w:eastAsia="Times New Roman" w:hAnsi="Times New Roman" w:cs="Times New Roman"/>
          <w:sz w:val="24"/>
          <w:szCs w:val="24"/>
        </w:rPr>
        <w:instrText xml:space="preserve">pplemented diet on weight gain, growth rate and feed conversion ratio of parrot fish culture when the supplementation level was higher than 5% (El-Sheekh et al., 2014; Kim et al., 2013). In our view, this is mainly attributed to the different responses of </w:instrText>
      </w:r>
      <w:r>
        <w:rPr>
          <w:rFonts w:ascii="Times New Roman" w:eastAsia="Times New Roman" w:hAnsi="Times New Roman" w:cs="Times New Roman"/>
          <w:sz w:val="24"/>
          <w:szCs w:val="24"/>
        </w:rPr>
        <w:instrText>fish species to the microalgae-based diet. Therefore, given the potential detrimental effects of microalgae on the growth of some fish species, in some cases, algal biomass may not be a good nutrition source for farmed fish. 2.3. High cost of algae biomass</w:instrText>
      </w:r>
      <w:r>
        <w:rPr>
          <w:rFonts w:ascii="Times New Roman" w:eastAsia="Times New Roman" w:hAnsi="Times New Roman" w:cs="Times New Roman"/>
          <w:sz w:val="24"/>
          <w:szCs w:val="24"/>
        </w:rPr>
        <w:instrText xml:space="preserve"> production In many previous studies, microalgae biomass is regarded as a cheap protein source for aquatic animals. At present, microalgae can not be regarded as a cheap protein source. According to the statistical data released by Index Mundi, in the past</w:instrText>
      </w:r>
      <w:r>
        <w:rPr>
          <w:rFonts w:ascii="Times New Roman" w:eastAsia="Times New Roman" w:hAnsi="Times New Roman" w:cs="Times New Roman"/>
          <w:sz w:val="24"/>
          <w:szCs w:val="24"/>
        </w:rPr>
        <w:instrText xml:space="preserve"> five years (2017-2022), the prices of fishmeal in global market fell in a range of 1360-1640 USD per metric ton (1.36-1.64 USD per kilogram) (IndexMundi, 2022). However, the production costs of algae are higher than 4-5 EUR per kilogram (Guccione et al., </w:instrText>
      </w:r>
      <w:r>
        <w:rPr>
          <w:rFonts w:ascii="Times New Roman" w:eastAsia="Times New Roman" w:hAnsi="Times New Roman" w:cs="Times New Roman"/>
          <w:sz w:val="24"/>
          <w:szCs w:val="24"/>
        </w:rPr>
        <w:instrText>2014; Norsker et al., 2011). In the model of co-production of Chlorella-based protein and renewable fuel, unit price of algal protein even reached 7.15-7.27 USD per kilogram (Karan et al., 2022). Compared to other alternative protein sources, such as soybe</w:instrText>
      </w:r>
      <w:r>
        <w:rPr>
          <w:rFonts w:ascii="Times New Roman" w:eastAsia="Times New Roman" w:hAnsi="Times New Roman" w:cs="Times New Roman"/>
          <w:sz w:val="24"/>
          <w:szCs w:val="24"/>
        </w:rPr>
        <w:instrText>an meal (418 USD per metric ton) and cornmeal (178 USD per metric ton), microalgae have no price advantages (Garc&amp;#237;a-Ulloa et al., 2017). Hence, Guccione et al. emphasize that the commercialization of microalgae as food/feed commodity is not mature yet</w:instrText>
      </w:r>
      <w:r>
        <w:rPr>
          <w:rFonts w:ascii="Times New Roman" w:eastAsia="Times New Roman" w:hAnsi="Times New Roman" w:cs="Times New Roman"/>
          <w:sz w:val="24"/>
          <w:szCs w:val="24"/>
        </w:rPr>
        <w:instrText xml:space="preserve"> (Guccione et al., 2014). In recent years, a lot of efforts have been devoted to reducing microalgae biomass cost for the production of affordable feed ingredient. For example, flue gas was adopted to provide low-cost carbon source for Chlorella cultivatio</w:instrText>
      </w:r>
      <w:r>
        <w:rPr>
          <w:rFonts w:ascii="Times New Roman" w:eastAsia="Times New Roman" w:hAnsi="Times New Roman" w:cs="Times New Roman"/>
          <w:sz w:val="24"/>
          <w:szCs w:val="24"/>
        </w:rPr>
        <w:instrText>n and dry algal powder was incorporated in formulated fish diet at an inclusion level of 15% (Yadav et al., 2020). The cost estimation shows that the cost of algae was 0.54 USD per kg, which is lower than that of fishmeal (0.84 USD per kg). Thus, the formu</w:instrText>
      </w:r>
      <w:r>
        <w:rPr>
          <w:rFonts w:ascii="Times New Roman" w:eastAsia="Times New Roman" w:hAnsi="Times New Roman" w:cs="Times New Roman"/>
          <w:sz w:val="24"/>
          <w:szCs w:val="24"/>
        </w:rPr>
        <w:instrText>lated fish diet with microalgae showed a marked reduction in total cost by 0.16 USD (26.1%) as compared to conventional feed (Yadav et al., 2020). Besides, other advanced technologies, such as the substitution of artificial medium with waste stream and the</w:instrText>
      </w:r>
      <w:r>
        <w:rPr>
          <w:rFonts w:ascii="Times New Roman" w:eastAsia="Times New Roman" w:hAnsi="Times New Roman" w:cs="Times New Roman"/>
          <w:sz w:val="24"/>
          <w:szCs w:val="24"/>
        </w:rPr>
        <w:instrText xml:space="preserve"> production of microalgae on biofilm, have also been studied as a possible path to obtaining low-cost microalgae biomass (Hu et al., 2021; Lu et al., 2015). With the installation of photovoltaic equipment, cultivation of algae in desert with sufficient sol</w:instrText>
      </w:r>
      <w:r>
        <w:rPr>
          <w:rFonts w:ascii="Times New Roman" w:eastAsia="Times New Roman" w:hAnsi="Times New Roman" w:cs="Times New Roman"/>
          <w:sz w:val="24"/>
          <w:szCs w:val="24"/>
        </w:rPr>
        <w:instrText>ar energy is also regarded as an advanced technology to reduce the cost of algae production (Rasheed et al., 2022; Pruvost et al., 2019). However, it must be noted that there is a huge gap between academic research and industrial application. In the practi</w:instrText>
      </w:r>
      <w:r>
        <w:rPr>
          <w:rFonts w:ascii="Times New Roman" w:eastAsia="Times New Roman" w:hAnsi="Times New Roman" w:cs="Times New Roman"/>
          <w:sz w:val="24"/>
          <w:szCs w:val="24"/>
        </w:rPr>
        <w:instrText>ce, due to the limitations of actual situations, some advanced technologies developed in lab research to reduce microalgae biomass cost have not been commercialized yet. For example, in the regions or countries with low level of industrialization, it is no</w:instrText>
      </w:r>
      <w:r>
        <w:rPr>
          <w:rFonts w:ascii="Times New Roman" w:eastAsia="Times New Roman" w:hAnsi="Times New Roman" w:cs="Times New Roman"/>
          <w:sz w:val="24"/>
          <w:szCs w:val="24"/>
        </w:rPr>
        <w:instrText>t feasible to obtain a huge amount of flue gas or waste stream to cultivate low-cost microalgae biomass for fish diet production. Also, wastewater-based algae production for feed ingredient production has very strict requirements on bacteria controlling, n</w:instrText>
      </w:r>
      <w:r>
        <w:rPr>
          <w:rFonts w:ascii="Times New Roman" w:eastAsia="Times New Roman" w:hAnsi="Times New Roman" w:cs="Times New Roman"/>
          <w:sz w:val="24"/>
          <w:szCs w:val="24"/>
        </w:rPr>
        <w:instrText>utrients profile balancing, and water microenvironment regulation, which may not be fully mastered by many feed production companies (Li et al., 2021). Therefore, it is not absolutely reasonable to regarded microalgae biomass as a cheaper protein source th</w:instrText>
      </w:r>
      <w:r>
        <w:rPr>
          <w:rFonts w:ascii="Times New Roman" w:eastAsia="Times New Roman" w:hAnsi="Times New Roman" w:cs="Times New Roman"/>
          <w:sz w:val="24"/>
          <w:szCs w:val="24"/>
        </w:rPr>
        <w:instrText>an fishmeal for fish diet production. In the future, to further promote the utilization of microalgae for fish feeding, more practically-feasible technologies should be developed to reduce the cost of algae biomass. 3. Summary and recommendations The appli</w:instrText>
      </w:r>
      <w:r>
        <w:rPr>
          <w:rFonts w:ascii="Times New Roman" w:eastAsia="Times New Roman" w:hAnsi="Times New Roman" w:cs="Times New Roman"/>
          <w:sz w:val="24"/>
          <w:szCs w:val="24"/>
        </w:rPr>
        <w:instrText>cation of microalgae to construct eco-friendly aquaculture is an emerging trend in recent years. According to our research experiences and literature review, there are some problems challenging the application of microalgae in aquaculture activity. Firstly</w:instrText>
      </w:r>
      <w:r>
        <w:rPr>
          <w:rFonts w:ascii="Times New Roman" w:eastAsia="Times New Roman" w:hAnsi="Times New Roman" w:cs="Times New Roman"/>
          <w:sz w:val="24"/>
          <w:szCs w:val="24"/>
        </w:rPr>
        <w:instrText>, if microalgae can not be harvested timely from aquaculture system, assimilated heavy metals and nutrients may be released back to water environment with the death and decomposition of algal cells. As a result, the survival of farmed fish will be seriousl</w:instrText>
      </w:r>
      <w:r>
        <w:rPr>
          <w:rFonts w:ascii="Times New Roman" w:eastAsia="Times New Roman" w:hAnsi="Times New Roman" w:cs="Times New Roman"/>
          <w:sz w:val="24"/>
          <w:szCs w:val="24"/>
        </w:rPr>
        <w:instrText>y challenged. Fortunately, with the algae immobilization technologies (microalgae biofilm, fungal-algal pellets, microbial mat, etc.), suspended algal cells can be harvested timely. Secondly, microalgae contain a variety of unfavorable components, includin</w:instrText>
      </w:r>
      <w:r>
        <w:rPr>
          <w:rFonts w:ascii="Times New Roman" w:eastAsia="Times New Roman" w:hAnsi="Times New Roman" w:cs="Times New Roman"/>
          <w:sz w:val="24"/>
          <w:szCs w:val="24"/>
        </w:rPr>
        <w:instrText>g cell wall fibers and ANFs, which may pose a threat to the digestive metabolisms of farmed fish. In a real-world application, microalgae with lower content of unfavorable components should be screened. Besides, novel process technologies, such as cellulas</w:instrText>
      </w:r>
      <w:r>
        <w:rPr>
          <w:rFonts w:ascii="Times New Roman" w:eastAsia="Times New Roman" w:hAnsi="Times New Roman" w:cs="Times New Roman"/>
          <w:sz w:val="24"/>
          <w:szCs w:val="24"/>
        </w:rPr>
        <w:instrText>e-based fiber decomposition, fermentation, and genetic techniques-based algal strains improvement, can be employed to remove those unfavorable components, attenuating the negative effects of diet with high inclusion level of microalgae on farmed fish. Thir</w:instrText>
      </w:r>
      <w:r>
        <w:rPr>
          <w:rFonts w:ascii="Times New Roman" w:eastAsia="Times New Roman" w:hAnsi="Times New Roman" w:cs="Times New Roman"/>
          <w:sz w:val="24"/>
          <w:szCs w:val="24"/>
        </w:rPr>
        <w:instrText>dly, in some cases, microalgae-based fish diet has no price advantage over traditional fish diet owing to the high production cost of algal biomass. To further lower the cost of algal biomass, affordable and readily available nutrient sources, particularly</w:instrText>
      </w:r>
      <w:r>
        <w:rPr>
          <w:rFonts w:ascii="Times New Roman" w:eastAsia="Times New Roman" w:hAnsi="Times New Roman" w:cs="Times New Roman"/>
          <w:sz w:val="24"/>
          <w:szCs w:val="24"/>
        </w:rPr>
        <w:instrText xml:space="preserve"> food processing effluent without toxic components and CO2-rich flue gas, could be explored (Gupta &amp;amp; Pawar, 2018; Cheah et al., 2015).","container-title":"Frontiers in Bioengineering and Biotechnology","DOI":"10.3389/fbioe.2023.1151440","ISSN":"2296-41</w:instrText>
      </w:r>
      <w:r>
        <w:rPr>
          <w:rFonts w:ascii="Times New Roman" w:eastAsia="Times New Roman" w:hAnsi="Times New Roman" w:cs="Times New Roman"/>
          <w:sz w:val="24"/>
          <w:szCs w:val="24"/>
        </w:rPr>
        <w:instrText>85","journalAbbreviation":"Front. Bioeng. Biotechnol.","language":"English","note":"publisher: Frontiers","source":"Frontiers","title":"Challenging problems of applying microalgae for aquaculture environment protection and nutrition supplementation: A long</w:instrText>
      </w:r>
      <w:r>
        <w:rPr>
          <w:rFonts w:ascii="Times New Roman" w:eastAsia="Times New Roman" w:hAnsi="Times New Roman" w:cs="Times New Roman"/>
          <w:sz w:val="24"/>
          <w:szCs w:val="24"/>
        </w:rPr>
        <w:instrText xml:space="preserve"> road traveled and still a far way to go","title-short":"Challenging problems of applying microalgae for aquaculture environment protection and nutrition supplementation","URL":"https://www.frontiersin.org/journals/bioengineering-and-biotechnology/articles</w:instrText>
      </w:r>
      <w:r>
        <w:rPr>
          <w:rFonts w:ascii="Times New Roman" w:eastAsia="Times New Roman" w:hAnsi="Times New Roman" w:cs="Times New Roman"/>
          <w:sz w:val="24"/>
          <w:szCs w:val="24"/>
        </w:rPr>
        <w:instrText>/10.3389/fbioe.2023.1151440/full","volume":"11","author":[{"family":"Lu","given":"Qian"},{"family":"Lu","given":"Yujie"},{"family":"Yang","given":"Limin"}],"accessed":{"date-parts":[["2025",9,18]]},"issued":{"date-parts":[["2023",3,3]]}}}],"schema":"https:</w:instrText>
      </w:r>
      <w:r>
        <w:rPr>
          <w:rFonts w:ascii="Times New Roman" w:eastAsia="Times New Roman" w:hAnsi="Times New Roman" w:cs="Times New Roman"/>
          <w:sz w:val="24"/>
          <w:szCs w:val="24"/>
        </w:rPr>
        <w:instrText xml:space="preserve">//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1AAE986D"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their high protein, essential fatty acid, vitamin, and mineral content, microalgae may substitute fishmeal in aquaculture diets. For fish development, health, and fe</w:t>
      </w:r>
      <w:r>
        <w:rPr>
          <w:rFonts w:ascii="Times New Roman" w:eastAsia="Times New Roman" w:hAnsi="Times New Roman" w:cs="Times New Roman"/>
          <w:sz w:val="24"/>
          <w:szCs w:val="24"/>
        </w:rPr>
        <w:t xml:space="preserv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Chlorella, Spirulina, and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have been extensively studied as fishmeal substitutes. To employ microalgae in commercial aquaculture, cost, scalability, and appropriate inclusion levels must be addressed. Future research should </w:t>
      </w:r>
      <w:proofErr w:type="spellStart"/>
      <w:r>
        <w:rPr>
          <w:rFonts w:ascii="Times New Roman" w:eastAsia="Times New Roman" w:hAnsi="Times New Roman" w:cs="Times New Roman"/>
          <w:sz w:val="24"/>
          <w:szCs w:val="24"/>
        </w:rPr>
        <w:t>opt</w:t>
      </w:r>
      <w:r>
        <w:rPr>
          <w:rFonts w:ascii="Times New Roman" w:eastAsia="Times New Roman" w:hAnsi="Times New Roman" w:cs="Times New Roman"/>
          <w:sz w:val="24"/>
          <w:szCs w:val="24"/>
        </w:rPr>
        <w:t>imise</w:t>
      </w:r>
      <w:proofErr w:type="spellEnd"/>
      <w:r>
        <w:rPr>
          <w:rFonts w:ascii="Times New Roman" w:eastAsia="Times New Roman" w:hAnsi="Times New Roman" w:cs="Times New Roman"/>
          <w:sz w:val="24"/>
          <w:szCs w:val="24"/>
        </w:rPr>
        <w:t xml:space="preserve"> microalgae-based diets, evaluate their long-term effects on fish health and performance, and boost large-scale algae production economic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QzqXo0z","properties":{"formattedCitation":"[15,17]","plainCitati</w:instrText>
      </w:r>
      <w:r>
        <w:rPr>
          <w:rFonts w:ascii="Times New Roman" w:eastAsia="Times New Roman" w:hAnsi="Times New Roman" w:cs="Times New Roman"/>
          <w:sz w:val="24"/>
          <w:szCs w:val="24"/>
        </w:rPr>
        <w:instrText>on":"[15,17]","noteIndex":0},"citationItems":[{"id":7702,"uris":["http://zotero.org/users/16652950/items/47UZ5LMV"],"itemData":{"id":7702,"type":"article-journal","abstract":"An increase in the consumption of food fish, combined with a decrease in the harv</w:instrText>
      </w:r>
      <w:r>
        <w:rPr>
          <w:rFonts w:ascii="Times New Roman" w:eastAsia="Times New Roman" w:hAnsi="Times New Roman" w:cs="Times New Roman"/>
          <w:sz w:val="24"/>
          <w:szCs w:val="24"/>
        </w:rPr>
        <w:instrText>est of fish, is driving the aquaculture industry at a fast pace. In parallel with the growth in the aquaculture sector and resulting stresses, the prevalence of diseases in farmed fish can increase. Although effective administration and prophylaxis are the</w:instrText>
      </w:r>
      <w:r>
        <w:rPr>
          <w:rFonts w:ascii="Times New Roman" w:eastAsia="Times New Roman" w:hAnsi="Times New Roman" w:cs="Times New Roman"/>
          <w:sz w:val="24"/>
          <w:szCs w:val="24"/>
        </w:rPr>
        <w:instrText xml:space="preserve"> main factors safeguarding fish species against diseases, recent approaches to mitigate the response caused by typical stressors include the uses of dietary additives. Microalgae are one of the main sources of nutrients, namely protein, lipids, vitamins, m</w:instrText>
      </w:r>
      <w:r>
        <w:rPr>
          <w:rFonts w:ascii="Times New Roman" w:eastAsia="Times New Roman" w:hAnsi="Times New Roman" w:cs="Times New Roman"/>
          <w:sz w:val="24"/>
          <w:szCs w:val="24"/>
        </w:rPr>
        <w:instrText>inerals, and pigments in aquatic animal diets. Numerous studies have proved the beneficial effects of microalgae on fish growth performance, feed utilization, disease resistance, and immunological and antioxidant activities. On the other hand, the administ</w:instrText>
      </w:r>
      <w:r>
        <w:rPr>
          <w:rFonts w:ascii="Times New Roman" w:eastAsia="Times New Roman" w:hAnsi="Times New Roman" w:cs="Times New Roman"/>
          <w:sz w:val="24"/>
          <w:szCs w:val="24"/>
        </w:rPr>
        <w:instrText>ration of different microalgae to fish feed can enhance the fillet quality from several aspects, leading to an overall improvement in fillet shelf-life. This review focuses on the evidence supporting the beneficial effects of various microalgae on biochemi</w:instrText>
      </w:r>
      <w:r>
        <w:rPr>
          <w:rFonts w:ascii="Times New Roman" w:eastAsia="Times New Roman" w:hAnsi="Times New Roman" w:cs="Times New Roman"/>
          <w:sz w:val="24"/>
          <w:szCs w:val="24"/>
        </w:rPr>
        <w:instrText>cal and organoleptic aspects as well as the proximate composition of carcasses in fish species.","container-title":"Fishes","DOI":"10.3390/fishes9010026","ISSN":"2410-3888","issue":"1","language":"en","license":"http://creativecommons.org/licenses/by/3.0/"</w:instrText>
      </w:r>
      <w:r>
        <w:rPr>
          <w:rFonts w:ascii="Times New Roman" w:eastAsia="Times New Roman" w:hAnsi="Times New Roman" w:cs="Times New Roman"/>
          <w:sz w:val="24"/>
          <w:szCs w:val="24"/>
        </w:rPr>
        <w:instrText>,"note":"publisher: Multidisciplinary Digital Publishing Institute","page":"26","source":"www.mdpi.com","title":"Role of Dietary Microalgae on Fish Health and Fillet Quality: Recent Insights and Future Prospects","title-short":"Role of Dietary Microalgae o</w:instrText>
      </w:r>
      <w:r>
        <w:rPr>
          <w:rFonts w:ascii="Times New Roman" w:eastAsia="Times New Roman" w:hAnsi="Times New Roman" w:cs="Times New Roman"/>
          <w:sz w:val="24"/>
          <w:szCs w:val="24"/>
        </w:rPr>
        <w:instrText>n Fish Health and Fillet Quality","volume":"9","author":[{"family":"Sheikhzadeh","given":"Najmeh"},{"family":"Soltani","given":"Mehdi"},{"family":"Heidarieh","given":"Marzieh"},{"family":"Ghorbani","given":"Mahdi"}],"issued":{"date-parts":[["2024",1]]}}},{</w:instrText>
      </w:r>
      <w:r>
        <w:rPr>
          <w:rFonts w:ascii="Times New Roman" w:eastAsia="Times New Roman" w:hAnsi="Times New Roman" w:cs="Times New Roman"/>
          <w:sz w:val="24"/>
          <w:szCs w:val="24"/>
        </w:rPr>
        <w:instrText>"id":7676,"uris":["http://zotero.org/users/16652950/items/LK2KKX7K"],"itemData":{"id":7676,"type":"article-journal","abstract":"Chlorella meal is a potential protein source for aquafeeds. However, the physiological response of carnivorous fish fed Chlorell</w:instrText>
      </w:r>
      <w:r>
        <w:rPr>
          <w:rFonts w:ascii="Times New Roman" w:eastAsia="Times New Roman" w:hAnsi="Times New Roman" w:cs="Times New Roman"/>
          <w:sz w:val="24"/>
          <w:szCs w:val="24"/>
        </w:rPr>
        <w:instrText>a meal remains elusive. This study evaluated the effects of replacing dietary fish meal with Chlorella meal on growth performance, pigmentation, and liver health in largemouth bass. Five diets were formulated to replace dietary fish meal of 0% (C0, control</w:instrText>
      </w:r>
      <w:r>
        <w:rPr>
          <w:rFonts w:ascii="Times New Roman" w:eastAsia="Times New Roman" w:hAnsi="Times New Roman" w:cs="Times New Roman"/>
          <w:sz w:val="24"/>
          <w:szCs w:val="24"/>
        </w:rPr>
        <w:instrText>), 25% (C25), 50% (C50), 75% (C75), and 100% (C100) with Chlorella meal, respectively. Total 300 fish (17.6 ± 0.03 g) were randomly assigned to 15 tanks (3 tanks/group). Fish were fed the experimental diet twice daily for 8 weeks. The increased dietary Chl</w:instrText>
      </w:r>
      <w:r>
        <w:rPr>
          <w:rFonts w:ascii="Times New Roman" w:eastAsia="Times New Roman" w:hAnsi="Times New Roman" w:cs="Times New Roman"/>
          <w:sz w:val="24"/>
          <w:szCs w:val="24"/>
        </w:rPr>
        <w:instrText>orella meal quadratically influenced the final body weight (FBW), weight gain rate (WGR), specific growth rate (SGR), and feed intake (FI), which were significantly lower in the C100 group than in the other groups (P &lt; 0.05). The feed conversion ratio (FCR</w:instrText>
      </w:r>
      <w:r>
        <w:rPr>
          <w:rFonts w:ascii="Times New Roman" w:eastAsia="Times New Roman" w:hAnsi="Times New Roman" w:cs="Times New Roman"/>
          <w:sz w:val="24"/>
          <w:szCs w:val="24"/>
        </w:rPr>
        <w:instrText>) increased linearly or quadratically with dietary Chlorella meal. Dietary Chlorella meal linearly or quadratically increased the lutein content of plasma, liver, and dorsal muscle of largemouth bass (P &lt; 0.05). Compared to the C0 group, all supplemented C</w:instrText>
      </w:r>
      <w:r>
        <w:rPr>
          <w:rFonts w:ascii="Times New Roman" w:eastAsia="Times New Roman" w:hAnsi="Times New Roman" w:cs="Times New Roman"/>
          <w:sz w:val="24"/>
          <w:szCs w:val="24"/>
        </w:rPr>
        <w:instrText>hlorella meal groups significantly improved the yellowness (b</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of the dorsal body (1.5 to 2.0 fold), abdominal body (1.5 to 1.8 fold), and dorsal muscle (3.8 to 5.4 fold) of largemouth bass (P &lt; 0.05). In addition, compared to the C0 group, the liver vacu</w:instrText>
      </w:r>
      <w:r>
        <w:rPr>
          <w:rFonts w:ascii="Times New Roman" w:eastAsia="Times New Roman" w:hAnsi="Times New Roman" w:cs="Times New Roman"/>
          <w:sz w:val="24"/>
          <w:szCs w:val="24"/>
        </w:rPr>
        <w:instrText>olation area of fish was significantly increased in the C75 and C100 groups (P &lt; 0.05). Transcriptional levels of apoptosis-related genes of β-cell lymphoma-2 (bcl2), caspase-9-like (casp9), and caspase-3a (casp3) were markedly upregulated (0.9 to 1.6 fold</w:instrText>
      </w:r>
      <w:r>
        <w:rPr>
          <w:rFonts w:ascii="Times New Roman" w:eastAsia="Times New Roman" w:hAnsi="Times New Roman" w:cs="Times New Roman"/>
          <w:sz w:val="24"/>
          <w:szCs w:val="24"/>
        </w:rPr>
        <w:instrText>) in the C100 group compared to the C0 group (P &lt; 0.05). Based on the quadratic regression analysis between FBW, WGR, or SGR and dietary Chlorella meal level, largemouth bass had the best growth when replacing 31.7% to 32.6% of fish meal with 15.03% to 15.</w:instrText>
      </w:r>
      <w:r>
        <w:rPr>
          <w:rFonts w:ascii="Times New Roman" w:eastAsia="Times New Roman" w:hAnsi="Times New Roman" w:cs="Times New Roman"/>
          <w:sz w:val="24"/>
          <w:szCs w:val="24"/>
        </w:rPr>
        <w:instrText xml:space="preserve">43% dietary Chlorella meal. The present results indicated that dietary supplementation with Chlorella meal (11.85% to 47.45%) significantly enhanced the pigmentation; however, total replacement of fish meal (40%) with Chlorella meal (47.45%) caused growth </w:instrText>
      </w:r>
      <w:r>
        <w:rPr>
          <w:rFonts w:ascii="Times New Roman" w:eastAsia="Times New Roman" w:hAnsi="Times New Roman" w:cs="Times New Roman"/>
          <w:sz w:val="24"/>
          <w:szCs w:val="24"/>
        </w:rPr>
        <w:instrText>retardation, apoptosis, and liver damage in largemouth bass.","container-title":"Animal Nutrition","DOI":"10.1016/j.aninu.2022.03.003","ISSN":"2405-6545","journalAbbreviation":"Anim Nutr","note":"PMID: 35601256\nPMCID: PMC9114512","page":"26-40","source":"</w:instrText>
      </w:r>
      <w:r>
        <w:rPr>
          <w:rFonts w:ascii="Times New Roman" w:eastAsia="Times New Roman" w:hAnsi="Times New Roman" w:cs="Times New Roman"/>
          <w:sz w:val="24"/>
          <w:szCs w:val="24"/>
        </w:rPr>
        <w:instrText>PubMed Central","title":"Effects of fish meal replacement with Chlorella meal on growth performance, pigmentation, and liver health of largemouth bass (Micropterus salmoides)","volume":"10","author":[{"family":"Xi","given":"Longwei"},{"family":"Lu","given"</w:instrText>
      </w:r>
      <w:r>
        <w:rPr>
          <w:rFonts w:ascii="Times New Roman" w:eastAsia="Times New Roman" w:hAnsi="Times New Roman" w:cs="Times New Roman"/>
          <w:sz w:val="24"/>
          <w:szCs w:val="24"/>
        </w:rPr>
        <w:instrText>:"Qisheng"},{"family":"Liu","given":"Yulong"},{"family":"Su","given":"Jingzhi"},{"family":"Chen","given":"Wen"},{"family":"Gong","given":"Yulong"},{"family":"Han","given":"Dong"},{"family":"Yang","given":"Yunxia"},{"family":"Zhang","given":"Zhimin"},{"fami</w:instrText>
      </w:r>
      <w:r>
        <w:rPr>
          <w:rFonts w:ascii="Times New Roman" w:eastAsia="Times New Roman" w:hAnsi="Times New Roman" w:cs="Times New Roman"/>
          <w:sz w:val="24"/>
          <w:szCs w:val="24"/>
        </w:rPr>
        <w:instrText>ly":"Jin","given":"Junyan"},{"family":"Liu","given":"Haokun"},{"family":"Zhu","given":"Xiaoming"},{"family":"Xie","given":"Shouqi"}],"issued":{"date-parts":[["2022",4,4]]}}}],"schema":"https://github.com/citation-style-language/schema/raw/master/csl-citati</w:instrText>
      </w:r>
      <w:r>
        <w:rPr>
          <w:rFonts w:ascii="Times New Roman" w:eastAsia="Times New Roman" w:hAnsi="Times New Roman" w:cs="Times New Roman"/>
          <w:sz w:val="24"/>
          <w:szCs w:val="24"/>
        </w:rPr>
        <w:instrText xml:space="preserve">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macronutrient and micronutrient profiles of microalgae and fishmeal indicates their nutritional potential (Figure 1).</w:t>
      </w:r>
    </w:p>
    <w:p w14:paraId="371A5515" w14:textId="77777777" w:rsidR="00040513" w:rsidRDefault="003F2D4E">
      <w:pPr>
        <w:spacing w:after="0" w:line="240" w:lineRule="auto"/>
      </w:pPr>
      <w:r>
        <w:rPr>
          <w:noProof/>
        </w:rPr>
        <w:drawing>
          <wp:inline distT="0" distB="0" distL="0" distR="0" wp14:anchorId="2A316EC4" wp14:editId="45732779">
            <wp:extent cx="594360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83EC50C"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1. Comparing Fishmeal and Selected Microalgae Nutritionally. </w:t>
      </w:r>
      <w:proofErr w:type="gramStart"/>
      <w:r>
        <w:rPr>
          <w:rFonts w:ascii="Times New Roman" w:eastAsia="Times New Roman" w:hAnsi="Times New Roman" w:cs="Times New Roman"/>
          <w:sz w:val="24"/>
          <w:szCs w:val="24"/>
        </w:rPr>
        <w:t>This graphic compares</w:t>
      </w:r>
      <w:proofErr w:type="gramEnd"/>
      <w:r>
        <w:rPr>
          <w:rFonts w:ascii="Times New Roman" w:eastAsia="Times New Roman" w:hAnsi="Times New Roman" w:cs="Times New Roman"/>
          <w:sz w:val="24"/>
          <w:szCs w:val="24"/>
        </w:rPr>
        <w:t xml:space="preserve"> fishmeal and thre</w:t>
      </w:r>
      <w:r>
        <w:rPr>
          <w:rFonts w:ascii="Times New Roman" w:eastAsia="Times New Roman" w:hAnsi="Times New Roman" w:cs="Times New Roman"/>
          <w:sz w:val="24"/>
          <w:szCs w:val="24"/>
        </w:rPr>
        <w:t xml:space="preserve">e commonly studied microalgae (Chlorella, Spirulina, and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nutritional profiles. Crude protein, essential amino acids (lysine, methionine), omega-3 fatty acids (EPA+DHA), and a vitamin-mineral composite score are important. Microalgae have a r</w:t>
      </w:r>
      <w:r>
        <w:rPr>
          <w:rFonts w:ascii="Times New Roman" w:eastAsia="Times New Roman" w:hAnsi="Times New Roman" w:cs="Times New Roman"/>
          <w:sz w:val="24"/>
          <w:szCs w:val="24"/>
        </w:rPr>
        <w:t>ich and balanced nutritional profile, making them viable fishmeal replacements in aquaculture feeds.</w:t>
      </w:r>
    </w:p>
    <w:p w14:paraId="6B1A1C99" w14:textId="77777777" w:rsidR="00040513" w:rsidRDefault="003F2D4E">
      <w:pPr>
        <w:pStyle w:val="Heading3"/>
      </w:pPr>
      <w:r>
        <w:rPr>
          <w:rStyle w:val="Strong"/>
          <w:b/>
          <w:bCs/>
        </w:rPr>
        <w:lastRenderedPageBreak/>
        <w:t>5. Effects of Microalgae on Growth Performance and Feed Utilization in Rainbow Trout</w:t>
      </w:r>
    </w:p>
    <w:p w14:paraId="63C7FF1C"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diets with microalgae as fishmeal substitutes have been studied for several fish species. Rainbow trout (Oncorhynchus mykiss), a commercially significant species, has been researched for microalgae-based diets' effects on growth, feed </w:t>
      </w:r>
      <w:proofErr w:type="spellStart"/>
      <w:r>
        <w:rPr>
          <w:rFonts w:ascii="Times New Roman" w:eastAsia="Times New Roman" w:hAnsi="Times New Roman" w:cs="Times New Roman"/>
          <w:sz w:val="24"/>
          <w:szCs w:val="24"/>
        </w:rPr>
        <w:t>utilisati</w:t>
      </w:r>
      <w:r>
        <w:rPr>
          <w:rFonts w:ascii="Times New Roman" w:eastAsia="Times New Roman" w:hAnsi="Times New Roman" w:cs="Times New Roman"/>
          <w:sz w:val="24"/>
          <w:szCs w:val="24"/>
        </w:rPr>
        <w:t>on</w:t>
      </w:r>
      <w:proofErr w:type="spellEnd"/>
      <w:r>
        <w:rPr>
          <w:rFonts w:ascii="Times New Roman" w:eastAsia="Times New Roman" w:hAnsi="Times New Roman" w:cs="Times New Roman"/>
          <w:sz w:val="24"/>
          <w:szCs w:val="24"/>
        </w:rPr>
        <w:t>, and health. This section discusses rainbow trout growth, feed conversion efficiency, and fishmeal diet comparis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Ymstgbr","properties":{"formattedCitation":"[7]","plainCitation":"[7]","noteIndex":0},"cit</w:instrText>
      </w:r>
      <w:r>
        <w:rPr>
          <w:rFonts w:ascii="Times New Roman" w:eastAsia="Times New Roman" w:hAnsi="Times New Roman" w:cs="Times New Roman"/>
          <w:sz w:val="24"/>
          <w:szCs w:val="24"/>
        </w:rPr>
        <w:instrText>ationItems":[{"id":5244,"uris":["http://zotero.org/users/16652950/items/YNLJ5FUH"],"itemData":{"id":5244,"type":"article-journal","abstract":"In the current age of the Fourth Industrial Revolution (4IR or Industry 4.0), the digital world has a wealth of da</w:instrText>
      </w:r>
      <w:r>
        <w:rPr>
          <w:rFonts w:ascii="Times New Roman" w:eastAsia="Times New Roman" w:hAnsi="Times New Roman" w:cs="Times New Roman"/>
          <w:sz w:val="24"/>
          <w:szCs w:val="24"/>
        </w:rPr>
        <w:instrText xml:space="preserve">ta, such as Internet of Things (IoT) data, cybersecurity data, mobile data, business data, social media data, health data, etc. To intelligently analyze these data and develop the corresponding smart and automated applications, the knowledge of artificial </w:instrText>
      </w:r>
      <w:r>
        <w:rPr>
          <w:rFonts w:ascii="Times New Roman" w:eastAsia="Times New Roman" w:hAnsi="Times New Roman" w:cs="Times New Roman"/>
          <w:sz w:val="24"/>
          <w:szCs w:val="24"/>
        </w:rPr>
        <w:instrText xml:space="preserve">intelligence (AI), particularly, machine learning (ML) is the key. Various types of machine learning algorithms such as supervised, unsupervised, semi-supervised, and reinforcement learning exist in the area. Besides, the deep learning, which is part of a </w:instrText>
      </w:r>
      <w:r>
        <w:rPr>
          <w:rFonts w:ascii="Times New Roman" w:eastAsia="Times New Roman" w:hAnsi="Times New Roman" w:cs="Times New Roman"/>
          <w:sz w:val="24"/>
          <w:szCs w:val="24"/>
        </w:rPr>
        <w:instrText xml:space="preserve">broader family of machine learning methods, can intelligently analyze the data on a large scale. In this paper, we present a comprehensive view on these machine learning algorithms that can be applied to enhance the intelligence and the capabilities of an </w:instrText>
      </w:r>
      <w:r>
        <w:rPr>
          <w:rFonts w:ascii="Times New Roman" w:eastAsia="Times New Roman" w:hAnsi="Times New Roman" w:cs="Times New Roman"/>
          <w:sz w:val="24"/>
          <w:szCs w:val="24"/>
        </w:rPr>
        <w:instrText>application. Thus, this study’s key contribution is explaining the principles of different machine learning techniques and their applicability in various real-world application domains, such as cybersecurity systems, smart cities, healthcare, e-commerce, a</w:instrText>
      </w:r>
      <w:r>
        <w:rPr>
          <w:rFonts w:ascii="Times New Roman" w:eastAsia="Times New Roman" w:hAnsi="Times New Roman" w:cs="Times New Roman"/>
          <w:sz w:val="24"/>
          <w:szCs w:val="24"/>
        </w:rPr>
        <w:instrText xml:space="preserve">griculture, and many more. We also highlight the challenges and potential research directions based on our study. Overall, this paper aims to serve as a reference point for both academia and industry professionals as well as for decision-makers in various </w:instrText>
      </w:r>
      <w:r>
        <w:rPr>
          <w:rFonts w:ascii="Times New Roman" w:eastAsia="Times New Roman" w:hAnsi="Times New Roman" w:cs="Times New Roman"/>
          <w:sz w:val="24"/>
          <w:szCs w:val="24"/>
        </w:rPr>
        <w:instrText>real-world situations and application areas, particularly from the technical point of view.","container-title":"Sn Computer Science","DOI":"10.1007/s42979-021-00592-x","ISSN":"2662-995X","issue":"3","journalAbbreviation":"SN Comput Sci","note":"PMID: 33778</w:instrText>
      </w:r>
      <w:r>
        <w:rPr>
          <w:rFonts w:ascii="Times New Roman" w:eastAsia="Times New Roman" w:hAnsi="Times New Roman" w:cs="Times New Roman"/>
          <w:sz w:val="24"/>
          <w:szCs w:val="24"/>
        </w:rPr>
        <w:instrText>771\nPMCID: PMC7983091","page":"160","source":"PubMed Central","title":"Machine Learning: Algorithms, Real-World Applications and Research Directions","title-short":"Machine Learning","volume":"2","author":[{"family":"Sarker","given":"Iqbal H."}],"issued":</w:instrText>
      </w:r>
      <w:r>
        <w:rPr>
          <w:rFonts w:ascii="Times New Roman" w:eastAsia="Times New Roman" w:hAnsi="Times New Roman" w:cs="Times New Roman"/>
          <w:sz w:val="24"/>
          <w:szCs w:val="24"/>
        </w:rPr>
        <w:instrText xml:space="preserve">{"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92B3CF" w14:textId="77777777" w:rsidR="00040513" w:rsidRDefault="00040513">
      <w:pPr>
        <w:spacing w:after="0" w:line="240" w:lineRule="auto"/>
        <w:rPr>
          <w:rFonts w:ascii="Times New Roman" w:eastAsia="Times New Roman" w:hAnsi="Times New Roman" w:cs="Times New Roman"/>
          <w:sz w:val="24"/>
          <w:szCs w:val="24"/>
        </w:rPr>
      </w:pPr>
    </w:p>
    <w:p w14:paraId="3908CF7C" w14:textId="77777777" w:rsidR="00040513" w:rsidRDefault="003F2D4E">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Growth Performance</w:t>
      </w:r>
    </w:p>
    <w:p w14:paraId="220CA63C"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owth performance is a key indicator of aquaculture feed ingredient efficacy. Several studies have found th</w:t>
      </w:r>
      <w:r>
        <w:rPr>
          <w:rFonts w:ascii="Times New Roman" w:eastAsia="Times New Roman" w:hAnsi="Times New Roman" w:cs="Times New Roman"/>
          <w:sz w:val="24"/>
          <w:szCs w:val="24"/>
        </w:rPr>
        <w:t xml:space="preserve">at rainbow trout develop better on microalgae-based diets, however the benefits differ by species, inclusion amounts, and experimental settings. </w:t>
      </w:r>
    </w:p>
    <w:p w14:paraId="5A520BA2"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t xml:space="preserve">1. Weight Gain and Length: Research shows that rainbow trout can gain weight and length by eating microalgae. Studies on rainbow trout fed Chlorella showed considerable weight growth compared to control diets. Rainbow trout fed 10% Chlorella gained 15-20% </w:t>
      </w:r>
      <w:r>
        <w:rPr>
          <w:rFonts w:ascii="Times New Roman" w:eastAsia="Times New Roman" w:hAnsi="Times New Roman" w:cs="Times New Roman"/>
          <w:sz w:val="24"/>
          <w:szCs w:val="24"/>
        </w:rPr>
        <w:t xml:space="preserve">more weight than those fed fishmeal in one study. Due to its high protein content and digestibility, Chlorella may have improved nutritional absorption an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Rainbow trout grow longer and have more biomass when fed Spirulina. Spirulina-based mea</w:t>
      </w:r>
      <w:r>
        <w:rPr>
          <w:rFonts w:ascii="Times New Roman" w:eastAsia="Times New Roman" w:hAnsi="Times New Roman" w:cs="Times New Roman"/>
          <w:sz w:val="24"/>
          <w:szCs w:val="24"/>
        </w:rPr>
        <w:t>ls showed growth rates equivalent to fishmeal diets at inclusion levels of 5% to 15%, suggesting that it might replace fishmeal in trout aquaculture. Antioxidants and carotenoids in Spirulina may benefit health and development indirect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w:instrText>
      </w:r>
      <w:r>
        <w:rPr>
          <w:rFonts w:ascii="Times New Roman" w:eastAsia="Times New Roman" w:hAnsi="Times New Roman" w:cs="Times New Roman"/>
          <w:sz w:val="24"/>
          <w:szCs w:val="24"/>
        </w:rPr>
        <w:instrText>CSL_CITATION {"citationID":"5smdmGEJ","properties":{"formattedCitation":"[21]","plainCitation":"[21]","noteIndex":0},"citationItems":[{"id":7791,"uris":["http://zotero.org/users/16652950/items/PULV6W3R"],"itemData":{"id":7791,"type":"article-journal","abst</w:instrText>
      </w:r>
      <w:r>
        <w:rPr>
          <w:rFonts w:ascii="Times New Roman" w:eastAsia="Times New Roman" w:hAnsi="Times New Roman" w:cs="Times New Roman"/>
          <w:sz w:val="24"/>
          <w:szCs w:val="24"/>
        </w:rPr>
        <w:instrText xml:space="preserve">ract":"The influence of algae in a final fattening diet for gilthead seabream, Sparus aurata, was studied in an 87 d feeding trial. Five groups were analysed (three tanks per group). In the first 38 days, one lot was fed with standard algae-free feed (C1) </w:instrText>
      </w:r>
      <w:r>
        <w:rPr>
          <w:rFonts w:ascii="Times New Roman" w:eastAsia="Times New Roman" w:hAnsi="Times New Roman" w:cs="Times New Roman"/>
          <w:sz w:val="24"/>
          <w:szCs w:val="24"/>
        </w:rPr>
        <w:instrText>and four batches were fed with an algae-free diet low in fishmeal (FM) and fish oil (FO) and rich in terrestrial vegetables (C2). Subsequently, the C2 diet was changed in three out of the four groups, two of them being fed a diet with a microalgae blend (1</w:instrText>
      </w:r>
      <w:r>
        <w:rPr>
          <w:rFonts w:ascii="Times New Roman" w:eastAsia="Times New Roman" w:hAnsi="Times New Roman" w:cs="Times New Roman"/>
          <w:sz w:val="24"/>
          <w:szCs w:val="24"/>
        </w:rPr>
        <w:instrText xml:space="preserve">0%) plus 2% macroalgae (Alaria esculenta), either in raw (C2-R) or hydrolysed (C2-H) form, and a third batch with a diet lacking FM and FO but supplemented with 10% microalgae and 7% algae oil (C2-O) for 49 days. Body length and weight, muscle parameters, </w:instrText>
      </w:r>
      <w:r>
        <w:rPr>
          <w:rFonts w:ascii="Times New Roman" w:eastAsia="Times New Roman" w:hAnsi="Times New Roman" w:cs="Times New Roman"/>
          <w:sz w:val="24"/>
          <w:szCs w:val="24"/>
        </w:rPr>
        <w:instrText>and conversion index were analysed after 38 and 87 days. At day 38, no significant differences were observed in any parameter between C1 and C2, but at the end of the trial (day 87), C2 displayed the lowest weight gain and the worst conversion rate, wherea</w:instrText>
      </w:r>
      <w:r>
        <w:rPr>
          <w:rFonts w:ascii="Times New Roman" w:eastAsia="Times New Roman" w:hAnsi="Times New Roman" w:cs="Times New Roman"/>
          <w:sz w:val="24"/>
          <w:szCs w:val="24"/>
        </w:rPr>
        <w:instrText>s C2-R showed higher body weight, fibrillar hypertrophy, and better conversion rates than the other groups, and C2-H displayed higher hyperplasia values than the other groups.","container-title":"Fishes","DOI":"10.3390/fishes10060262","ISSN":"2410-3888","i</w:instrText>
      </w:r>
      <w:r>
        <w:rPr>
          <w:rFonts w:ascii="Times New Roman" w:eastAsia="Times New Roman" w:hAnsi="Times New Roman" w:cs="Times New Roman"/>
          <w:sz w:val="24"/>
          <w:szCs w:val="24"/>
        </w:rPr>
        <w:instrText>ssue":"6","language":"en","license":"http://creativecommons.org/licenses/by/3.0/","note":"publisher: Multidisciplinary Digital Publishing Institute","page":"262","source":"www.mdpi.com","title":"Effects of Micro- and Macroalgae-Supplemented Diets on Growth</w:instrText>
      </w:r>
      <w:r>
        <w:rPr>
          <w:rFonts w:ascii="Times New Roman" w:eastAsia="Times New Roman" w:hAnsi="Times New Roman" w:cs="Times New Roman"/>
          <w:sz w:val="24"/>
          <w:szCs w:val="24"/>
        </w:rPr>
        <w:instrText xml:space="preserve"> and Muscle Fibrillar Constitution of Gilthead Seabream, Sparus aurata L., in the Final On-Growing Phase","volume":"10","author":[{"family":"Ayala","given":"María Dolores"},{"family":"Chaves-Pozo","given":"Elena"},{"family":"Sáez","given":"María Isabel"},{</w:instrText>
      </w:r>
      <w:r>
        <w:rPr>
          <w:rFonts w:ascii="Times New Roman" w:eastAsia="Times New Roman" w:hAnsi="Times New Roman" w:cs="Times New Roman"/>
          <w:sz w:val="24"/>
          <w:szCs w:val="24"/>
        </w:rPr>
        <w:instrText>"family":"Alarcón","given":"Francisco Javier"},{"family":"Martínez","given":"Tomás Francisco"},{"family":"Arizcun","given":"Marta"}],"issued":{"date-parts":[["2025",6]]}}}],"schema":"https://github.com/citation-style-language/schema/raw/master/csl-citation</w:instrText>
      </w:r>
      <w:r>
        <w:rPr>
          <w:rFonts w:ascii="Times New Roman" w:eastAsia="Times New Roman" w:hAnsi="Times New Roman" w:cs="Times New Roman"/>
          <w:sz w:val="24"/>
          <w:szCs w:val="24"/>
        </w:rPr>
        <w:instrText xml:space="preserve">.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Microalgae can affect growth depending on species and inclusion amount.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is rich in carotenoids, notably astaxanthin, which are good for pigmentation and immunological function, but excessive inclusion (over 10%) can impair </w:t>
      </w:r>
      <w:r>
        <w:rPr>
          <w:rFonts w:ascii="Times New Roman" w:eastAsia="Times New Roman" w:hAnsi="Times New Roman" w:cs="Times New Roman"/>
          <w:sz w:val="24"/>
          <w:szCs w:val="24"/>
        </w:rPr>
        <w:t xml:space="preserve">rainbow trout development.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high carbohydrate content and amino acid imbalance may not match the demands of fast-growing rainbow trou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YuhFw9I","properties":{"formattedCitation":"[19]","plainCita</w:instrText>
      </w:r>
      <w:r>
        <w:rPr>
          <w:rFonts w:ascii="Times New Roman" w:eastAsia="Times New Roman" w:hAnsi="Times New Roman" w:cs="Times New Roman"/>
          <w:sz w:val="24"/>
          <w:szCs w:val="24"/>
        </w:rPr>
        <w:instrText>tion":"[19]","noteIndex":0},"citationItems":[{"id":7685,"uris":["http://zotero.org/users/16652950/items/FDKWU42X"],"itemData":{"id":7685,"type":"article-journal","abstract":"Haematococcus pluvialis, a green microalga, appears to be a rich source of valuabl</w:instrText>
      </w:r>
      <w:r>
        <w:rPr>
          <w:rFonts w:ascii="Times New Roman" w:eastAsia="Times New Roman" w:hAnsi="Times New Roman" w:cs="Times New Roman"/>
          <w:sz w:val="24"/>
          <w:szCs w:val="24"/>
        </w:rPr>
        <w:instrText>e bioactive compounds, such as astaxanthin, carotenoids, proteins, lutein, and fatty acids (FAs). Astaxanthin has a variety of health benefits and is used in the nutraceutical and pharmaceutical industries. Astaxanthin, for example, preserves the redox sta</w:instrText>
      </w:r>
      <w:r>
        <w:rPr>
          <w:rFonts w:ascii="Times New Roman" w:eastAsia="Times New Roman" w:hAnsi="Times New Roman" w:cs="Times New Roman"/>
          <w:sz w:val="24"/>
          <w:szCs w:val="24"/>
        </w:rPr>
        <w:instrText>te and functional integrity of mitochondria and shows advantages despite a low dietary intake. Because of its antioxidant capacity, astaxanthin has recently piqued the interest of researchers due to its potential pharmacological effects, which include anti</w:instrText>
      </w:r>
      <w:r>
        <w:rPr>
          <w:rFonts w:ascii="Times New Roman" w:eastAsia="Times New Roman" w:hAnsi="Times New Roman" w:cs="Times New Roman"/>
          <w:sz w:val="24"/>
          <w:szCs w:val="24"/>
        </w:rPr>
        <w:instrText>-diabetic, anti-inflammatory, and antioxidant activities, as well as neuro-, cardiovascular-, ocular, and skin-protective properties. Astaxanthin is a popular nutritional ingredient and a significant component in animal and aquaculture feed. Extensive stud</w:instrText>
      </w:r>
      <w:r>
        <w:rPr>
          <w:rFonts w:ascii="Times New Roman" w:eastAsia="Times New Roman" w:hAnsi="Times New Roman" w:cs="Times New Roman"/>
          <w:sz w:val="24"/>
          <w:szCs w:val="24"/>
        </w:rPr>
        <w:instrText>ies over the last two decades have established the mechanism by which persistent oxidative stress leads to chronic inflammation, which then mediates the majority of serious diseases. This mini-review provides an overview of contemporary research that makes</w:instrText>
      </w:r>
      <w:r>
        <w:rPr>
          <w:rFonts w:ascii="Times New Roman" w:eastAsia="Times New Roman" w:hAnsi="Times New Roman" w:cs="Times New Roman"/>
          <w:sz w:val="24"/>
          <w:szCs w:val="24"/>
        </w:rPr>
        <w:instrText xml:space="preserve"> use of the astaxanthin pigment. This mini-review provides insight into the potential of H. pluvialis as a potent antioxidant in the industry, as well as the broad range of applications for astaxanthin molecules as a potent antioxidant in the industrial se</w:instrText>
      </w:r>
      <w:r>
        <w:rPr>
          <w:rFonts w:ascii="Times New Roman" w:eastAsia="Times New Roman" w:hAnsi="Times New Roman" w:cs="Times New Roman"/>
          <w:sz w:val="24"/>
          <w:szCs w:val="24"/>
        </w:rPr>
        <w:instrText xml:space="preserve">ctor.","container-title":"Molecules","DOI":"10.3390/molecules26216470","ISSN":"1420-3049","issue":"21","journalAbbreviation":"Molecules","note":"PMID: 34770879\nPMCID: PMC8587866","page":"6470","source":"PubMed Central","title":"Haematococcus pluvialis as </w:instrText>
      </w:r>
      <w:r>
        <w:rPr>
          <w:rFonts w:ascii="Times New Roman" w:eastAsia="Times New Roman" w:hAnsi="Times New Roman" w:cs="Times New Roman"/>
          <w:sz w:val="24"/>
          <w:szCs w:val="24"/>
        </w:rPr>
        <w:instrText>a Potential Source of Astaxanthin with Diverse Applications in Industrial Sectors: Current Research and Future Directions","title-short":"Haematococcus pluvialis as a Potential Source of Astaxanthin with Diverse Applications in Industrial Sectors","volume"</w:instrText>
      </w:r>
      <w:r>
        <w:rPr>
          <w:rFonts w:ascii="Times New Roman" w:eastAsia="Times New Roman" w:hAnsi="Times New Roman" w:cs="Times New Roman"/>
          <w:sz w:val="24"/>
          <w:szCs w:val="24"/>
        </w:rPr>
        <w:instrText>:"26","author":[{"family":"Oslan","given":"Siti Nur Hazwani"},{"family":"Tan","given":"Joo Shun"},{"family":"Oslan","given":"Siti Nurbaya"},{"family":"Matanjun","given":"Patricia"},{"family":"Mokhtar","given":"Ruzaidi Azli Mohd"},{"family":"Shapawi","given</w:instrText>
      </w:r>
      <w:r>
        <w:rPr>
          <w:rFonts w:ascii="Times New Roman" w:eastAsia="Times New Roman" w:hAnsi="Times New Roman" w:cs="Times New Roman"/>
          <w:sz w:val="24"/>
          <w:szCs w:val="24"/>
        </w:rPr>
        <w:instrText xml:space="preserve">":"Rossita"},{"family":"Huda","given":"Nurul"}],"issued":{"date-parts":[["2021",10,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8953CC4" w14:textId="77777777" w:rsidR="00040513" w:rsidRDefault="00040513">
      <w:pPr>
        <w:spacing w:after="0" w:line="240" w:lineRule="auto"/>
        <w:rPr>
          <w:rFonts w:ascii="Times New Roman" w:eastAsia="Times New Roman" w:hAnsi="Times New Roman" w:cs="Times New Roman"/>
          <w:sz w:val="24"/>
          <w:szCs w:val="24"/>
        </w:rPr>
      </w:pPr>
    </w:p>
    <w:p w14:paraId="3048E8CC"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Microalgae can enhance the general health of rainbow trout, i</w:t>
      </w:r>
      <w:r>
        <w:rPr>
          <w:rFonts w:ascii="Times New Roman" w:eastAsia="Times New Roman" w:hAnsi="Times New Roman" w:cs="Times New Roman"/>
          <w:sz w:val="24"/>
          <w:szCs w:val="24"/>
        </w:rPr>
        <w:t xml:space="preserve">n addition to encouraging weight increase. Microalgae-fed fish have superior immune systems, illness resistance, and stress tolerance. Antioxidants in microalgae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oxidative stress, making fish healthier. Spirulina boosts the immune system, making f</w:t>
      </w:r>
      <w:r>
        <w:rPr>
          <w:rFonts w:ascii="Times New Roman" w:eastAsia="Times New Roman" w:hAnsi="Times New Roman" w:cs="Times New Roman"/>
          <w:sz w:val="24"/>
          <w:szCs w:val="24"/>
        </w:rPr>
        <w:t>ish healthier and more resistant to diseases and environmental str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dgcaSat","properties":{"formattedCitation":"[24]","plainCitation":"[24]","noteIndex":0},"citationItems":[{"id":7795,"uris":["http://zoter</w:instrText>
      </w:r>
      <w:r>
        <w:rPr>
          <w:rFonts w:ascii="Times New Roman" w:eastAsia="Times New Roman" w:hAnsi="Times New Roman" w:cs="Times New Roman"/>
          <w:sz w:val="24"/>
          <w:szCs w:val="24"/>
        </w:rPr>
        <w:instrText>o.org/users/16652950/items/VGYHUTBI"],"itemData":{"id":7795,"type":"article-journal","abstract":"Simple Summary\nThe global price of fish oil continued to increase due to a consistent downward production trend. Therefore, research on the replacement of fis</w:instrText>
      </w:r>
      <w:r>
        <w:rPr>
          <w:rFonts w:ascii="Times New Roman" w:eastAsia="Times New Roman" w:hAnsi="Times New Roman" w:cs="Times New Roman"/>
          <w:sz w:val="24"/>
          <w:szCs w:val="24"/>
        </w:rPr>
        <w:instrText>h oil is growing and the search for sustainable alternative sources in aquaculture. The present study was conducted to evaluate dietary microalgae, Schizochytrium sp. (SC) as fish oil replacer in rainbow trout, Oncorhynchus mykiss. Our results suggested th</w:instrText>
      </w:r>
      <w:r>
        <w:rPr>
          <w:rFonts w:ascii="Times New Roman" w:eastAsia="Times New Roman" w:hAnsi="Times New Roman" w:cs="Times New Roman"/>
          <w:sz w:val="24"/>
          <w:szCs w:val="24"/>
        </w:rPr>
        <w:instrText>at dietary SC is well-digested and could replace up to 80% of fish oil in the diet of rainbow trout without negative effects on growth and immune responses.\n\nAbstract\nThe price of fish oil has reached a historical peak due to a consistent downward produ</w:instrText>
      </w:r>
      <w:r>
        <w:rPr>
          <w:rFonts w:ascii="Times New Roman" w:eastAsia="Times New Roman" w:hAnsi="Times New Roman" w:cs="Times New Roman"/>
          <w:sz w:val="24"/>
          <w:szCs w:val="24"/>
        </w:rPr>
        <w:instrText>ction trend, and therefore, the search for sustainable alternative sources has received great attention. This research was conducted to evaluate dietary micro-algae, Schizochytrium sp. (SC) as fish oil (FO) replacer in rainbow trout, Oncorhynchus mykiss. I</w:instrText>
      </w:r>
      <w:r>
        <w:rPr>
          <w:rFonts w:ascii="Times New Roman" w:eastAsia="Times New Roman" w:hAnsi="Times New Roman" w:cs="Times New Roman"/>
          <w:sz w:val="24"/>
          <w:szCs w:val="24"/>
        </w:rPr>
        <w:instrText>n the first trial, apparent digestibility coefficient (ADC) was 92.4% for dry matter, 91.4% for crude protein, and 94.2% for crude lipid in rainbow trout. In the second trial, six diets were formulated to replace FO at 0% (CON), 20% (T20), 40% (T40), 60% (</w:instrText>
      </w:r>
      <w:r>
        <w:rPr>
          <w:rFonts w:ascii="Times New Roman" w:eastAsia="Times New Roman" w:hAnsi="Times New Roman" w:cs="Times New Roman"/>
          <w:sz w:val="24"/>
          <w:szCs w:val="24"/>
        </w:rPr>
        <w:instrText>T60), 80% (T80), and 100% (T100) with SC in the rainbow trout (3.0 ± 0.4 g, mean ± SD) diet. After eight weeks’ feeding trial, weight gain (WG), specific growth rate (SGR), and feed efficiency (FE) of fish fed the T20 diet were significantly higher than th</w:instrText>
      </w:r>
      <w:r>
        <w:rPr>
          <w:rFonts w:ascii="Times New Roman" w:eastAsia="Times New Roman" w:hAnsi="Times New Roman" w:cs="Times New Roman"/>
          <w:sz w:val="24"/>
          <w:szCs w:val="24"/>
        </w:rPr>
        <w:instrText>ose of fish fed other diets (p &lt; 0.05). However, there were no significant differences in these parameters among those of fish fed CON, T40, T60, and T80 diets. Lysozyme activity of fish fed the T20 diet was significantly higher than those of fish fed othe</w:instrText>
      </w:r>
      <w:r>
        <w:rPr>
          <w:rFonts w:ascii="Times New Roman" w:eastAsia="Times New Roman" w:hAnsi="Times New Roman" w:cs="Times New Roman"/>
          <w:sz w:val="24"/>
          <w:szCs w:val="24"/>
        </w:rPr>
        <w:instrText xml:space="preserve">r experimental diets (p &lt; 0.05). After 10 days of disease challenge testing with pathogenic bacteria (Lactococcus garvieae 1 × 108 CFU/mL), the cumulative survival rate of fish fed the T20 diet was significantly higher than those of fish fed the CON, T80, </w:instrText>
      </w:r>
      <w:r>
        <w:rPr>
          <w:rFonts w:ascii="Times New Roman" w:eastAsia="Times New Roman" w:hAnsi="Times New Roman" w:cs="Times New Roman"/>
          <w:sz w:val="24"/>
          <w:szCs w:val="24"/>
        </w:rPr>
        <w:instrText>and T100 diets. Therefore, these results suggest dietary microalgae SC is well-digested and could replace up to 80% of fish oil in the diet of rainbow trout without negative effects on growth and immune responses.","container-title":"Animals : an Open Acce</w:instrText>
      </w:r>
      <w:r>
        <w:rPr>
          <w:rFonts w:ascii="Times New Roman" w:eastAsia="Times New Roman" w:hAnsi="Times New Roman" w:cs="Times New Roman"/>
          <w:sz w:val="24"/>
          <w:szCs w:val="24"/>
        </w:rPr>
        <w:instrText>ss Journal from MDPI","DOI":"10.3390/ani12091220","ISSN":"2076-2615","issue":"9","journalAbbreviation":"Animals (Basel)","note":"PMID: 35565646\nPMCID: PMC9099930","page":"1220","source":"PubMed Central","title":"Partial Substitution of Fish Oil with Micro</w:instrText>
      </w:r>
      <w:r>
        <w:rPr>
          <w:rFonts w:ascii="Times New Roman" w:eastAsia="Times New Roman" w:hAnsi="Times New Roman" w:cs="Times New Roman"/>
          <w:sz w:val="24"/>
          <w:szCs w:val="24"/>
        </w:rPr>
        <w:instrText>algae (Schizochytrium sp.) Can Improve Growth Performance, Nonspecific Immunity and Disease Resistance in Rainbow Trout, Oncorhynchus mykiss","volume":"12","author":[{"family":"Lee","given":"Seunghan"},{"family":"Park","given":"Cheol-Oh"},{"family":"Choi",</w:instrText>
      </w:r>
      <w:r>
        <w:rPr>
          <w:rFonts w:ascii="Times New Roman" w:eastAsia="Times New Roman" w:hAnsi="Times New Roman" w:cs="Times New Roman"/>
          <w:sz w:val="24"/>
          <w:szCs w:val="24"/>
        </w:rPr>
        <w:instrText>"given":"Wonsuk"},{"family":"Bae","given":"Jinho"},{"family":"Kim","given":"Jiyoung"},{"family":"Choi","given":"Sera"},{"family":"Katya","given":"Kumar"},{"family":"Kim","given":"Kang-Woong"},{"family":"Bai","given":"Sungchul C."}],"issued":{"date-parts":[</w:instrText>
      </w:r>
      <w:r>
        <w:rPr>
          <w:rFonts w:ascii="Times New Roman" w:eastAsia="Times New Roman" w:hAnsi="Times New Roman" w:cs="Times New Roman"/>
          <w:sz w:val="24"/>
          <w:szCs w:val="24"/>
        </w:rPr>
        <w:instrText xml:space="preserve">["202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817996C" w14:textId="77777777" w:rsidR="00040513" w:rsidRDefault="00040513">
      <w:pPr>
        <w:spacing w:after="0" w:line="240" w:lineRule="auto"/>
        <w:rPr>
          <w:rFonts w:ascii="Times New Roman" w:eastAsia="Times New Roman" w:hAnsi="Times New Roman" w:cs="Times New Roman"/>
          <w:sz w:val="24"/>
          <w:szCs w:val="24"/>
        </w:rPr>
      </w:pPr>
    </w:p>
    <w:p w14:paraId="3C65B0BB" w14:textId="77777777" w:rsidR="00040513" w:rsidRDefault="003F2D4E">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Feed Conversion Efficiency</w:t>
      </w:r>
    </w:p>
    <w:p w14:paraId="2439D060"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quaculture effectiveness depends on feed conversion efficiency, which measures how well fish convert meal int</w:t>
      </w:r>
      <w:r>
        <w:rPr>
          <w:rFonts w:ascii="Times New Roman" w:eastAsia="Times New Roman" w:hAnsi="Times New Roman" w:cs="Times New Roman"/>
          <w:sz w:val="24"/>
          <w:szCs w:val="24"/>
        </w:rPr>
        <w:t xml:space="preserve">o body mass. Lower feed conversion ratios (FCRs) reflect feed efficiency. Many studies show that rainbow trout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improves with microalgae in their diets. </w:t>
      </w:r>
      <w:r>
        <w:rPr>
          <w:rFonts w:ascii="Times New Roman" w:eastAsia="Times New Roman" w:hAnsi="Times New Roman" w:cs="Times New Roman"/>
          <w:sz w:val="24"/>
          <w:szCs w:val="24"/>
        </w:rPr>
        <w:br/>
      </w:r>
    </w:p>
    <w:p w14:paraId="58FBAF91" w14:textId="77777777" w:rsidR="00040513" w:rsidRDefault="003F2D4E">
      <w:pPr>
        <w:pStyle w:val="ListParagraph"/>
        <w:numPr>
          <w:ilvl w:val="0"/>
          <w:numId w:val="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ed Conversion Ratio (FCR): Several studies found that rainbow trout given microalga</w:t>
      </w:r>
      <w:r>
        <w:rPr>
          <w:rFonts w:ascii="Times New Roman" w:eastAsia="Times New Roman" w:hAnsi="Times New Roman" w:cs="Times New Roman"/>
          <w:sz w:val="24"/>
          <w:szCs w:val="24"/>
        </w:rPr>
        <w:t>e diets had higher FCR than fishmeal-based feeds. One study found that rainbow trout given 10% Chlorella-based diets had an FCR of 1.4, compared to 1.6 for the control group fed fishmeal. This FCR enhancement shows that microalgae-based diets deliver growt</w:t>
      </w:r>
      <w:r>
        <w:rPr>
          <w:rFonts w:ascii="Times New Roman" w:eastAsia="Times New Roman" w:hAnsi="Times New Roman" w:cs="Times New Roman"/>
          <w:sz w:val="24"/>
          <w:szCs w:val="24"/>
        </w:rPr>
        <w:t>h nutrients and convert more effectively into body ma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Y2KqsEL","properties":{"formattedCitation":"[25]","plainCitation":"[25]","noteIndex":0},"citationItems":[{"id":7798,"uris":["http://zotero.org/users/1665</w:instrText>
      </w:r>
      <w:r>
        <w:rPr>
          <w:rFonts w:ascii="Times New Roman" w:eastAsia="Times New Roman" w:hAnsi="Times New Roman" w:cs="Times New Roman"/>
          <w:sz w:val="24"/>
          <w:szCs w:val="24"/>
        </w:rPr>
        <w:instrText>2950/items/ICT4NWQ8"],"itemData":{"id":7798,"type":"article-journal","abstract":"Aquafarms should reduce the use of fishmeal and fish oil in nutritional feed. One such accessible and relatively inexpensive food component that could successfully meet the ch</w:instrText>
      </w:r>
      <w:r>
        <w:rPr>
          <w:rFonts w:ascii="Times New Roman" w:eastAsia="Times New Roman" w:hAnsi="Times New Roman" w:cs="Times New Roman"/>
          <w:sz w:val="24"/>
          <w:szCs w:val="24"/>
        </w:rPr>
        <w:instrText>allenge posed by aquaculture is algae. The objective of the present study was to evaluate the algae meal inclusion of Chlorella and Spirulina sp. in a diet for rainbow trout, evaluating its effects on fish growth, histological parameters and fillet quality</w:instrText>
      </w:r>
      <w:r>
        <w:rPr>
          <w:rFonts w:ascii="Times New Roman" w:eastAsia="Times New Roman" w:hAnsi="Times New Roman" w:cs="Times New Roman"/>
          <w:sz w:val="24"/>
          <w:szCs w:val="24"/>
        </w:rPr>
        <w:instrText>. Experiments were carried out to replace 50% and 100% of fishmeal with Spirulina sp. and Chlorella vulgaris in feed for rainbow trout (Oncorhynchus mykiss W.) cultured in a recirculation system. At the end of the experimental period, the highest mean live</w:instrText>
      </w:r>
      <w:r>
        <w:rPr>
          <w:rFonts w:ascii="Times New Roman" w:eastAsia="Times New Roman" w:hAnsi="Times New Roman" w:cs="Times New Roman"/>
          <w:sz w:val="24"/>
          <w:szCs w:val="24"/>
        </w:rPr>
        <w:instrText xml:space="preserve"> weight was measured in rainbow trout fed a feed containing 50% algal meal in the feed. The absorptive vacuolization of cells was increased the most and lamina propria was average thickened when fed 50% algae diets. Fat droplets in the hepatocytes were lar</w:instrText>
      </w:r>
      <w:r>
        <w:rPr>
          <w:rFonts w:ascii="Times New Roman" w:eastAsia="Times New Roman" w:hAnsi="Times New Roman" w:cs="Times New Roman"/>
          <w:sz w:val="24"/>
          <w:szCs w:val="24"/>
        </w:rPr>
        <w:instrText>ger in the 50% algae meal fed group, and their nuclei were replaced in the peripheral zone of the cells. Substitution of fishmeal with 50% algal meal in fish feed resulted in a 36.44% reduction in the lipid content of rainbow trout fillets compared to cont</w:instrText>
      </w:r>
      <w:r>
        <w:rPr>
          <w:rFonts w:ascii="Times New Roman" w:eastAsia="Times New Roman" w:hAnsi="Times New Roman" w:cs="Times New Roman"/>
          <w:sz w:val="24"/>
          <w:szCs w:val="24"/>
        </w:rPr>
        <w:instrText>rol fish.","container-title":"Fishes","DOI":"10.3390/fishes9070249","ISSN":"2410-3888","issue":"7","language":"en","license":"http://creativecommons.org/licenses/by/3.0/","note":"publisher: Multidisciplinary Digital Publishing Institute","page":"249","sour</w:instrText>
      </w:r>
      <w:r>
        <w:rPr>
          <w:rFonts w:ascii="Times New Roman" w:eastAsia="Times New Roman" w:hAnsi="Times New Roman" w:cs="Times New Roman"/>
          <w:sz w:val="24"/>
          <w:szCs w:val="24"/>
        </w:rPr>
        <w:instrText>ce":"www.mdpi.com","title":"Effect of Replacing Fishmeal with Algal Meal on Growth Parameters and Meat Composition in Rainbow Trout (Oncorhynchus mykiss W.)","volume":"9","author":[{"family":"Velichkova","given":"Katya"},{"family":"Sirakov","given":"Ivaylo</w:instrText>
      </w:r>
      <w:r>
        <w:rPr>
          <w:rFonts w:ascii="Times New Roman" w:eastAsia="Times New Roman" w:hAnsi="Times New Roman" w:cs="Times New Roman"/>
          <w:sz w:val="24"/>
          <w:szCs w:val="24"/>
        </w:rPr>
        <w:instrText>"},{"family":"Stoyanova","given":"Stefka"},{"family":"Simitchiev","given":"Apostol"},{"family":"Yovchev","given":"David"},{"family":"Stamatova-Yovcheva","given":"Kamelia"}],"issued":{"date-parts":[["2024",7]]}}}],"schema":"https://github.com/citation-style</w:instrText>
      </w:r>
      <w:r>
        <w:rPr>
          <w:rFonts w:ascii="Times New Roman" w:eastAsia="Times New Roman" w:hAnsi="Times New Roman" w:cs="Times New Roman"/>
          <w:sz w:val="24"/>
          <w:szCs w:val="24"/>
        </w:rPr>
        <w:instrText xml:space="preserv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Due to their </w:t>
      </w:r>
      <w:r>
        <w:rPr>
          <w:rFonts w:ascii="Times New Roman" w:eastAsia="Times New Roman" w:hAnsi="Times New Roman" w:cs="Times New Roman"/>
          <w:sz w:val="24"/>
          <w:szCs w:val="24"/>
        </w:rPr>
        <w:lastRenderedPageBreak/>
        <w:t>digestibility and nutritional balance, microalgae boost FCR. Certain microalgae species, especially those rich in omega-3 fatty acids, have digestible proteins and lipid profiles that imp</w:t>
      </w:r>
      <w:r>
        <w:rPr>
          <w:rFonts w:ascii="Times New Roman" w:eastAsia="Times New Roman" w:hAnsi="Times New Roman" w:cs="Times New Roman"/>
          <w:sz w:val="24"/>
          <w:szCs w:val="24"/>
        </w:rPr>
        <w:t>rove nutritional absorption. These parameters boost feed conversion and growth. The ideal microalgae inclusion level for FCR depends on the algae spec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9p7thkU","properties":{"formattedCitation":"[26]","plai</w:instrText>
      </w:r>
      <w:r>
        <w:rPr>
          <w:rFonts w:ascii="Times New Roman" w:eastAsia="Times New Roman" w:hAnsi="Times New Roman" w:cs="Times New Roman"/>
          <w:sz w:val="24"/>
          <w:szCs w:val="24"/>
        </w:rPr>
        <w:instrText>nCitation":"[26]","noteIndex":0},"citationItems":[{"id":7800,"uris":["http://zotero.org/users/16652950/items/9AQWKQZF"],"itemData":{"id":7800,"type":"article-journal","abstract":"Aquafeed accounts for at least 75–90% of aquaculture’s operating costs. Tradi</w:instrText>
      </w:r>
      <w:r>
        <w:rPr>
          <w:rFonts w:ascii="Times New Roman" w:eastAsia="Times New Roman" w:hAnsi="Times New Roman" w:cs="Times New Roman"/>
          <w:sz w:val="24"/>
          <w:szCs w:val="24"/>
        </w:rPr>
        <w:instrText xml:space="preserve">tional aquafeed ingredients such as fishmeal, fish oil, and soybean meal are unsustainable; further, their increasing cost necessities developing alternative feed ingredients. Microalgae-based aquafeed is not only environmentally friendly, but it can also </w:instrText>
      </w:r>
      <w:r>
        <w:rPr>
          <w:rFonts w:ascii="Times New Roman" w:eastAsia="Times New Roman" w:hAnsi="Times New Roman" w:cs="Times New Roman"/>
          <w:sz w:val="24"/>
          <w:szCs w:val="24"/>
        </w:rPr>
        <w:instrText>be cost-effective with proper optimization. In addition, the nutrition profile of microalgae is similar to that of many fishes. The digestibility of a feed is one of the most important factors to consider in feed formulation. A highly digestible feed can l</w:instrText>
      </w:r>
      <w:r>
        <w:rPr>
          <w:rFonts w:ascii="Times New Roman" w:eastAsia="Times New Roman" w:hAnsi="Times New Roman" w:cs="Times New Roman"/>
          <w:sz w:val="24"/>
          <w:szCs w:val="24"/>
        </w:rPr>
        <w:instrText>ower production costs, reduce feed waste, and reduce the risk of eutrophication. This review discusses the digestibility of various nutrients such as protein, lipid, carbohydrate, amino acids, and fatty acids (including omega-3 fatty acids), dry matter, an</w:instrText>
      </w:r>
      <w:r>
        <w:rPr>
          <w:rFonts w:ascii="Times New Roman" w:eastAsia="Times New Roman" w:hAnsi="Times New Roman" w:cs="Times New Roman"/>
          <w:sz w:val="24"/>
          <w:szCs w:val="24"/>
        </w:rPr>
        <w:instrText>d energy of various microalgae in fish. Other commonly used aquafeed ingredients were also compared to microalgae in terms of nutrient and energy digestibility in fish. The intrinsic characteristics of microalgae, biomass pretreatment, and feed preparation</w:instrText>
      </w:r>
      <w:r>
        <w:rPr>
          <w:rFonts w:ascii="Times New Roman" w:eastAsia="Times New Roman" w:hAnsi="Times New Roman" w:cs="Times New Roman"/>
          <w:sz w:val="24"/>
          <w:szCs w:val="24"/>
        </w:rPr>
        <w:instrText xml:space="preserve"> methods are all discussed as factors that contribute to the nutrient and energy digestibility of microalgae in fish. Furthermore, methods for increasing the digestibility of microalgal biomass in fish are suggested. Finally, the review concludes with the </w:instrText>
      </w:r>
      <w:r>
        <w:rPr>
          <w:rFonts w:ascii="Times New Roman" w:eastAsia="Times New Roman" w:hAnsi="Times New Roman" w:cs="Times New Roman"/>
          <w:sz w:val="24"/>
          <w:szCs w:val="24"/>
        </w:rPr>
        <w:instrText>challenges and prospects of using microalgae as a fish feed in terms of digestibility.","container-title":"Sustainability","DOI":"10.3390/su132313211","ISSN":"2071-1050","issue":"23","language":"en","license":"http://creativecommons.org/licenses/by/3.0/","</w:instrText>
      </w:r>
      <w:r>
        <w:rPr>
          <w:rFonts w:ascii="Times New Roman" w:eastAsia="Times New Roman" w:hAnsi="Times New Roman" w:cs="Times New Roman"/>
          <w:sz w:val="24"/>
          <w:szCs w:val="24"/>
        </w:rPr>
        <w:instrText>note":"publisher: Multidisciplinary Digital Publishing Institute","page":"13211","source":"www.mdpi.com","title":"Nutrients and Energy Digestibility of Microalgal Biomass for Fish Feed Applications","volume":"13","author":[{"family":"Annamalai","given":"Se</w:instrText>
      </w:r>
      <w:r>
        <w:rPr>
          <w:rFonts w:ascii="Times New Roman" w:eastAsia="Times New Roman" w:hAnsi="Times New Roman" w:cs="Times New Roman"/>
          <w:sz w:val="24"/>
          <w:szCs w:val="24"/>
        </w:rPr>
        <w:instrText>nthil Nagappan"},{"family":"Das","given":"Probir"},{"family":"Thaher","given":"Mahmoud I. A."},{"family":"Abdul Quadir","given":"Mohammad"},{"family":"Khan","given":"Shoyeb"},{"family":"Mahata","given":"Chandan"},{"family":"Al Jabri","given":"Hareb"}],"iss</w:instrText>
      </w:r>
      <w:r>
        <w:rPr>
          <w:rFonts w:ascii="Times New Roman" w:eastAsia="Times New Roman" w:hAnsi="Times New Roman" w:cs="Times New Roman"/>
          <w:sz w:val="24"/>
          <w:szCs w:val="24"/>
        </w:rPr>
        <w:instrText xml:space="preserve">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2. Incorporating microalgae in diets might affect feed intake, which is crucial for total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Rainbow tr</w:t>
      </w:r>
      <w:r>
        <w:rPr>
          <w:rFonts w:ascii="Times New Roman" w:eastAsia="Times New Roman" w:hAnsi="Times New Roman" w:cs="Times New Roman"/>
          <w:sz w:val="24"/>
          <w:szCs w:val="24"/>
        </w:rPr>
        <w:t xml:space="preserve">out fed microalgae-based diets with high amino acid and omega-3 fatty acid concentrations have been proven to eat more. Increased feed intake and digestibility can boost growth and feed efficiency. Due to the high </w:t>
      </w:r>
      <w:proofErr w:type="spellStart"/>
      <w:r>
        <w:rPr>
          <w:rFonts w:ascii="Times New Roman" w:eastAsia="Times New Roman" w:hAnsi="Times New Roman" w:cs="Times New Roman"/>
          <w:sz w:val="24"/>
          <w:szCs w:val="24"/>
        </w:rPr>
        <w:t>fibre</w:t>
      </w:r>
      <w:proofErr w:type="spellEnd"/>
      <w:r>
        <w:rPr>
          <w:rFonts w:ascii="Times New Roman" w:eastAsia="Times New Roman" w:hAnsi="Times New Roman" w:cs="Times New Roman"/>
          <w:sz w:val="24"/>
          <w:szCs w:val="24"/>
        </w:rPr>
        <w:t xml:space="preserve"> content in some microalgae species, </w:t>
      </w:r>
      <w:r>
        <w:rPr>
          <w:rFonts w:ascii="Times New Roman" w:eastAsia="Times New Roman" w:hAnsi="Times New Roman" w:cs="Times New Roman"/>
          <w:sz w:val="24"/>
          <w:szCs w:val="24"/>
        </w:rPr>
        <w:t>over inclusion might reduce fish feed intake by making the diet less appealing or digesti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cJHcj3E","properties":{"formattedCitation":"[27]","plainCitation":"[27]","noteIndex":0},"citationItems":[{"id":7802,</w:instrText>
      </w:r>
      <w:r>
        <w:rPr>
          <w:rFonts w:ascii="Times New Roman" w:eastAsia="Times New Roman" w:hAnsi="Times New Roman" w:cs="Times New Roman"/>
          <w:sz w:val="24"/>
          <w:szCs w:val="24"/>
        </w:rPr>
        <w:instrText>"uris":["http://zotero.org/users/16652950/items/IL6X8YNT"],"itemData":{"id":7802,"type":"article-journal","abstract":"An increase in the consumption of food fish, combined with a decrease in the harvest of fish, is driving the aquaculture industry at a fas</w:instrText>
      </w:r>
      <w:r>
        <w:rPr>
          <w:rFonts w:ascii="Times New Roman" w:eastAsia="Times New Roman" w:hAnsi="Times New Roman" w:cs="Times New Roman"/>
          <w:sz w:val="24"/>
          <w:szCs w:val="24"/>
        </w:rPr>
        <w:instrText>t pace. In parallel with the growth in the aquaculture sector and resulting stresses, the prevalence of diseases in farmed fish can increase. Although effective administration and prophylaxis are the main factors safeguarding fish species against diseases,</w:instrText>
      </w:r>
      <w:r>
        <w:rPr>
          <w:rFonts w:ascii="Times New Roman" w:eastAsia="Times New Roman" w:hAnsi="Times New Roman" w:cs="Times New Roman"/>
          <w:sz w:val="24"/>
          <w:szCs w:val="24"/>
        </w:rPr>
        <w:instrText xml:space="preserve"> recent approaches to mitigate the response caused by typical stressors include the uses of dietary additives. Microalgae are one of the main sources of nutrients, namely protein, lipids, vitamins, minerals, and pigments in aquatic animal diets. Numerous s</w:instrText>
      </w:r>
      <w:r>
        <w:rPr>
          <w:rFonts w:ascii="Times New Roman" w:eastAsia="Times New Roman" w:hAnsi="Times New Roman" w:cs="Times New Roman"/>
          <w:sz w:val="24"/>
          <w:szCs w:val="24"/>
        </w:rPr>
        <w:instrText>tudies have proved the beneficial effects of microalgae on fish growth performance, feed utilization, disease resistance, and immunological and antioxidant activities. On the other hand, the administration of different microalgae to fish feed can enhance t</w:instrText>
      </w:r>
      <w:r>
        <w:rPr>
          <w:rFonts w:ascii="Times New Roman" w:eastAsia="Times New Roman" w:hAnsi="Times New Roman" w:cs="Times New Roman"/>
          <w:sz w:val="24"/>
          <w:szCs w:val="24"/>
        </w:rPr>
        <w:instrText>he fillet quality from several aspects, leading to an overall improvement in fillet shelf-life. This review focuses on the evidence supporting the beneficial effects of various microalgae on biochemical and organoleptic aspects as well as the proximate com</w:instrText>
      </w:r>
      <w:r>
        <w:rPr>
          <w:rFonts w:ascii="Times New Roman" w:eastAsia="Times New Roman" w:hAnsi="Times New Roman" w:cs="Times New Roman"/>
          <w:sz w:val="24"/>
          <w:szCs w:val="24"/>
        </w:rPr>
        <w:instrText xml:space="preserve">position of carcasses in fish species.","container-title":"Fishes","DOI":"10.3390/fishes9010026","ISSN":"2410-3888","issue":"1","language":"en","license":"http://creativecommons.org/licenses/by/3.0/","note":"publisher: Multidisciplinary Digital Publishing </w:instrText>
      </w:r>
      <w:r>
        <w:rPr>
          <w:rFonts w:ascii="Times New Roman" w:eastAsia="Times New Roman" w:hAnsi="Times New Roman" w:cs="Times New Roman"/>
          <w:sz w:val="24"/>
          <w:szCs w:val="24"/>
        </w:rPr>
        <w:instrText>Institute","page":"26","source":"www.mdpi.com","title":"Role of Dietary Microalgae on Fish Health and Fillet Quality: Recent Insights and Future Prospects","title-short":"Role of Dietary Microalgae on Fish Health and Fillet Quality","volume":"9","author":[</w:instrText>
      </w:r>
      <w:r>
        <w:rPr>
          <w:rFonts w:ascii="Times New Roman" w:eastAsia="Times New Roman" w:hAnsi="Times New Roman" w:cs="Times New Roman"/>
          <w:sz w:val="24"/>
          <w:szCs w:val="24"/>
        </w:rPr>
        <w:instrText>{"family":"Sheikhzadeh","given":"Najmeh"},{"family":"Soltani","given":"Mehdi"},{"family":"Heidarieh","given":"Marzieh"},{"family":"Ghorbani","given":"Mahdi"}],"issued":{"date-parts":[["2024",1]]}}}],"schema":"https://github.com/citation-style-language/sche</w:instrText>
      </w:r>
      <w:r>
        <w:rPr>
          <w:rFonts w:ascii="Times New Roman" w:eastAsia="Times New Roman" w:hAnsi="Times New Roman" w:cs="Times New Roman"/>
          <w:sz w:val="24"/>
          <w:szCs w:val="24"/>
        </w:rPr>
        <w:instrText xml:space="preserv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A8B2C76" w14:textId="77777777" w:rsidR="00040513" w:rsidRDefault="00040513">
      <w:pPr>
        <w:spacing w:after="0" w:line="240" w:lineRule="auto"/>
        <w:rPr>
          <w:rStyle w:val="Strong"/>
          <w:b w:val="0"/>
          <w:bCs w:val="0"/>
        </w:rPr>
      </w:pPr>
    </w:p>
    <w:p w14:paraId="58357C17" w14:textId="77777777" w:rsidR="00040513" w:rsidRDefault="003F2D4E">
      <w:pPr>
        <w:spacing w:after="0" w:line="240" w:lineRule="auto"/>
        <w:rPr>
          <w:rStyle w:val="Strong"/>
          <w:rFonts w:ascii="Times New Roman" w:hAnsi="Times New Roman" w:cs="Times New Roman"/>
          <w:sz w:val="24"/>
          <w:szCs w:val="24"/>
        </w:rPr>
      </w:pPr>
      <w:r>
        <w:rPr>
          <w:rStyle w:val="Strong"/>
          <w:rFonts w:ascii="Times New Roman" w:hAnsi="Times New Roman" w:cs="Times New Roman"/>
          <w:sz w:val="24"/>
          <w:szCs w:val="24"/>
        </w:rPr>
        <w:t>Comparative Studies: Microalgae vs. Fishmeal-Based Diets</w:t>
      </w:r>
    </w:p>
    <w:p w14:paraId="16E6544D" w14:textId="77777777" w:rsidR="00040513" w:rsidRDefault="00040513">
      <w:pPr>
        <w:spacing w:after="0" w:line="240" w:lineRule="auto"/>
        <w:rPr>
          <w:rFonts w:ascii="Times New Roman" w:eastAsia="Times New Roman" w:hAnsi="Times New Roman" w:cs="Times New Roman"/>
          <w:sz w:val="24"/>
          <w:szCs w:val="24"/>
        </w:rPr>
      </w:pPr>
    </w:p>
    <w:p w14:paraId="1D3CCE90"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ssessing microalgae as a fishmeal alternative, rainbow trout development and feed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must be compared to those given traditional fishmeal. </w:t>
      </w:r>
      <w:r>
        <w:rPr>
          <w:rFonts w:ascii="Times New Roman" w:eastAsia="Times New Roman" w:hAnsi="Times New Roman" w:cs="Times New Roman"/>
          <w:sz w:val="24"/>
          <w:szCs w:val="24"/>
        </w:rPr>
        <w:t xml:space="preserve">Several comparison investigations have yielded encouraging </w:t>
      </w:r>
      <w:proofErr w:type="gramStart"/>
      <w:r>
        <w:rPr>
          <w:rFonts w:ascii="Times New Roman" w:eastAsia="Times New Roman" w:hAnsi="Times New Roman" w:cs="Times New Roman"/>
          <w:sz w:val="24"/>
          <w:szCs w:val="24"/>
        </w:rPr>
        <w:t>outcomes,</w:t>
      </w:r>
      <w:proofErr w:type="gramEnd"/>
      <w:r>
        <w:rPr>
          <w:rFonts w:ascii="Times New Roman" w:eastAsia="Times New Roman" w:hAnsi="Times New Roman" w:cs="Times New Roman"/>
          <w:sz w:val="24"/>
          <w:szCs w:val="24"/>
        </w:rPr>
        <w:t xml:space="preserve"> however algae species and incorporation levels vary. </w:t>
      </w:r>
      <w:r>
        <w:rPr>
          <w:rFonts w:ascii="Times New Roman" w:eastAsia="Times New Roman" w:hAnsi="Times New Roman" w:cs="Times New Roman"/>
          <w:sz w:val="24"/>
          <w:szCs w:val="24"/>
        </w:rPr>
        <w:br/>
        <w:t>1. Comparisons of microalgae-based diets with fishmeal-based diets for rainbow trout have yielded conflicting results, but overall, m</w:t>
      </w:r>
      <w:r>
        <w:rPr>
          <w:rFonts w:ascii="Times New Roman" w:eastAsia="Times New Roman" w:hAnsi="Times New Roman" w:cs="Times New Roman"/>
          <w:sz w:val="24"/>
          <w:szCs w:val="24"/>
        </w:rPr>
        <w:t xml:space="preserve">icroalgae inclusion has not significantly reduced growth performance. One study found that rainbow trout given 10% Chlorella had identical development rates and weight increase to those fed fishmeal. This implies that microalgae can substitute fishmeal at </w:t>
      </w:r>
      <w:r>
        <w:rPr>
          <w:rFonts w:ascii="Times New Roman" w:eastAsia="Times New Roman" w:hAnsi="Times New Roman" w:cs="Times New Roman"/>
          <w:sz w:val="24"/>
          <w:szCs w:val="24"/>
        </w:rPr>
        <w:t>modest levels without affecting growth. At inclusion levels exceeding 20%, growth rate decreased, perhaps due to diet nutritional imbalanc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2gcSFnb","properties":{"formattedCitation":"[28]","plainCitation":"[</w:instrText>
      </w:r>
      <w:r>
        <w:rPr>
          <w:rFonts w:ascii="Times New Roman" w:eastAsia="Times New Roman" w:hAnsi="Times New Roman" w:cs="Times New Roman"/>
          <w:sz w:val="24"/>
          <w:szCs w:val="24"/>
        </w:rPr>
        <w:instrText>28]","noteIndex":0},"citationItems":[{"id":7804,"uris":["http://zotero.org/users/16652950/items/36AUGDLN"],"itemData":{"id":7804,"type":"article-journal","abstract":"An increase in fish consumption, combined with a decrease in wild fish harvest, is driving</w:instrText>
      </w:r>
      <w:r>
        <w:rPr>
          <w:rFonts w:ascii="Times New Roman" w:eastAsia="Times New Roman" w:hAnsi="Times New Roman" w:cs="Times New Roman"/>
          <w:sz w:val="24"/>
          <w:szCs w:val="24"/>
        </w:rPr>
        <w:instrText xml:space="preserve"> the aquaculture industry at rapid pace. Today, farmed seafo…","container-title":"Journal of Biotechnology","DOI":"10.1016/j.jbiotec.2021.09.003","ISSN":"0168-1656","language":"en-US","note":"publisher: Elsevier","page":"1-20","source":"www.sciencedirect.c</w:instrText>
      </w:r>
      <w:r>
        <w:rPr>
          <w:rFonts w:ascii="Times New Roman" w:eastAsia="Times New Roman" w:hAnsi="Times New Roman" w:cs="Times New Roman"/>
          <w:sz w:val="24"/>
          <w:szCs w:val="24"/>
        </w:rPr>
        <w:instrText xml:space="preserve">om","title":"Potential of microalgae as a sustainable feed ingredient for aquaculture","volume":"341","issued":{"date-parts":[["2021",11,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CD33D1"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Feed C</w:t>
      </w:r>
      <w:r>
        <w:rPr>
          <w:rFonts w:ascii="Times New Roman" w:eastAsia="Times New Roman" w:hAnsi="Times New Roman" w:cs="Times New Roman"/>
          <w:sz w:val="24"/>
          <w:szCs w:val="24"/>
        </w:rPr>
        <w:t>onversion and Efficiency: Microalgae-based diets generally outperform standard fishmeal diets in FCR. In one study, rainbow trout fed 10% Spirulina had a considerably lower FCR (1.3) than fishmeal-based control group (1.5). The fish turned feed into body m</w:t>
      </w:r>
      <w:r>
        <w:rPr>
          <w:rFonts w:ascii="Times New Roman" w:eastAsia="Times New Roman" w:hAnsi="Times New Roman" w:cs="Times New Roman"/>
          <w:sz w:val="24"/>
          <w:szCs w:val="24"/>
        </w:rPr>
        <w:t>ass more efficiently with microalgae. Fishmeal is one of the most effective protein sources in aquaculture, therefore the FCR increase is remark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8Ng7Fmy","properties":{"formattedCitation":"[29]","plainCita</w:instrText>
      </w:r>
      <w:r>
        <w:rPr>
          <w:rFonts w:ascii="Times New Roman" w:eastAsia="Times New Roman" w:hAnsi="Times New Roman" w:cs="Times New Roman"/>
          <w:sz w:val="24"/>
          <w:szCs w:val="24"/>
        </w:rPr>
        <w:instrText>tion":"[29]","noteIndex":0},"citationItems":[{"id":7806,"uris":["http://zotero.org/users/16652950/items/R7K4SG6C"],"itemData":{"id":7806,"type":"article-journal","abstract":"Microalgae are increasingly being studied to replace fishmeal in aquafeed producti</w:instrText>
      </w:r>
      <w:r>
        <w:rPr>
          <w:rFonts w:ascii="Times New Roman" w:eastAsia="Times New Roman" w:hAnsi="Times New Roman" w:cs="Times New Roman"/>
          <w:sz w:val="24"/>
          <w:szCs w:val="24"/>
        </w:rPr>
        <w:instrText>on. Low level Spirulina supplementation to various fish species has been widely investigated, demonstrating enhanced growth and better product quality. In order to evaluate the effects of a full fishmeal replacement with Spirulina (Arthrospira platensis) o</w:instrText>
      </w:r>
      <w:r>
        <w:rPr>
          <w:rFonts w:ascii="Times New Roman" w:eastAsia="Times New Roman" w:hAnsi="Times New Roman" w:cs="Times New Roman"/>
          <w:sz w:val="24"/>
          <w:szCs w:val="24"/>
        </w:rPr>
        <w:instrText>n growth and product quality in African catfish (Clarias gariepinus), two isoenergetic diets were formulated and fed for ten weeks to 120 fish with an average initial weight of 50 ± 3 g. Full supplementation of Spirulina resulted in reduced growth (p &lt; 0.0</w:instrText>
      </w:r>
      <w:r>
        <w:rPr>
          <w:rFonts w:ascii="Times New Roman" w:eastAsia="Times New Roman" w:hAnsi="Times New Roman" w:cs="Times New Roman"/>
          <w:sz w:val="24"/>
          <w:szCs w:val="24"/>
        </w:rPr>
        <w:instrText>01) whereas feed conversion ratio was on par (p &gt; 0.05). Furthermore, Spirulina-fed fish showed a more intense yellow coloration in skin, and raw and cooked fillet (p &lt; 0.001). The analysis of fatty acids revealed higher proportions of C16:0 (p &lt; 0.001) an</w:instrText>
      </w:r>
      <w:r>
        <w:rPr>
          <w:rFonts w:ascii="Times New Roman" w:eastAsia="Times New Roman" w:hAnsi="Times New Roman" w:cs="Times New Roman"/>
          <w:sz w:val="24"/>
          <w:szCs w:val="24"/>
        </w:rPr>
        <w:instrText xml:space="preserve">d C18:2n6 (p &lt; 0.05) in fish fed the Spirulina-diet while C24:0 (p &lt; 0.01) and C20:5n3 (p &lt; 0.001) were found to be higher in the control group. Even though no statistically significant differences in the overall SFA, MUFA and PUFA were detected, a slight </w:instrText>
      </w:r>
      <w:r>
        <w:rPr>
          <w:rFonts w:ascii="Times New Roman" w:eastAsia="Times New Roman" w:hAnsi="Times New Roman" w:cs="Times New Roman"/>
          <w:sz w:val="24"/>
          <w:szCs w:val="24"/>
        </w:rPr>
        <w:instrText>increase of the n6/n3 ratio was observed in the Spirulina-fed fish. Without further optimization of the feed ration, a complete fishmeal replacement with Spirulina can lead to economic losses. It remains to be studied whether the observed changes in produc</w:instrText>
      </w:r>
      <w:r>
        <w:rPr>
          <w:rFonts w:ascii="Times New Roman" w:eastAsia="Times New Roman" w:hAnsi="Times New Roman" w:cs="Times New Roman"/>
          <w:sz w:val="24"/>
          <w:szCs w:val="24"/>
        </w:rPr>
        <w:instrText>t quality affect consumer acceptance.","container-title":"Sustainability","DOI":"10.3390/su13168726","ISSN":"2071-1050","issue":"16","language":"en","license":"http://creativecommons.org/licenses/by/3.0/","note":"publisher: Multidisciplinary Digital Publis</w:instrText>
      </w:r>
      <w:r>
        <w:rPr>
          <w:rFonts w:ascii="Times New Roman" w:eastAsia="Times New Roman" w:hAnsi="Times New Roman" w:cs="Times New Roman"/>
          <w:sz w:val="24"/>
          <w:szCs w:val="24"/>
        </w:rPr>
        <w:instrText>hing Institute","page":"8726","source":"www.mdpi.com","title":"Total Replacement of Fishmeal by Spirulina (Arthrospira platensis) and Its Effect on Growth Performance and Product Quality of African Catfish (Clarias gariepinus)","volume":"13","author":[{"fa</w:instrText>
      </w:r>
      <w:r>
        <w:rPr>
          <w:rFonts w:ascii="Times New Roman" w:eastAsia="Times New Roman" w:hAnsi="Times New Roman" w:cs="Times New Roman"/>
          <w:sz w:val="24"/>
          <w:szCs w:val="24"/>
        </w:rPr>
        <w:instrText>mily":"Rosenau","given":"Simon"},{"family":"Oertel","given":"Elisa"},{"family":"Dietz","given":"Carsten"},{"family":"Wessels","given":"Stephan"},{"family":"Tetens","given":"Jens"},{"family":"Mörlein","given":"Daniel"},{"family":"Ciulu","given":"Marco"}],"i</w:instrText>
      </w:r>
      <w:r>
        <w:rPr>
          <w:rFonts w:ascii="Times New Roman" w:eastAsia="Times New Roman" w:hAnsi="Times New Roman" w:cs="Times New Roman"/>
          <w:sz w:val="24"/>
          <w:szCs w:val="24"/>
        </w:rPr>
        <w:instrText xml:space="preserve">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Although long-term studies are scarce, initial research suggests that microalgae-based diets do not significantly</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effect</w:t>
      </w:r>
      <w:proofErr w:type="gramEnd"/>
      <w:r>
        <w:rPr>
          <w:rFonts w:ascii="Times New Roman" w:eastAsia="Times New Roman" w:hAnsi="Times New Roman" w:cs="Times New Roman"/>
          <w:sz w:val="24"/>
          <w:szCs w:val="24"/>
        </w:rPr>
        <w:t xml:space="preserve"> rainbow trout health or growth. Some research show that trout diets with microalgae can increase illness and environmental stress resistance, promoting long-term growth.</w:t>
      </w:r>
    </w:p>
    <w:p w14:paraId="1B49BA09"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y studies have found that rainbow trout develop and use feed better on micr</w:t>
      </w:r>
      <w:r>
        <w:rPr>
          <w:rFonts w:ascii="Times New Roman" w:eastAsia="Times New Roman" w:hAnsi="Times New Roman" w:cs="Times New Roman"/>
          <w:sz w:val="24"/>
          <w:szCs w:val="24"/>
        </w:rPr>
        <w:t>oalgae diets than on fishmeal. Microalgae in trout diets boost weight gain, FCR, and health, making them a viable aquaculture protein source. Optimal inclusion amounts depend on algae species and fish diets. Microalgae-based diets can meet or outperform fi</w:t>
      </w:r>
      <w:r>
        <w:rPr>
          <w:rFonts w:ascii="Times New Roman" w:eastAsia="Times New Roman" w:hAnsi="Times New Roman" w:cs="Times New Roman"/>
          <w:sz w:val="24"/>
          <w:szCs w:val="24"/>
        </w:rPr>
        <w:t xml:space="preserve">shmeal diets in certain ways, but more study is needed to </w:t>
      </w:r>
      <w:proofErr w:type="spellStart"/>
      <w:r>
        <w:rPr>
          <w:rFonts w:ascii="Times New Roman" w:eastAsia="Times New Roman" w:hAnsi="Times New Roman" w:cs="Times New Roman"/>
          <w:sz w:val="24"/>
          <w:szCs w:val="24"/>
        </w:rPr>
        <w:t>optimise</w:t>
      </w:r>
      <w:proofErr w:type="spellEnd"/>
      <w:r>
        <w:rPr>
          <w:rFonts w:ascii="Times New Roman" w:eastAsia="Times New Roman" w:hAnsi="Times New Roman" w:cs="Times New Roman"/>
          <w:sz w:val="24"/>
          <w:szCs w:val="24"/>
        </w:rPr>
        <w:t xml:space="preserve"> inclusion levels, investigate long-term impacts, and determine the economic viability of large-scale microalgae production for aquaculture feeds. Microalgae, a nutrient-dense, ecologically </w:t>
      </w:r>
      <w:r>
        <w:rPr>
          <w:rFonts w:ascii="Times New Roman" w:eastAsia="Times New Roman" w:hAnsi="Times New Roman" w:cs="Times New Roman"/>
          <w:sz w:val="24"/>
          <w:szCs w:val="24"/>
        </w:rPr>
        <w:t>friendly fishmeal replacement, may solve aquaculture's sustainability issu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9IG6DTg","properties":{"formattedCitation":"[26]","plainCitation":"[26]","noteIndex":0},"citationItems":[{"id":7800,"uris":["http://</w:instrText>
      </w:r>
      <w:r>
        <w:rPr>
          <w:rFonts w:ascii="Times New Roman" w:eastAsia="Times New Roman" w:hAnsi="Times New Roman" w:cs="Times New Roman"/>
          <w:sz w:val="24"/>
          <w:szCs w:val="24"/>
        </w:rPr>
        <w:instrText xml:space="preserve">zotero.org/users/16652950/items/9AQWKQZF"],"itemData":{"id":7800,"type":"article-journal","abstract":"Aquafeed accounts for at least 75–90% of aquaculture’s operating costs. Traditional aquafeed ingredients such as fishmeal, fish oil, and soybean meal are </w:instrText>
      </w:r>
      <w:r>
        <w:rPr>
          <w:rFonts w:ascii="Times New Roman" w:eastAsia="Times New Roman" w:hAnsi="Times New Roman" w:cs="Times New Roman"/>
          <w:sz w:val="24"/>
          <w:szCs w:val="24"/>
        </w:rPr>
        <w:instrText>unsustainable; further, their increasing cost necessities developing alternative feed ingredients. Microalgae-based aquafeed is not only environmentally friendly, but it can also be cost-effective with proper optimization. In addition, the nutrition profil</w:instrText>
      </w:r>
      <w:r>
        <w:rPr>
          <w:rFonts w:ascii="Times New Roman" w:eastAsia="Times New Roman" w:hAnsi="Times New Roman" w:cs="Times New Roman"/>
          <w:sz w:val="24"/>
          <w:szCs w:val="24"/>
        </w:rPr>
        <w:instrText>e of microalgae is similar to that of many fishes. The digestibility of a feed is one of the most important factors to consider in feed formulation. A highly digestible feed can lower production costs, reduce feed waste, and reduce the risk of eutrophicati</w:instrText>
      </w:r>
      <w:r>
        <w:rPr>
          <w:rFonts w:ascii="Times New Roman" w:eastAsia="Times New Roman" w:hAnsi="Times New Roman" w:cs="Times New Roman"/>
          <w:sz w:val="24"/>
          <w:szCs w:val="24"/>
        </w:rPr>
        <w:instrText>on. This review discusses the digestibility of various nutrients such as protein, lipid, carbohydrate, amino acids, and fatty acids (including omega-3 fatty acids), dry matter, and energy of various microalgae in fish. Other commonly used aquafeed ingredie</w:instrText>
      </w:r>
      <w:r>
        <w:rPr>
          <w:rFonts w:ascii="Times New Roman" w:eastAsia="Times New Roman" w:hAnsi="Times New Roman" w:cs="Times New Roman"/>
          <w:sz w:val="24"/>
          <w:szCs w:val="24"/>
        </w:rPr>
        <w:instrText>nts were also compared to microalgae in terms of nutrient and energy digestibility in fish. The intrinsic characteristics of microalgae, biomass pretreatment, and feed preparation methods are all discussed as factors that contribute to the nutrient and ene</w:instrText>
      </w:r>
      <w:r>
        <w:rPr>
          <w:rFonts w:ascii="Times New Roman" w:eastAsia="Times New Roman" w:hAnsi="Times New Roman" w:cs="Times New Roman"/>
          <w:sz w:val="24"/>
          <w:szCs w:val="24"/>
        </w:rPr>
        <w:instrText>rgy digestibility of microalgae in fish. Furthermore, methods for increasing the digestibility of microalgal biomass in fish are suggested. Finally, the review concludes with the challenges and prospects of using microalgae as a fish feed in terms of diges</w:instrText>
      </w:r>
      <w:r>
        <w:rPr>
          <w:rFonts w:ascii="Times New Roman" w:eastAsia="Times New Roman" w:hAnsi="Times New Roman" w:cs="Times New Roman"/>
          <w:sz w:val="24"/>
          <w:szCs w:val="24"/>
        </w:rPr>
        <w:instrText>tibility.","container-title":"Sustainability","DOI":"10.3390/su132313211","ISSN":"2071-1050","issue":"23","language":"en","license":"http://creativecommons.org/licenses/by/3.0/","note":"publisher: Multidisciplinary Digital Publishing Institute","page":"132</w:instrText>
      </w:r>
      <w:r>
        <w:rPr>
          <w:rFonts w:ascii="Times New Roman" w:eastAsia="Times New Roman" w:hAnsi="Times New Roman" w:cs="Times New Roman"/>
          <w:sz w:val="24"/>
          <w:szCs w:val="24"/>
        </w:rPr>
        <w:instrText>11","source":"www.mdpi.com","title":"Nutrients and Energy Digestibility of Microalgal Biomass for Fish Feed Applications","volume":"13","author":[{"family":"Annamalai","given":"Senthil Nagappan"},{"family":"Das","given":"Probir"},{"family":"Thaher","given"</w:instrText>
      </w:r>
      <w:r>
        <w:rPr>
          <w:rFonts w:ascii="Times New Roman" w:eastAsia="Times New Roman" w:hAnsi="Times New Roman" w:cs="Times New Roman"/>
          <w:sz w:val="24"/>
          <w:szCs w:val="24"/>
        </w:rPr>
        <w:instrText>:"Mahmoud I. A."},{"family":"Abdul Quadir","given":"Mohammad"},{"family":"Khan","given":"Shoyeb"},{"family":"Mahata","given":"Chandan"},{"family":"Al Jabri","given":"Hareb"}],"issued":{"date-parts":[["2021",1]]}}}],"schema":"https://github.com/citation-sty</w:instrText>
      </w:r>
      <w:r>
        <w:rPr>
          <w:rFonts w:ascii="Times New Roman" w:eastAsia="Times New Roman" w:hAnsi="Times New Roman" w:cs="Times New Roman"/>
          <w:sz w:val="24"/>
          <w:szCs w:val="24"/>
        </w:rPr>
        <w:instrText xml:space="preserve">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gure 2 compares growth and feed conversion in fishmeal and chosen microalgae diets to show how microalgae diets affect trout performance.</w:t>
      </w:r>
    </w:p>
    <w:p w14:paraId="7672AE54" w14:textId="77777777" w:rsidR="00040513" w:rsidRDefault="003F2D4E">
      <w:pPr>
        <w:pStyle w:val="Heading3"/>
        <w:rPr>
          <w:b w:val="0"/>
          <w:bCs w:val="0"/>
          <w:sz w:val="24"/>
          <w:szCs w:val="24"/>
        </w:rPr>
      </w:pPr>
      <w:r>
        <w:rPr>
          <w:noProof/>
        </w:rPr>
        <w:lastRenderedPageBreak/>
        <w:drawing>
          <wp:inline distT="0" distB="0" distL="0" distR="0" wp14:anchorId="6DBE37BA" wp14:editId="356CD48E">
            <wp:extent cx="5943600" cy="3566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rStyle w:val="Strong"/>
          <w:rFonts w:eastAsiaTheme="majorEastAsia"/>
          <w:sz w:val="24"/>
          <w:szCs w:val="24"/>
        </w:rPr>
        <w:t>Figure 2. Effects of Microalgae on Growth and Feed Conve</w:t>
      </w:r>
      <w:r>
        <w:rPr>
          <w:rStyle w:val="Strong"/>
          <w:rFonts w:eastAsiaTheme="majorEastAsia"/>
          <w:sz w:val="24"/>
          <w:szCs w:val="24"/>
        </w:rPr>
        <w:t>rsion in Rainbow Trout.</w:t>
      </w:r>
      <w:r>
        <w:rPr>
          <w:rStyle w:val="Strong"/>
          <w:rFonts w:eastAsiaTheme="majorEastAsia"/>
          <w:b/>
          <w:bCs/>
          <w:sz w:val="24"/>
          <w:szCs w:val="24"/>
        </w:rPr>
        <w:t xml:space="preserve"> </w:t>
      </w:r>
      <w:r>
        <w:rPr>
          <w:rStyle w:val="Emphasis"/>
          <w:b w:val="0"/>
          <w:bCs w:val="0"/>
          <w:sz w:val="24"/>
          <w:szCs w:val="24"/>
        </w:rPr>
        <w:t xml:space="preserve">This figure presents a comparative analysis of growth performance metrics in rainbow trout fed different diets: fishmeal (control), Chlorella, Spirulina, and </w:t>
      </w:r>
      <w:proofErr w:type="spellStart"/>
      <w:r>
        <w:rPr>
          <w:rStyle w:val="Emphasis"/>
          <w:b w:val="0"/>
          <w:bCs w:val="0"/>
          <w:sz w:val="24"/>
          <w:szCs w:val="24"/>
        </w:rPr>
        <w:t>Haematococcus</w:t>
      </w:r>
      <w:proofErr w:type="spellEnd"/>
      <w:r>
        <w:rPr>
          <w:rStyle w:val="Emphasis"/>
          <w:b w:val="0"/>
          <w:bCs w:val="0"/>
          <w:sz w:val="24"/>
          <w:szCs w:val="24"/>
        </w:rPr>
        <w:t xml:space="preserve">. Metrics include average weight gain (%), feed conversion </w:t>
      </w:r>
      <w:r>
        <w:rPr>
          <w:rStyle w:val="Emphasis"/>
          <w:b w:val="0"/>
          <w:bCs w:val="0"/>
          <w:sz w:val="24"/>
          <w:szCs w:val="24"/>
        </w:rPr>
        <w:t>ratio (FCR), and survival rate (%). The grouped columns illustrate that Chlorella- and Spirulina-based diets can match or surpass traditional fishmeal in supporting growth and feed efficiency, while maintaining high survival rates.</w:t>
      </w:r>
    </w:p>
    <w:p w14:paraId="2896BC29" w14:textId="77777777" w:rsidR="00040513" w:rsidRDefault="00040513">
      <w:pPr>
        <w:pStyle w:val="NormalWeb"/>
      </w:pPr>
    </w:p>
    <w:p w14:paraId="39BD3D3F" w14:textId="77777777" w:rsidR="00040513" w:rsidRDefault="003F2D4E">
      <w:pPr>
        <w:pStyle w:val="Heading3"/>
      </w:pPr>
      <w:r>
        <w:rPr>
          <w:rStyle w:val="Strong"/>
          <w:b/>
          <w:bCs/>
        </w:rPr>
        <w:t>6. Microalgae and Nutri</w:t>
      </w:r>
      <w:r>
        <w:rPr>
          <w:rStyle w:val="Strong"/>
          <w:b/>
          <w:bCs/>
        </w:rPr>
        <w:t>ent Excretion in Aquaculture</w:t>
      </w:r>
    </w:p>
    <w:p w14:paraId="2BE37740"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trient excretion, especially nitrogen (N) and phosphorus (P), is a major environmental issue in aquaculture. Maintaining water quality and reducing eutrophication requires efficient </w:t>
      </w:r>
      <w:proofErr w:type="spellStart"/>
      <w:r>
        <w:rPr>
          <w:rFonts w:ascii="Times New Roman" w:eastAsia="Times New Roman" w:hAnsi="Times New Roman" w:cs="Times New Roman"/>
          <w:sz w:val="24"/>
          <w:szCs w:val="24"/>
        </w:rPr>
        <w:t>fertiliser</w:t>
      </w:r>
      <w:proofErr w:type="spellEnd"/>
      <w:r>
        <w:rPr>
          <w:rFonts w:ascii="Times New Roman" w:eastAsia="Times New Roman" w:hAnsi="Times New Roman" w:cs="Times New Roman"/>
          <w:sz w:val="24"/>
          <w:szCs w:val="24"/>
        </w:rPr>
        <w:t xml:space="preserve"> management. The use of microalga</w:t>
      </w:r>
      <w:r>
        <w:rPr>
          <w:rFonts w:ascii="Times New Roman" w:eastAsia="Times New Roman" w:hAnsi="Times New Roman" w:cs="Times New Roman"/>
          <w:sz w:val="24"/>
          <w:szCs w:val="24"/>
        </w:rPr>
        <w:t xml:space="preserve">e instead of fishmeal in aquaculture feeds might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nutrient excretion and improve sustainability and environmental eff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0mZ1SiB","properties":{"formattedCitation":"[30]","plainCitation":"[30]","noteIn</w:instrText>
      </w:r>
      <w:r>
        <w:rPr>
          <w:rFonts w:ascii="Times New Roman" w:eastAsia="Times New Roman" w:hAnsi="Times New Roman" w:cs="Times New Roman"/>
          <w:sz w:val="24"/>
          <w:szCs w:val="24"/>
        </w:rPr>
        <w:instrText>dex":0},"citationItems":[{"id":7809,"uris":["http://zotero.org/users/16652950/items/DNLYG4EQ"],"itemData":{"id":7809,"type":"article-journal","abstract":"The rapid increase in aquaculture over the last several decades has led to concerns about the environm</w:instrText>
      </w:r>
      <w:r>
        <w:rPr>
          <w:rFonts w:ascii="Times New Roman" w:eastAsia="Times New Roman" w:hAnsi="Times New Roman" w:cs="Times New Roman"/>
          <w:sz w:val="24"/>
          <w:szCs w:val="24"/>
        </w:rPr>
        <w:instrText>ental impact of fish feeds relying on marine resources for fishmeal (FM). We aim to assess Nannochloropsis sp. QH25 co-product as a viable and sustainable replacement for FM in juvenile rainbow trout, Oncorhynchus mykiss, feeds. We formulated four experime</w:instrText>
      </w:r>
      <w:r>
        <w:rPr>
          <w:rFonts w:ascii="Times New Roman" w:eastAsia="Times New Roman" w:hAnsi="Times New Roman" w:cs="Times New Roman"/>
          <w:sz w:val="24"/>
          <w:szCs w:val="24"/>
        </w:rPr>
        <w:instrText>ntal diets: a reference (FM based), 33N, 66N, and 100N diet (33%, 66%, and 100% co-product replacement). Rainbow trout were randomly assigned to one of 16 tanks and randomly assigned an experimental diet to consume throughout the experiment (64 days total)</w:instrText>
      </w:r>
      <w:r>
        <w:rPr>
          <w:rFonts w:ascii="Times New Roman" w:eastAsia="Times New Roman" w:hAnsi="Times New Roman" w:cs="Times New Roman"/>
          <w:sz w:val="24"/>
          <w:szCs w:val="24"/>
        </w:rPr>
        <w:instrText>, with four replicate tanks per diet. We compared the phosphorus (P) and nitrogen (N) digestibility, emissions, and growth between diets and, compared six environmental impacts (biotic resource use (BRU), global warming potential (GWP), water use, land use</w:instrText>
      </w:r>
      <w:r>
        <w:rPr>
          <w:rFonts w:ascii="Times New Roman" w:eastAsia="Times New Roman" w:hAnsi="Times New Roman" w:cs="Times New Roman"/>
          <w:sz w:val="24"/>
          <w:szCs w:val="24"/>
        </w:rPr>
        <w:instrText>, marine eutrophication potential (MEP), and freshwater eutrophication potential (FEP)) of each diet. Our results indicate that replacing FM with co-product did not significantly alter growth. P digestibility of the experimental and reference diets was com</w:instrText>
      </w:r>
      <w:r>
        <w:rPr>
          <w:rFonts w:ascii="Times New Roman" w:eastAsia="Times New Roman" w:hAnsi="Times New Roman" w:cs="Times New Roman"/>
          <w:sz w:val="24"/>
          <w:szCs w:val="24"/>
        </w:rPr>
        <w:instrText>parable. BRU conversion ratio was significantly lower in the experimental diets. However, there were significantly higher water and land use conversion ratios but insignificantly higher results in GWP, MEP, and FEP between the reference and 100N diet.","co</w:instrText>
      </w:r>
      <w:r>
        <w:rPr>
          <w:rFonts w:ascii="Times New Roman" w:eastAsia="Times New Roman" w:hAnsi="Times New Roman" w:cs="Times New Roman"/>
          <w:sz w:val="24"/>
          <w:szCs w:val="24"/>
        </w:rPr>
        <w:instrText>ntainer-title":"Environmental Science and Pollution Research","DOI":"10.1007/s11356-024-34136-6","ISSN":"1614-7499","issue":"33","journalAbbreviation":"Environ Sci Pollut Res","language":"en","page":"46073-46086","source":"Springer Link","title":"Towards c</w:instrText>
      </w:r>
      <w:r>
        <w:rPr>
          <w:rFonts w:ascii="Times New Roman" w:eastAsia="Times New Roman" w:hAnsi="Times New Roman" w:cs="Times New Roman"/>
          <w:sz w:val="24"/>
          <w:szCs w:val="24"/>
        </w:rPr>
        <w:instrText>leaner environment: recycling microalgal co-product to reduce emissions and impacts while eliminating fishmeal in rainbow trout feed for sustainable aquaculture","title-short":"Towards cleaner environment","volume":"31","author":[{"family":"Sarker","given"</w:instrText>
      </w:r>
      <w:r>
        <w:rPr>
          <w:rFonts w:ascii="Times New Roman" w:eastAsia="Times New Roman" w:hAnsi="Times New Roman" w:cs="Times New Roman"/>
          <w:sz w:val="24"/>
          <w:szCs w:val="24"/>
        </w:rPr>
        <w:instrText>:"Pallab K."},{"family":"Figueroa","given":"Ebenezer"},{"family":"Kapuscinski","given":"Anne R."},{"family":"McKuin","given":"Brandi"},{"family":"Schoffstall","given":"Benjamin V."},{"family":"Fitzgerald","given":"Devin"},{"family":"Greenwood","given":"Con</w:instrText>
      </w:r>
      <w:r>
        <w:rPr>
          <w:rFonts w:ascii="Times New Roman" w:eastAsia="Times New Roman" w:hAnsi="Times New Roman" w:cs="Times New Roman"/>
          <w:sz w:val="24"/>
          <w:szCs w:val="24"/>
        </w:rPr>
        <w:instrText>nor"},{"family":"O’Shelski","given":"Kira"},{"family":"Pasion","given":"Emily Noelle"},{"family":"Gwynne","given":"Duncan"},{"family":"Orcajo","given":"Diego Gonzalez"},{"family":"Andrade","given":"Sofie"},{"family":"Nocera","given":"Pablo"}],"issued":{"da</w:instrText>
      </w:r>
      <w:r>
        <w:rPr>
          <w:rFonts w:ascii="Times New Roman" w:eastAsia="Times New Roman" w:hAnsi="Times New Roman" w:cs="Times New Roman"/>
          <w:sz w:val="24"/>
          <w:szCs w:val="24"/>
        </w:rPr>
        <w:instrText xml:space="preserve">te-parts":[["2024",7,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utrient excretion in aquaculture, rainbow trout's response to microalgae-based diets, and the environmental advantages of redu</w:t>
      </w:r>
      <w:r>
        <w:rPr>
          <w:rFonts w:ascii="Times New Roman" w:eastAsia="Times New Roman" w:hAnsi="Times New Roman" w:cs="Times New Roman"/>
          <w:sz w:val="24"/>
          <w:szCs w:val="24"/>
        </w:rPr>
        <w:t>ced nutrient output are discussed in this section.</w:t>
      </w:r>
    </w:p>
    <w:p w14:paraId="5062922A" w14:textId="77777777" w:rsidR="00040513" w:rsidRDefault="00040513">
      <w:pPr>
        <w:pStyle w:val="Heading4"/>
        <w:rPr>
          <w:rStyle w:val="Strong"/>
          <w:b w:val="0"/>
          <w:bCs w:val="0"/>
        </w:rPr>
      </w:pPr>
    </w:p>
    <w:p w14:paraId="708E2CC5" w14:textId="77777777" w:rsidR="00040513" w:rsidRDefault="003F2D4E">
      <w:pPr>
        <w:pStyle w:val="Heading4"/>
      </w:pPr>
      <w:r>
        <w:rPr>
          <w:rStyle w:val="Strong"/>
          <w:b w:val="0"/>
          <w:bCs w:val="0"/>
        </w:rPr>
        <w:t>Nutrient Excretion in Fish</w:t>
      </w:r>
    </w:p>
    <w:p w14:paraId="195887C4"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sh metabolism excretes nutrients in aquaculture. Fish primarily excrete nitrogen as ammonia (NH₃) and urea (more prevalent in freshwater species), and phosphorus as phosphate </w:t>
      </w:r>
      <w:r>
        <w:rPr>
          <w:rFonts w:ascii="Times New Roman" w:eastAsia="Times New Roman" w:hAnsi="Times New Roman" w:cs="Times New Roman"/>
          <w:sz w:val="24"/>
          <w:szCs w:val="24"/>
        </w:rPr>
        <w:t>(PO₄³⁻). These nutrients are necessary for aquatic creature growth but can degrade the ecosystem in exce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sGHlsLi","properties":{"formattedCitation":"[31]","plainCitation":"[31]","noteIndex":0},"citationItems</w:instrText>
      </w:r>
      <w:r>
        <w:rPr>
          <w:rFonts w:ascii="Times New Roman" w:eastAsia="Times New Roman" w:hAnsi="Times New Roman" w:cs="Times New Roman"/>
          <w:sz w:val="24"/>
          <w:szCs w:val="24"/>
        </w:rPr>
        <w:instrText>":[{"id":7811,"uris":["http://zotero.org/users/16652950/items/JU632YZD"],"itemData":{"id":7811,"type":"article-journal","abstract":"Simple Summary\nOur aim is to introduce the mineral nutrition of fish and explain the complexity of determining requirements</w:instrText>
      </w:r>
      <w:r>
        <w:rPr>
          <w:rFonts w:ascii="Times New Roman" w:eastAsia="Times New Roman" w:hAnsi="Times New Roman" w:cs="Times New Roman"/>
          <w:sz w:val="24"/>
          <w:szCs w:val="24"/>
        </w:rPr>
        <w:instrText xml:space="preserve"> for these elements, which are absorbed and excreted by the fish into the surrounding water. To date, only the requirements for nine minerals have been investigated. The review is focused on the absorption and the dietary factors that reduce their absorpti</w:instrText>
      </w:r>
      <w:r>
        <w:rPr>
          <w:rFonts w:ascii="Times New Roman" w:eastAsia="Times New Roman" w:hAnsi="Times New Roman" w:cs="Times New Roman"/>
          <w:sz w:val="24"/>
          <w:szCs w:val="24"/>
        </w:rPr>
        <w:instrText>on from feed ingredients of plant and animal origin. Some diseases, such as cataracts, anemia and bone deformity, have been linked to dietary deficiency of minerals.\n\nAbstract\nAquatic animals have unique physiological mechanisms to absorb and retain min</w:instrText>
      </w:r>
      <w:r>
        <w:rPr>
          <w:rFonts w:ascii="Times New Roman" w:eastAsia="Times New Roman" w:hAnsi="Times New Roman" w:cs="Times New Roman"/>
          <w:sz w:val="24"/>
          <w:szCs w:val="24"/>
        </w:rPr>
        <w:instrText>erals from their diets and water. Research and development in the area of mineral nutrition of farmed fish and crustaceans have been relatively slow and major gaps exist in the knowledge of trace element requirements, physiological functions and bioavailab</w:instrText>
      </w:r>
      <w:r>
        <w:rPr>
          <w:rFonts w:ascii="Times New Roman" w:eastAsia="Times New Roman" w:hAnsi="Times New Roman" w:cs="Times New Roman"/>
          <w:sz w:val="24"/>
          <w:szCs w:val="24"/>
        </w:rPr>
        <w:instrText>ility from feed ingredients. Quantitative dietary requirements have been reported for three macroelements (calcium, phosphorus and magnesium) and six trace minerals (zinc, iron, copper, manganese, iodine and selenium) for selected fish species. Mineral def</w:instrText>
      </w:r>
      <w:r>
        <w:rPr>
          <w:rFonts w:ascii="Times New Roman" w:eastAsia="Times New Roman" w:hAnsi="Times New Roman" w:cs="Times New Roman"/>
          <w:sz w:val="24"/>
          <w:szCs w:val="24"/>
        </w:rPr>
        <w:instrText>iciency signs in fish include reduced bone mineralization, anorexia, lens cataracts (zinc), skeletal deformities (phosphorus, magnesium, zinc), fin erosion (copper, zinc), nephrocalcinosis (magnesium deficiency, selenium toxicity), thyroid hyperplasia (iod</w:instrText>
      </w:r>
      <w:r>
        <w:rPr>
          <w:rFonts w:ascii="Times New Roman" w:eastAsia="Times New Roman" w:hAnsi="Times New Roman" w:cs="Times New Roman"/>
          <w:sz w:val="24"/>
          <w:szCs w:val="24"/>
        </w:rPr>
        <w:instrText>ine), muscular dystrophy (selenium) and hypochromic microcytic anemia (iron). An excessive intake of minerals from either diet or gill uptake causes toxicity and therefore a fine balance between mineral deficiency and toxicity is vital for aquatic organism</w:instrText>
      </w:r>
      <w:r>
        <w:rPr>
          <w:rFonts w:ascii="Times New Roman" w:eastAsia="Times New Roman" w:hAnsi="Times New Roman" w:cs="Times New Roman"/>
          <w:sz w:val="24"/>
          <w:szCs w:val="24"/>
        </w:rPr>
        <w:instrText>s to maintain their homeostasis, either through increased absorption or excretion. Release of minerals from uneaten or undigested feed and from urinary excretion can cause eutrophication of natural waters, which requires additional consideration in feed fo</w:instrText>
      </w:r>
      <w:r>
        <w:rPr>
          <w:rFonts w:ascii="Times New Roman" w:eastAsia="Times New Roman" w:hAnsi="Times New Roman" w:cs="Times New Roman"/>
          <w:sz w:val="24"/>
          <w:szCs w:val="24"/>
        </w:rPr>
        <w:instrText>rmulation. The current knowledge in mineral nutrition of fish is briefly reviewed.","container-title":"Animals : an Open Access Journal from MDPI","DOI":"10.3390/ani11092711","ISSN":"2076-2615","issue":"9","journalAbbreviation":"Animals (Basel)","note":"PM</w:instrText>
      </w:r>
      <w:r>
        <w:rPr>
          <w:rFonts w:ascii="Times New Roman" w:eastAsia="Times New Roman" w:hAnsi="Times New Roman" w:cs="Times New Roman"/>
          <w:sz w:val="24"/>
          <w:szCs w:val="24"/>
        </w:rPr>
        <w:instrText>ID: 34573676\nPMCID: PMC8466162","page":"2711","source":"PubMed Central","title":"Nutrition and Metabolism of Minerals in Fish","volume":"11","author":[{"family":"Lall","given":"Santosh P."},{"family":"Kaushik","given":"Sadasivam J."}],"issued":{"date-part</w:instrText>
      </w:r>
      <w:r>
        <w:rPr>
          <w:rFonts w:ascii="Times New Roman" w:eastAsia="Times New Roman" w:hAnsi="Times New Roman" w:cs="Times New Roman"/>
          <w:sz w:val="24"/>
          <w:szCs w:val="24"/>
        </w:rPr>
        <w:instrText xml:space="preserve">s":[["2021",9,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5D29F7" w14:textId="77777777" w:rsidR="00040513" w:rsidRDefault="00040513">
      <w:pPr>
        <w:spacing w:after="0" w:line="240" w:lineRule="auto"/>
        <w:rPr>
          <w:rFonts w:ascii="Times New Roman" w:eastAsia="Times New Roman" w:hAnsi="Times New Roman" w:cs="Times New Roman"/>
          <w:sz w:val="24"/>
          <w:szCs w:val="24"/>
        </w:rPr>
      </w:pPr>
    </w:p>
    <w:p w14:paraId="351FD8A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Nitrogen Excretion: Fish nutrition relies on nitrogen for protein synthesis. However, fish emit nitrogen, especially ammonia, whi</w:t>
      </w:r>
      <w:r>
        <w:rPr>
          <w:rFonts w:ascii="Times New Roman" w:eastAsia="Times New Roman" w:hAnsi="Times New Roman" w:cs="Times New Roman"/>
          <w:sz w:val="24"/>
          <w:szCs w:val="24"/>
        </w:rPr>
        <w:t xml:space="preserve">ch can harm water quality. High quantities of ammonia can </w:t>
      </w:r>
      <w:r>
        <w:rPr>
          <w:rFonts w:ascii="Times New Roman" w:eastAsia="Times New Roman" w:hAnsi="Times New Roman" w:cs="Times New Roman"/>
          <w:sz w:val="24"/>
          <w:szCs w:val="24"/>
        </w:rPr>
        <w:lastRenderedPageBreak/>
        <w:t>stress, harm, and kill fish. In high-density aquaculture systems, ammonia excretion may quickly build in the water, necessitating expensive and energy-intensive filtration and water treatment device</w:t>
      </w:r>
      <w:r>
        <w:rPr>
          <w:rFonts w:ascii="Times New Roman" w:eastAsia="Times New Roman" w:hAnsi="Times New Roman" w:cs="Times New Roman"/>
          <w:sz w:val="24"/>
          <w:szCs w:val="24"/>
        </w:rPr>
        <w:t>s to maintain water quality. Excess nitrogen in aquatic habitats can cause eutrophication, which causes algal blooms, oxygen deprivation, and fish morta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oGjubXd","properties":{"formattedCitation":"[32]","p</w:instrText>
      </w:r>
      <w:r>
        <w:rPr>
          <w:rFonts w:ascii="Times New Roman" w:eastAsia="Times New Roman" w:hAnsi="Times New Roman" w:cs="Times New Roman"/>
          <w:sz w:val="24"/>
          <w:szCs w:val="24"/>
        </w:rPr>
        <w:instrText>lainCitation":"[32]","noteIndex":0},"citationItems":[{"id":7814,"uris":["http://zotero.org/users/16652950/items/PDTEZSDB"],"itemData":{"id":7814,"type":"article-journal","abstract":"In intensive aquaculture, ammonia nitrogen (NH₃-N) is a major pollutant, c</w:instrText>
      </w:r>
      <w:r>
        <w:rPr>
          <w:rFonts w:ascii="Times New Roman" w:eastAsia="Times New Roman" w:hAnsi="Times New Roman" w:cs="Times New Roman"/>
          <w:sz w:val="24"/>
          <w:szCs w:val="24"/>
        </w:rPr>
        <w:instrText>ausing oxidative stress and immune damage to aquatic organisms. The liver is crucial in protecting against biotic and abiotic stresses, but the response mechanisms to ammonia stress in juvenile four-finger threadfin (Eleutheronema tetradactylum) are not we</w:instrText>
      </w:r>
      <w:r>
        <w:rPr>
          <w:rFonts w:ascii="Times New Roman" w:eastAsia="Times New Roman" w:hAnsi="Times New Roman" w:cs="Times New Roman"/>
          <w:sz w:val="24"/>
          <w:szCs w:val="24"/>
        </w:rPr>
        <w:instrText>ll understood. This study investigated these mechanisms by examining liver tissue structure, enzyme activities, and metabolomic changes in response to ammonia stress. Juvenile four-finger threadfin (7.4 ± 0.6 g) were divided into control, NH₃-N stress (50%</w:instrText>
      </w:r>
      <w:r>
        <w:rPr>
          <w:rFonts w:ascii="Times New Roman" w:eastAsia="Times New Roman" w:hAnsi="Times New Roman" w:cs="Times New Roman"/>
          <w:sz w:val="24"/>
          <w:szCs w:val="24"/>
        </w:rPr>
        <w:instrText xml:space="preserve"> LC50 96 h, 10 ± 0.4 mg/L), and postexposure recovery groups. Stress durations of 12, 24, 48, and 96 h were evaluated, followed by 48 h recovery. Prolonged ammonia stress led to increased liver tissue damage, including disordered hepatocyte arrangement, sw</w:instrText>
      </w:r>
      <w:r>
        <w:rPr>
          <w:rFonts w:ascii="Times New Roman" w:eastAsia="Times New Roman" w:hAnsi="Times New Roman" w:cs="Times New Roman"/>
          <w:sz w:val="24"/>
          <w:szCs w:val="24"/>
        </w:rPr>
        <w:instrText>elling, necrosis, and the disappearance of nucleoli. After 48 h recovery, liver damage was alleviated but did not fully return to control levels, suggesting that the toxic effects of ammonia are recoverable yet persistent. Antioxidant enzyme activities (su</w:instrText>
      </w:r>
      <w:r>
        <w:rPr>
          <w:rFonts w:ascii="Times New Roman" w:eastAsia="Times New Roman" w:hAnsi="Times New Roman" w:cs="Times New Roman"/>
          <w:sz w:val="24"/>
          <w:szCs w:val="24"/>
        </w:rPr>
        <w:instrText>peroxide dismutase, catalase, and glutathione peroxidase) initially showed significant increases peaking at 24 h after stress, before declining by 96 h. Malondialdehyde levels rose initially and remained elevated compared with controls. After 48 h of recov</w:instrText>
      </w:r>
      <w:r>
        <w:rPr>
          <w:rFonts w:ascii="Times New Roman" w:eastAsia="Times New Roman" w:hAnsi="Times New Roman" w:cs="Times New Roman"/>
          <w:sz w:val="24"/>
          <w:szCs w:val="24"/>
        </w:rPr>
        <w:instrText>ery, antioxidant enzyme activity had not returned to control levels, indicating inadequate recovery from ROS-induced stress. Metabolomic analysis revealed 1219 significantly different metabolites in the 96 h stress group, with increases in L-histidine, L-t</w:instrText>
      </w:r>
      <w:r>
        <w:rPr>
          <w:rFonts w:ascii="Times New Roman" w:eastAsia="Times New Roman" w:hAnsi="Times New Roman" w:cs="Times New Roman"/>
          <w:sz w:val="24"/>
          <w:szCs w:val="24"/>
        </w:rPr>
        <w:instrText xml:space="preserve">hreonine, and cholesterol. In the recovery group, 904 metabolites differed from controls, with notable reductions in urea and choline. The key affected pathways included amino acid, lipid, and nucleotide metabolism. This study elucidates the toxic effects </w:instrText>
      </w:r>
      <w:r>
        <w:rPr>
          <w:rFonts w:ascii="Times New Roman" w:eastAsia="Times New Roman" w:hAnsi="Times New Roman" w:cs="Times New Roman"/>
          <w:sz w:val="24"/>
          <w:szCs w:val="24"/>
        </w:rPr>
        <w:instrText>of ammonia nitrogen on juvenile four-finger threadfin and their adaptive responses through physiological and metabolomic changes, providing insights for aquaculture practices and breeding ammonia-tolerant strains.","container-title":"Frontiers in Marine Sc</w:instrText>
      </w:r>
      <w:r>
        <w:rPr>
          <w:rFonts w:ascii="Times New Roman" w:eastAsia="Times New Roman" w:hAnsi="Times New Roman" w:cs="Times New Roman"/>
          <w:sz w:val="24"/>
          <w:szCs w:val="24"/>
        </w:rPr>
        <w:instrText>ience","DOI":"10.3389/fmars.2025.1549668","ISSN":"2296-7745","journalAbbreviation":"Front. Mar. Sci.","language":"English","note":"publisher: Frontiers","source":"Frontiers","title":"Effects of ammonia nitrogen stress on liver tissue structure and physiolo</w:instrText>
      </w:r>
      <w:r>
        <w:rPr>
          <w:rFonts w:ascii="Times New Roman" w:eastAsia="Times New Roman" w:hAnsi="Times New Roman" w:cs="Times New Roman"/>
          <w:sz w:val="24"/>
          <w:szCs w:val="24"/>
        </w:rPr>
        <w:instrText>gical indicators, and metabolomic analysis of juvenile four-finger threadfin (Eleutheronema tetradactylum)","URL":"https://www.frontiersin.org/journals/marine-science/articles/10.3389/fmars.2025.1549668/full","volume":"12","author":[{"family":"Jin","given"</w:instrText>
      </w:r>
      <w:r>
        <w:rPr>
          <w:rFonts w:ascii="Times New Roman" w:eastAsia="Times New Roman" w:hAnsi="Times New Roman" w:cs="Times New Roman"/>
          <w:sz w:val="24"/>
          <w:szCs w:val="24"/>
        </w:rPr>
        <w:instrText>:"Jing-Hui"},{"family":"Wang","given":"Hao-Jie"},{"family":"Amenyogbe","given":"Eric"},{"family":"Lu","given":"Yi"},{"family":"Xie","given":"Rui-Tao"},{"family":"Wang","given":"Zhong-Liang"},{"family":"Huang","given":"Jian-Sheng"}],"accessed":{"date-parts"</w:instrText>
      </w:r>
      <w:r>
        <w:rPr>
          <w:rFonts w:ascii="Times New Roman" w:eastAsia="Times New Roman" w:hAnsi="Times New Roman" w:cs="Times New Roman"/>
          <w:sz w:val="24"/>
          <w:szCs w:val="24"/>
        </w:rPr>
        <w:instrText xml:space="preserve">:[["2025",9,18]]},"issued":{"date-parts":[["2025",2,2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1C826B6"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Phosphorus Excretion: Inorganic phosphate is a crucial ingredient in aquaculture. Despite i</w:t>
      </w:r>
      <w:r>
        <w:rPr>
          <w:rFonts w:ascii="Times New Roman" w:eastAsia="Times New Roman" w:hAnsi="Times New Roman" w:cs="Times New Roman"/>
          <w:sz w:val="24"/>
          <w:szCs w:val="24"/>
        </w:rPr>
        <w:t xml:space="preserve">ts need for energy metabolism, DNA synthesis, and bone building, excess phosphorus in water can cause eutrophication, especially in freshwater environments. High phosphorus levels increase algal development, which disrupts ecosystems, depletes oxygen, and </w:t>
      </w:r>
      <w:r>
        <w:rPr>
          <w:rFonts w:ascii="Times New Roman" w:eastAsia="Times New Roman" w:hAnsi="Times New Roman" w:cs="Times New Roman"/>
          <w:sz w:val="24"/>
          <w:szCs w:val="24"/>
        </w:rPr>
        <w:t>degrades water quality. Phosphorus excretion in aquaculture is proportional to food, and waste releases large amounts into the water, increasing fish farming's environmental effec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EPJQUkq","properties":{"form</w:instrText>
      </w:r>
      <w:r>
        <w:rPr>
          <w:rFonts w:ascii="Times New Roman" w:eastAsia="Times New Roman" w:hAnsi="Times New Roman" w:cs="Times New Roman"/>
          <w:sz w:val="24"/>
          <w:szCs w:val="24"/>
        </w:rPr>
        <w:instrText>attedCitation":"[33]","plainCitation":"[33]","noteIndex":0},"citationItems":[{"id":7816,"uris":["http://zotero.org/users/16652950/items/WEDG8JGD"],"itemData":{"id":7816,"type":"article-journal","abstract":"Legislation and interest exists to protect and res</w:instrText>
      </w:r>
      <w:r>
        <w:rPr>
          <w:rFonts w:ascii="Times New Roman" w:eastAsia="Times New Roman" w:hAnsi="Times New Roman" w:cs="Times New Roman"/>
          <w:sz w:val="24"/>
          <w:szCs w:val="24"/>
        </w:rPr>
        <w:instrText>tore freshwater and marine ecosystems from the environmental impact of aquaculture. However, aquaculture-induced eutrophication remains a major environmental concern. Water soluble phosphorus, uneaten feed, feces, and metabolic waste from farmed fish incre</w:instrText>
      </w:r>
      <w:r>
        <w:rPr>
          <w:rFonts w:ascii="Times New Roman" w:eastAsia="Times New Roman" w:hAnsi="Times New Roman" w:cs="Times New Roman"/>
          <w:sz w:val="24"/>
          <w:szCs w:val="24"/>
        </w:rPr>
        <w:instrText>ase phosphorus concentrations in adjacent waters. In open freshwater fish farms, in particular, the effects can be more immediate, as excess phosphorus is introduced directly into ecosystems. Several intestinal enzymes, transporters, and regulating factors</w:instrText>
      </w:r>
      <w:r>
        <w:rPr>
          <w:rFonts w:ascii="Times New Roman" w:eastAsia="Times New Roman" w:hAnsi="Times New Roman" w:cs="Times New Roman"/>
          <w:sz w:val="24"/>
          <w:szCs w:val="24"/>
        </w:rPr>
        <w:instrText xml:space="preserve"> have been implicated in farmed fish dietary phosphorus retention. For example, alkaline phosphatase and other transporters aid in the absorption of phosphorus in the anterior intestine, while pH, calcium, and vitamin D influence these enzymes and transpor</w:instrText>
      </w:r>
      <w:r>
        <w:rPr>
          <w:rFonts w:ascii="Times New Roman" w:eastAsia="Times New Roman" w:hAnsi="Times New Roman" w:cs="Times New Roman"/>
          <w:sz w:val="24"/>
          <w:szCs w:val="24"/>
        </w:rPr>
        <w:instrText>ters. This process may also be influenced by intestinal morphology and the gut microbiome. To reduce phosphorus pollution from open flow fish farms, a thorough understanding of the processes that affect nutrient retention and absorption, as well as the imp</w:instrText>
      </w:r>
      <w:r>
        <w:rPr>
          <w:rFonts w:ascii="Times New Roman" w:eastAsia="Times New Roman" w:hAnsi="Times New Roman" w:cs="Times New Roman"/>
          <w:sz w:val="24"/>
          <w:szCs w:val="24"/>
        </w:rPr>
        <w:instrText>act of dietary factors, anti-nutritional substances, and intestinal morphology, is required. Aquaculture can be made more sustainable by reducing phosphorus release. This can be achieved by optimizing feed composition, adding functional feed ingredients, m</w:instrText>
      </w:r>
      <w:r>
        <w:rPr>
          <w:rFonts w:ascii="Times New Roman" w:eastAsia="Times New Roman" w:hAnsi="Times New Roman" w:cs="Times New Roman"/>
          <w:sz w:val="24"/>
          <w:szCs w:val="24"/>
        </w:rPr>
        <w:instrText>anaging gut health, and treating effluent aquaculture waters with bioremediation and absorbing materials. Anti-nutritional factors can be mitigated through processing and through the use of functional feed additives. Addressing these issues will reduce aqu</w:instrText>
      </w:r>
      <w:r>
        <w:rPr>
          <w:rFonts w:ascii="Times New Roman" w:eastAsia="Times New Roman" w:hAnsi="Times New Roman" w:cs="Times New Roman"/>
          <w:sz w:val="24"/>
          <w:szCs w:val="24"/>
        </w:rPr>
        <w:instrText>aculture’s environmental impact, ensuring aquatic ecosystem health and global food security. In addition, treating effluent aquaculture waters with bioremediation and absorbing materials can remove phosphorus from the water, preventing it from entering the</w:instrText>
      </w:r>
      <w:r>
        <w:rPr>
          <w:rFonts w:ascii="Times New Roman" w:eastAsia="Times New Roman" w:hAnsi="Times New Roman" w:cs="Times New Roman"/>
          <w:sz w:val="24"/>
          <w:szCs w:val="24"/>
        </w:rPr>
        <w:instrText xml:space="preserve"> environment. This can further reduce the environmental impact of aquaculture and help to ensure the sustainability of this sector.","container-title":"Fishes","DOI":"10.3390/fishes8090442","ISSN":"2410-3888","issue":"9","language":"en","license":"http://c</w:instrText>
      </w:r>
      <w:r>
        <w:rPr>
          <w:rFonts w:ascii="Times New Roman" w:eastAsia="Times New Roman" w:hAnsi="Times New Roman" w:cs="Times New Roman"/>
          <w:sz w:val="24"/>
          <w:szCs w:val="24"/>
        </w:rPr>
        <w:instrText>reativecommons.org/licenses/by/3.0/","note":"publisher: Multidisciplinary Digital Publishing Institute","page":"442","source":"www.mdpi.com","title":"Addressing Phosphorus Waste in Open Flow Freshwater Fish Farms: Challenges and Solutions","title-short":"A</w:instrText>
      </w:r>
      <w:r>
        <w:rPr>
          <w:rFonts w:ascii="Times New Roman" w:eastAsia="Times New Roman" w:hAnsi="Times New Roman" w:cs="Times New Roman"/>
          <w:sz w:val="24"/>
          <w:szCs w:val="24"/>
        </w:rPr>
        <w:instrText>ddressing Phosphorus Waste in Open Flow Freshwater Fish Farms","volume":"8","author":[{"family":"Nathanailides","given":"Cosmas"},{"family":"Kolygas","given":"Markos"},{"family":"Tsoumani","given":"Maria"},{"family":"Gouva","given":"Evangelia"},{"family":"</w:instrText>
      </w:r>
      <w:r>
        <w:rPr>
          <w:rFonts w:ascii="Times New Roman" w:eastAsia="Times New Roman" w:hAnsi="Times New Roman" w:cs="Times New Roman"/>
          <w:sz w:val="24"/>
          <w:szCs w:val="24"/>
        </w:rPr>
        <w:instrText xml:space="preserve">Mavraganis","given":"Theodoros"},{"family":"Karayanni","given":"Hera"}],"issued":{"date-parts":[["2023",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Efficient aquaculture </w:t>
      </w:r>
      <w:proofErr w:type="spellStart"/>
      <w:r>
        <w:rPr>
          <w:rFonts w:ascii="Times New Roman" w:eastAsia="Times New Roman" w:hAnsi="Times New Roman" w:cs="Times New Roman"/>
          <w:sz w:val="24"/>
          <w:szCs w:val="24"/>
        </w:rPr>
        <w:t>fertiliser</w:t>
      </w:r>
      <w:proofErr w:type="spellEnd"/>
      <w:r>
        <w:rPr>
          <w:rFonts w:ascii="Times New Roman" w:eastAsia="Times New Roman" w:hAnsi="Times New Roman" w:cs="Times New Roman"/>
          <w:sz w:val="24"/>
          <w:szCs w:val="24"/>
        </w:rPr>
        <w:t xml:space="preserve"> managemen</w:t>
      </w:r>
      <w:r>
        <w:rPr>
          <w:rFonts w:ascii="Times New Roman" w:eastAsia="Times New Roman" w:hAnsi="Times New Roman" w:cs="Times New Roman"/>
          <w:sz w:val="24"/>
          <w:szCs w:val="24"/>
        </w:rPr>
        <w:t xml:space="preserve">t reduces nitrogen and phosphorus emissions. Improving fish diet feed efficiency and nutrient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is one of the best strategies to do this. Microalgae-based diets may reduce nutrient excretion while preserving fish growth and health.</w:t>
      </w:r>
    </w:p>
    <w:p w14:paraId="1681E0FF" w14:textId="77777777" w:rsidR="00040513" w:rsidRDefault="00040513">
      <w:pPr>
        <w:spacing w:after="0" w:line="240" w:lineRule="auto"/>
        <w:rPr>
          <w:rFonts w:ascii="Times New Roman" w:eastAsia="Times New Roman" w:hAnsi="Times New Roman" w:cs="Times New Roman"/>
          <w:sz w:val="24"/>
          <w:szCs w:val="24"/>
        </w:rPr>
      </w:pPr>
    </w:p>
    <w:p w14:paraId="0FA1580D" w14:textId="77777777" w:rsidR="00040513" w:rsidRDefault="003F2D4E">
      <w:pPr>
        <w:spacing w:after="0" w:line="240" w:lineRule="auto"/>
        <w:rPr>
          <w:rStyle w:val="Strong"/>
          <w:rFonts w:ascii="Times New Roman" w:hAnsi="Times New Roman" w:cs="Times New Roman"/>
          <w:sz w:val="24"/>
          <w:szCs w:val="24"/>
        </w:rPr>
      </w:pPr>
      <w:r>
        <w:rPr>
          <w:rStyle w:val="Strong"/>
          <w:rFonts w:ascii="Times New Roman" w:hAnsi="Times New Roman" w:cs="Times New Roman"/>
          <w:sz w:val="24"/>
          <w:szCs w:val="24"/>
        </w:rPr>
        <w:t xml:space="preserve">Impact of </w:t>
      </w:r>
      <w:r>
        <w:rPr>
          <w:rStyle w:val="Strong"/>
          <w:rFonts w:ascii="Times New Roman" w:hAnsi="Times New Roman" w:cs="Times New Roman"/>
          <w:sz w:val="24"/>
          <w:szCs w:val="24"/>
        </w:rPr>
        <w:t>Microalgae on Nutrient Excretion</w:t>
      </w:r>
    </w:p>
    <w:p w14:paraId="3BBBB427" w14:textId="77777777" w:rsidR="00040513" w:rsidRDefault="00040513">
      <w:pPr>
        <w:spacing w:after="0" w:line="240" w:lineRule="auto"/>
        <w:rPr>
          <w:rFonts w:ascii="Times New Roman" w:eastAsia="Times New Roman" w:hAnsi="Times New Roman" w:cs="Times New Roman"/>
          <w:sz w:val="24"/>
          <w:szCs w:val="24"/>
        </w:rPr>
      </w:pPr>
    </w:p>
    <w:p w14:paraId="2AFB164F"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umber of research have examined how microalgae-based diets affect fish nitrogen and phosphorus excretion. Protein and necessary fatty acids in microalgae can help fish thrive and reduce nutrient excretion, </w:t>
      </w:r>
      <w:proofErr w:type="spellStart"/>
      <w:r>
        <w:rPr>
          <w:rFonts w:ascii="Times New Roman" w:eastAsia="Times New Roman" w:hAnsi="Times New Roman" w:cs="Times New Roman"/>
          <w:sz w:val="24"/>
          <w:szCs w:val="24"/>
        </w:rPr>
        <w:t>minimising</w:t>
      </w:r>
      <w:proofErr w:type="spellEnd"/>
      <w:r>
        <w:rPr>
          <w:rFonts w:ascii="Times New Roman" w:eastAsia="Times New Roman" w:hAnsi="Times New Roman" w:cs="Times New Roman"/>
          <w:sz w:val="24"/>
          <w:szCs w:val="24"/>
        </w:rPr>
        <w:t xml:space="preserve"> aq</w:t>
      </w:r>
      <w:r>
        <w:rPr>
          <w:rFonts w:ascii="Times New Roman" w:eastAsia="Times New Roman" w:hAnsi="Times New Roman" w:cs="Times New Roman"/>
          <w:sz w:val="24"/>
          <w:szCs w:val="24"/>
        </w:rPr>
        <w:t xml:space="preserve">uaculture's environmental effect. </w:t>
      </w:r>
    </w:p>
    <w:p w14:paraId="7D939BE1" w14:textId="77777777" w:rsidR="00040513" w:rsidRDefault="00040513">
      <w:pPr>
        <w:spacing w:after="0" w:line="240" w:lineRule="auto"/>
        <w:rPr>
          <w:rFonts w:ascii="Times New Roman" w:eastAsia="Times New Roman" w:hAnsi="Times New Roman" w:cs="Times New Roman"/>
          <w:sz w:val="24"/>
          <w:szCs w:val="24"/>
        </w:rPr>
      </w:pPr>
    </w:p>
    <w:p w14:paraId="22CFF602"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Reduced Nitrogen Excretion: Research shows that fish fed microalgae-based diets excrete less nitrogen, especially ammonia, than those fed fishmeal. This decrease is due to fish's better digestion of microalgae-based p</w:t>
      </w:r>
      <w:r>
        <w:rPr>
          <w:rFonts w:ascii="Times New Roman" w:eastAsia="Times New Roman" w:hAnsi="Times New Roman" w:cs="Times New Roman"/>
          <w:sz w:val="24"/>
          <w:szCs w:val="24"/>
        </w:rPr>
        <w:t>roteins. Thus, fish may use more feed nitrogen for growth and waste less. Rainbow trout given Chlorella excreted 20-30% less ammonia than those fed fishmeal in a research. Nitrogen retention improvements can reduce aquaculture ammonia accumulation environm</w:t>
      </w:r>
      <w:r>
        <w:rPr>
          <w:rFonts w:ascii="Times New Roman" w:eastAsia="Times New Roman" w:hAnsi="Times New Roman" w:cs="Times New Roman"/>
          <w:sz w:val="24"/>
          <w:szCs w:val="24"/>
        </w:rPr>
        <w:t>ental hazards.</w:t>
      </w:r>
      <w:r>
        <w:rPr>
          <w:rFonts w:ascii="Times New Roman" w:eastAsia="Times New Roman" w:hAnsi="Times New Roman" w:cs="Times New Roman"/>
          <w:sz w:val="24"/>
          <w:szCs w:val="24"/>
        </w:rPr>
        <w:br/>
        <w:t xml:space="preserve">Bioactive substances including antioxidants and polyunsaturated fatty acids in microalgae may boost fish metabolism. These chemicals improve fish health and nutritional </w:t>
      </w:r>
      <w:proofErr w:type="spellStart"/>
      <w:r>
        <w:rPr>
          <w:rFonts w:ascii="Times New Roman" w:eastAsia="Times New Roman" w:hAnsi="Times New Roman" w:cs="Times New Roman"/>
          <w:sz w:val="24"/>
          <w:szCs w:val="24"/>
        </w:rPr>
        <w:t>utilisation</w:t>
      </w:r>
      <w:proofErr w:type="spellEnd"/>
      <w:r>
        <w:rPr>
          <w:rFonts w:ascii="Times New Roman" w:eastAsia="Times New Roman" w:hAnsi="Times New Roman" w:cs="Times New Roman"/>
          <w:sz w:val="24"/>
          <w:szCs w:val="24"/>
        </w:rPr>
        <w:t xml:space="preserve">, lowering nitrogen excretion. Fish that retain nitrogen and </w:t>
      </w:r>
      <w:proofErr w:type="spellStart"/>
      <w:r>
        <w:rPr>
          <w:rFonts w:ascii="Times New Roman" w:eastAsia="Times New Roman" w:hAnsi="Times New Roman" w:cs="Times New Roman"/>
          <w:sz w:val="24"/>
          <w:szCs w:val="24"/>
        </w:rPr>
        <w:t>synthesise</w:t>
      </w:r>
      <w:proofErr w:type="spellEnd"/>
      <w:r>
        <w:rPr>
          <w:rFonts w:ascii="Times New Roman" w:eastAsia="Times New Roman" w:hAnsi="Times New Roman" w:cs="Times New Roman"/>
          <w:sz w:val="24"/>
          <w:szCs w:val="24"/>
        </w:rPr>
        <w:t xml:space="preserve"> protein more efficiently on Spirulina-based diets excrete less ammonia</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bp3r6Xd","properties":{"formattedCitation":"[34]","plainCitation":"[34]","noteIndex":0},"citationItems":[{"id":7818,"uris":["ht</w:instrText>
      </w:r>
      <w:r>
        <w:rPr>
          <w:rFonts w:ascii="Times New Roman" w:eastAsia="Times New Roman" w:hAnsi="Times New Roman" w:cs="Times New Roman"/>
          <w:sz w:val="24"/>
          <w:szCs w:val="24"/>
        </w:rPr>
        <w:instrText>tp://zotero.org/users/16652950/items/IE69LZZ3"],"itemData":{"id":7818,"type":"article-journal","abstract":"Ammonia accumulation is a major challenge in intensive aquaculture, where fish are fed protein-rich diets in large rations, resulting in increased am</w:instrText>
      </w:r>
      <w:r>
        <w:rPr>
          <w:rFonts w:ascii="Times New Roman" w:eastAsia="Times New Roman" w:hAnsi="Times New Roman" w:cs="Times New Roman"/>
          <w:sz w:val="24"/>
          <w:szCs w:val="24"/>
        </w:rPr>
        <w:instrText>monia production when amino acids are metabolized as energy source. Ammonia is primarily excreted via the gills, which have been found to harbor nitrogen-cycle bacteria that convert ammonia into dinitrogen gas (N2) and therefore present a potential in situ</w:instrText>
      </w:r>
      <w:r>
        <w:rPr>
          <w:rFonts w:ascii="Times New Roman" w:eastAsia="Times New Roman" w:hAnsi="Times New Roman" w:cs="Times New Roman"/>
          <w:sz w:val="24"/>
          <w:szCs w:val="24"/>
        </w:rPr>
        <w:instrText xml:space="preserve"> detoxifying mechanism. Here, we determined the impact of feeding strategies (demand-feeding and batch-feeding) with two dietary protein levels on growth, nitrogen excretion, and nitrogen metabolism in common carp (Cyprinus carpio, L.) in a 3-week feeding </w:instrText>
      </w:r>
      <w:r>
        <w:rPr>
          <w:rFonts w:ascii="Times New Roman" w:eastAsia="Times New Roman" w:hAnsi="Times New Roman" w:cs="Times New Roman"/>
          <w:sz w:val="24"/>
          <w:szCs w:val="24"/>
        </w:rPr>
        <w:instrText>experiment. Demand-fed fish exhibited significantly higher growth rates, though with lower feed efficiency. When corrected for feed intake, nitrogen excretion was not impacted by feeding strategy or dietary protein, but demand-fed fish had significantly mo</w:instrText>
      </w:r>
      <w:r>
        <w:rPr>
          <w:rFonts w:ascii="Times New Roman" w:eastAsia="Times New Roman" w:hAnsi="Times New Roman" w:cs="Times New Roman"/>
          <w:sz w:val="24"/>
          <w:szCs w:val="24"/>
        </w:rPr>
        <w:instrText>re nitrogen unaccounted for in the nitrogen balance and less retained nitrogen. N2 production of individual fish was measured in all experimental groups, and production rates were in the same order of magnitude as the amount of nitrogen unaccounted for, th</w:instrText>
      </w:r>
      <w:r>
        <w:rPr>
          <w:rFonts w:ascii="Times New Roman" w:eastAsia="Times New Roman" w:hAnsi="Times New Roman" w:cs="Times New Roman"/>
          <w:sz w:val="24"/>
          <w:szCs w:val="24"/>
        </w:rPr>
        <w:instrText>us potentially explaining the missing nitrogen in the balance. N2 production by carp was also observed when groups of fish were kept in metabolic chambers. Demand feeding furthermore caused a significant increase in hepatic glutamate dehydrogenase activiti</w:instrText>
      </w:r>
      <w:r>
        <w:rPr>
          <w:rFonts w:ascii="Times New Roman" w:eastAsia="Times New Roman" w:hAnsi="Times New Roman" w:cs="Times New Roman"/>
          <w:sz w:val="24"/>
          <w:szCs w:val="24"/>
        </w:rPr>
        <w:instrText>es, indicating elevated ammonia production. However, branchial ammonia transporter expression levels in these animals were stable or decreased. Together, our results suggest that feeding strategy impacts fish growth and nitrogen metabolism, and that conver</w:instrText>
      </w:r>
      <w:r>
        <w:rPr>
          <w:rFonts w:ascii="Times New Roman" w:eastAsia="Times New Roman" w:hAnsi="Times New Roman" w:cs="Times New Roman"/>
          <w:sz w:val="24"/>
          <w:szCs w:val="24"/>
        </w:rPr>
        <w:instrText>sion of ammonia to N2 by nitrogen cycle bacteria in the gills may explain the unaccounted nitrogen in the balance.","container-title":"Frontiers in Physiology","DOI":"10.3389/fphys.2023.1111404","ISSN":"1664-042X","journalAbbreviation":"Front Physiol","not</w:instrText>
      </w:r>
      <w:r>
        <w:rPr>
          <w:rFonts w:ascii="Times New Roman" w:eastAsia="Times New Roman" w:hAnsi="Times New Roman" w:cs="Times New Roman"/>
          <w:sz w:val="24"/>
          <w:szCs w:val="24"/>
        </w:rPr>
        <w:instrText>e":"PMID: 36824463\nPMCID: PMC9941540","page":"1111404","source":"PubMed Central","title":"Effects of demand-feeding and dietary protein level on nitrogen metabolism and symbiont dinitrogen gas production of common carp (Cyprinus carpio, L.)","volume":"14"</w:instrText>
      </w:r>
      <w:r>
        <w:rPr>
          <w:rFonts w:ascii="Times New Roman" w:eastAsia="Times New Roman" w:hAnsi="Times New Roman" w:cs="Times New Roman"/>
          <w:sz w:val="24"/>
          <w:szCs w:val="24"/>
        </w:rPr>
        <w:instrText>,"author":[{"family":"Mes","given":"Wouter"},{"family":"Kersten","given":"Philippe"},{"family":"Maas","given":"Roel M."},{"family":"Eding","given":"Ep H."},{"family":"Jetten","given":"Mike S. M."},{"family":"Siepel","given":"Henk"},{"family":"Lücker","give</w:instrText>
      </w:r>
      <w:r>
        <w:rPr>
          <w:rFonts w:ascii="Times New Roman" w:eastAsia="Times New Roman" w:hAnsi="Times New Roman" w:cs="Times New Roman"/>
          <w:sz w:val="24"/>
          <w:szCs w:val="24"/>
        </w:rPr>
        <w:instrText xml:space="preserve">n":"Sebastian"},{"family":"Gorissen","given":"Marnix"},{"family":"Van Kessel","given":"Maartje A. H. J."}],"issued":{"date-parts":[["202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F1D7A87" w14:textId="77777777" w:rsidR="00040513" w:rsidRDefault="00040513">
      <w:pPr>
        <w:spacing w:after="0" w:line="240" w:lineRule="auto"/>
        <w:rPr>
          <w:rFonts w:ascii="Times New Roman" w:eastAsia="Times New Roman" w:hAnsi="Times New Roman" w:cs="Times New Roman"/>
          <w:sz w:val="24"/>
          <w:szCs w:val="24"/>
        </w:rPr>
      </w:pPr>
    </w:p>
    <w:p w14:paraId="48F251A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Pho</w:t>
      </w:r>
      <w:r>
        <w:rPr>
          <w:rFonts w:ascii="Times New Roman" w:eastAsia="Times New Roman" w:hAnsi="Times New Roman" w:cs="Times New Roman"/>
          <w:sz w:val="24"/>
          <w:szCs w:val="24"/>
        </w:rPr>
        <w:t xml:space="preserve">sphorus Excretion Reduction: Fish excrete phosphorus based on their food. Studies suggest that rainbow trout and other fish can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phosphorus excretion by eating microalgae. In one research, trout given 15%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xml:space="preserve"> excreted considerably less phos</w:t>
      </w:r>
      <w:r>
        <w:rPr>
          <w:rFonts w:ascii="Times New Roman" w:eastAsia="Times New Roman" w:hAnsi="Times New Roman" w:cs="Times New Roman"/>
          <w:sz w:val="24"/>
          <w:szCs w:val="24"/>
        </w:rPr>
        <w:t>phorus than fish fed fishmeal. Due to their digestion and nutritional balance, microalgae reduce phosphorus waste. Microalgae have less phosphorus than fishmeal, reducing the aquaculture system's phosphorus burde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w:instrText>
      </w:r>
      <w:r>
        <w:rPr>
          <w:rFonts w:ascii="Times New Roman" w:eastAsia="Times New Roman" w:hAnsi="Times New Roman" w:cs="Times New Roman"/>
          <w:sz w:val="24"/>
          <w:szCs w:val="24"/>
        </w:rPr>
        <w:instrText>D":"kf6jKDQw","properties":{"formattedCitation":"[35]","plainCitation":"[35]","noteIndex":0},"citationItems":[{"id":7821,"uris":["http://zotero.org/users/16652950/items/UQJDDJQK"],"itemData":{"id":7821,"type":"article-journal","abstract":"Simple Summary\nA</w:instrText>
      </w:r>
      <w:r>
        <w:rPr>
          <w:rFonts w:ascii="Times New Roman" w:eastAsia="Times New Roman" w:hAnsi="Times New Roman" w:cs="Times New Roman"/>
          <w:sz w:val="24"/>
          <w:szCs w:val="24"/>
        </w:rPr>
        <w:instrText>quaculture effluents with high levels of phosphorus (P) and nitrogen (N) contribute to eutrophication in the aquatic ecosystem. The environmental impact of phosphorus and N aquaculture waste may be diminished by modifying diet ingredients that improve phos</w:instrText>
      </w:r>
      <w:r>
        <w:rPr>
          <w:rFonts w:ascii="Times New Roman" w:eastAsia="Times New Roman" w:hAnsi="Times New Roman" w:cs="Times New Roman"/>
          <w:sz w:val="24"/>
          <w:szCs w:val="24"/>
        </w:rPr>
        <w:instrText xml:space="preserve">phorous (P) digestibility, and therefore, reduce the P in metabolic waste. The content of P in fishmeal is high (30 g/kg), but the inclusion of fishmeal in the diet is reducing due to its high costs and limited accessibility; therefore, the addition of an </w:instrText>
      </w:r>
      <w:r>
        <w:rPr>
          <w:rFonts w:ascii="Times New Roman" w:eastAsia="Times New Roman" w:hAnsi="Times New Roman" w:cs="Times New Roman"/>
          <w:sz w:val="24"/>
          <w:szCs w:val="24"/>
        </w:rPr>
        <w:instrText xml:space="preserve">inorganic P source is necessary to ensure a satisfactory level of available P in fish diets. Consequently, the present study aimed to evaluate the effect of four different inorganic P sources on P digestibility and excretion in rainbow trout (Oncorhynchus </w:instrText>
      </w:r>
      <w:r>
        <w:rPr>
          <w:rFonts w:ascii="Times New Roman" w:eastAsia="Times New Roman" w:hAnsi="Times New Roman" w:cs="Times New Roman"/>
          <w:sz w:val="24"/>
          <w:szCs w:val="24"/>
        </w:rPr>
        <w:instrText xml:space="preserve">mykiss), as one of the most relevant aquaculture species. Monosodium/monocalcium phosphate with 2% of sodium source presented a P digestibility similar to monoammonium phosphate, but with lower nitrogen and phosphorus excretion into the environment, which </w:instrText>
      </w:r>
      <w:r>
        <w:rPr>
          <w:rFonts w:ascii="Times New Roman" w:eastAsia="Times New Roman" w:hAnsi="Times New Roman" w:cs="Times New Roman"/>
          <w:sz w:val="24"/>
          <w:szCs w:val="24"/>
        </w:rPr>
        <w:instrText>is advantageous from a nutritional, environmental and industrial point of view (biofilters and recirculation systems in fish farms).\n\nAbstract\nThis study was conducted to evaluate the apparent availability and P and N excretion in rainbow trout (Oncorhy</w:instrText>
      </w:r>
      <w:r>
        <w:rPr>
          <w:rFonts w:ascii="Times New Roman" w:eastAsia="Times New Roman" w:hAnsi="Times New Roman" w:cs="Times New Roman"/>
          <w:sz w:val="24"/>
          <w:szCs w:val="24"/>
        </w:rPr>
        <w:instrText xml:space="preserve">nchus mykiss) using different inorganic phosphorus sources. With this goal, fish (153 ± 14.1 g) fed four inorganic P sources were assayed: monoammonium phosphate (MAP, NH4H2PO4), monosodium/monocalcium phosphate (SCP-2%, AQphos+, NaH2PO4/Ca(H2PO4)2·H2O in </w:instrText>
      </w:r>
      <w:r>
        <w:rPr>
          <w:rFonts w:ascii="Times New Roman" w:eastAsia="Times New Roman" w:hAnsi="Times New Roman" w:cs="Times New Roman"/>
          <w:sz w:val="24"/>
          <w:szCs w:val="24"/>
        </w:rPr>
        <w:instrText>proportion 12/88), monosodium/monocalcium phosphate (SCP-5%, NaH2PO4/Ca(H2PO4)2·H2O in proportion 30/70) and monocalcium phosphate (MCP, Ca(H2PO4)2·H2O). Phosphorus (P) digestibility, in diets that included MAP and SCP-2% as inorganic phosphorus sources, w</w:instrText>
      </w:r>
      <w:r>
        <w:rPr>
          <w:rFonts w:ascii="Times New Roman" w:eastAsia="Times New Roman" w:hAnsi="Times New Roman" w:cs="Times New Roman"/>
          <w:sz w:val="24"/>
          <w:szCs w:val="24"/>
        </w:rPr>
        <w:instrText>ere significantly higher than for SCP-5% and MCP sources. In relation to the P excretion pattern, independent of the diet, a peak at 6 h after feeding was registered, but at different levels depending on inorganic P sources. Fish fed an MAP diet excreted a</w:instrText>
      </w:r>
      <w:r>
        <w:rPr>
          <w:rFonts w:ascii="Times New Roman" w:eastAsia="Times New Roman" w:hAnsi="Times New Roman" w:cs="Times New Roman"/>
          <w:sz w:val="24"/>
          <w:szCs w:val="24"/>
        </w:rPr>
        <w:instrText xml:space="preserve"> higher amount of dissolved P in comparison with the rest of the inorganic P sources, although the total P losses were lower in MAP and SCP-2% (33.02% and 28.13, respectively) than in SCP-5% and MCP sources (43.35% and 47.83, respectively). Nitrogen (N) ex</w:instrText>
      </w:r>
      <w:r>
        <w:rPr>
          <w:rFonts w:ascii="Times New Roman" w:eastAsia="Times New Roman" w:hAnsi="Times New Roman" w:cs="Times New Roman"/>
          <w:sz w:val="24"/>
          <w:szCs w:val="24"/>
        </w:rPr>
        <w:instrText>cretion was also studied, and the fish fed an SCP-5% diet provided lower values (15.8%) than MAP (28.0%). When N total wastes were calculated, SCP-2% and SCP-5% showed the lowest values (31.54 and 28.25%, respectively). In conclusion, based on P and N dige</w:instrText>
      </w:r>
      <w:r>
        <w:rPr>
          <w:rFonts w:ascii="Times New Roman" w:eastAsia="Times New Roman" w:hAnsi="Times New Roman" w:cs="Times New Roman"/>
          <w:sz w:val="24"/>
          <w:szCs w:val="24"/>
        </w:rPr>
        <w:instrText>stibility and excretion, the SCP-2% diet showed the best results from a nutritional and environmental point of view.","container-title":"Animals : an Open Access Journal from MDPI","DOI":"10.3390/ani11061700","ISSN":"2076-2615","issue":"6","journalAbbrevia</w:instrText>
      </w:r>
      <w:r>
        <w:rPr>
          <w:rFonts w:ascii="Times New Roman" w:eastAsia="Times New Roman" w:hAnsi="Times New Roman" w:cs="Times New Roman"/>
          <w:sz w:val="24"/>
          <w:szCs w:val="24"/>
        </w:rPr>
        <w:instrText>tion":"Animals (Basel)","note":"PMID: 34200403\nPMCID: PMC8228742","page":"1700","source":"PubMed Central","title":"Estimation of Phosphorus and Nitrogen Waste in Rainbow Trout (Oncorhynchus mykiss, Walbaum, 1792) Diets Including Different Inorganic Phosph</w:instrText>
      </w:r>
      <w:r>
        <w:rPr>
          <w:rFonts w:ascii="Times New Roman" w:eastAsia="Times New Roman" w:hAnsi="Times New Roman" w:cs="Times New Roman"/>
          <w:sz w:val="24"/>
          <w:szCs w:val="24"/>
        </w:rPr>
        <w:instrText>orus Sources","volume":"11","author":[{"family":"Milián-Sorribes","given":"Maria Consolación"},{"family":"Tomás-Vidal","given":"Ana"},{"family":"Peñaranda","given":"David S."},{"family":"Carpintero","given":"Laura"},{"family":"Mesa","given":"Juan S."},{"fa</w:instrText>
      </w:r>
      <w:r>
        <w:rPr>
          <w:rFonts w:ascii="Times New Roman" w:eastAsia="Times New Roman" w:hAnsi="Times New Roman" w:cs="Times New Roman"/>
          <w:sz w:val="24"/>
          <w:szCs w:val="24"/>
        </w:rPr>
        <w:instrText>mily":"Dupuy","given":"Javier"},{"family":"Donadeu","given":"Andrés"},{"family":"Macías-Vidal","given":"Judit"},{"family":"Martínez-Llorens","given":"Silvia"}],"issued":{"date-parts":[["2021",6,7]]}}}],"schema":"https://github.com/citation-style-language/s</w:instrText>
      </w:r>
      <w:r>
        <w:rPr>
          <w:rFonts w:ascii="Times New Roman" w:eastAsia="Times New Roman" w:hAnsi="Times New Roman" w:cs="Times New Roman"/>
          <w:sz w:val="24"/>
          <w:szCs w:val="24"/>
        </w:rPr>
        <w:instrText xml:space="preserve">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 methods by which microalgae reduce phosphorus excretion are still being studied, although their increased bioavailability may help fish absorb and use more of their diet's phosphorus. Phytic acid, an anti-</w:t>
      </w:r>
      <w:r>
        <w:rPr>
          <w:rFonts w:ascii="Times New Roman" w:eastAsia="Times New Roman" w:hAnsi="Times New Roman" w:cs="Times New Roman"/>
          <w:sz w:val="24"/>
          <w:szCs w:val="24"/>
        </w:rPr>
        <w:t>nutritional substance found in certain microalgae, may similarly bind phosphorus and limit its excretion, although further study is needed to confirm this.</w:t>
      </w:r>
    </w:p>
    <w:p w14:paraId="13344260" w14:textId="77777777" w:rsidR="00040513" w:rsidRDefault="003F2D4E">
      <w:pPr>
        <w:pStyle w:val="NormalWeb"/>
      </w:pPr>
      <w:r>
        <w:rPr>
          <w:rStyle w:val="Strong"/>
        </w:rPr>
        <w:t>Species-Specific Effects</w:t>
      </w:r>
      <w:r>
        <w:t>: The impact of microalgae on nutrient excretion can vary depending on the s</w:t>
      </w:r>
      <w:r>
        <w:t xml:space="preserve">pecies of fish and algae used. For example, while </w:t>
      </w:r>
      <w:r>
        <w:rPr>
          <w:rStyle w:val="Emphasis"/>
        </w:rPr>
        <w:t>Chlorella</w:t>
      </w:r>
      <w:r>
        <w:t xml:space="preserve"> and </w:t>
      </w:r>
      <w:r>
        <w:rPr>
          <w:rStyle w:val="Emphasis"/>
        </w:rPr>
        <w:t>Spirulina</w:t>
      </w:r>
      <w:r>
        <w:t xml:space="preserve"> have shown </w:t>
      </w:r>
      <w:r>
        <w:lastRenderedPageBreak/>
        <w:t>promising results in reducing nitrogen and phosphorus excretion in rainbow trout, the effects may differ in other fish species. This highlights the need for species-specific studies to optimize microalgae inclusion levels and assess their effec</w:t>
      </w:r>
      <w:r>
        <w:t>ts on nutrient retention and excretion in a broader range of farmed species</w:t>
      </w:r>
      <w:r>
        <w:fldChar w:fldCharType="begin"/>
      </w:r>
      <w:r>
        <w:instrText xml:space="preserve"> ADDIN ZOTERO_ITEM CSL_CITATION {"citationID":"zCQfbYNx","properties":{"formattedCitation":"[36]","plainCitation":"[36]","noteIndex":0},"citationItems":[{"id":7824,"uris":["http://z</w:instrText>
      </w:r>
      <w:r>
        <w:instrText>otero.org/users/16652950/items/Q8P6X7WN"],"itemData":{"id":7824,"type":"article-journal","abstract":"Simple Summary\nThis review looks at how microalgae can be used as a new and environmentally friendly way to feed chickens. Usually, chickens are given min</w:instrText>
      </w:r>
      <w:r>
        <w:instrText>erals like calcium and iron from sources that can harm the environment and be costly. Microalgae offer a better solution as they are rich in these important minerals and can be grown sustainably, using less land and water. We studied different kinds of mic</w:instrText>
      </w:r>
      <w:r>
        <w:instrText>roalgae to see which ones have the best nutrients for chickens and how easily these nutrients can be absorbed. We also explored the costs and challenges of using microalgae in chicken feed on a large scale. Our review shows that while microalgae are a prom</w:instrText>
      </w:r>
      <w:r>
        <w:instrText>ising alternative, there are still economic and safety issues to solve before they can be widely used. The use of microalgae in chicken feed could lead to healthier chickens and a smaller environmental footprint, making this a valuable approach for sustain</w:instrText>
      </w:r>
      <w:r>
        <w:instrText>able farming and food production.\n\nAbstract\nThis review explores the potential of microalgae as a sustainable and nutritionally rich alternative for mineral supplementation in poultry diets, addressing both the opportunities and challenges in this emerg</w:instrText>
      </w:r>
      <w:r>
        <w:instrText>ing field. Poultry nutrition, pivotal to the health and productivity of birds, traditionally relies on inorganic and organic mineral sources which, while effective, raise environmental and economic concerns. Microalgae offer a promising solution with their</w:instrText>
      </w:r>
      <w:r>
        <w:instrText xml:space="preserve"> high contents of essential minerals, proteins, vitamins, and bioactive compounds. This review delves into the nutritional profiles of various microalgae, highlighting their rich contents of minerals which are crucial for physiological processes in poultry</w:instrText>
      </w:r>
      <w:r>
        <w:instrText>. It examines the bioavailability of these minerals and their impact on poultry health and productivity. Furthermore, it evaluates the environmental sustainability of microalgae cultivation and acknowledges the challenges in using microalgae in poultry die</w:instrText>
      </w:r>
      <w:r>
        <w:instrText>ts, particularly in terms of the economic viability of large-scale production and the consistency of nutrient composition. It discusses the importance of rigorous safety assessments and regulatory compliance, given the potential risks of toxins and heavy m</w:instrText>
      </w:r>
      <w:r>
        <w:instrText>etals. Overall, this analysis aims to provide a clear understanding of the role microalgae could play in poultry nutrition and address sustainability challenges in animal agriculture while also considering future perspectives and advancements needed in thi</w:instrText>
      </w:r>
      <w:r>
        <w:instrText>s field.","container-title":"Veterinary Sciences","DOI":"10.3390/vetsci11010044","ISSN":"2306-7381","issue":"1","journalAbbreviation":"Vet Sci","note":"PMID: 38275926\nPMCID: PMC10819150","page":"44","source":"PubMed Central","title":"Microalgae as an Alte</w:instrText>
      </w:r>
      <w:r>
        <w:instrText>rnative Mineral Source in Poultry Nutrition","volume":"11","author":[{"family":"Costa","given":"Mónica M."},{"family":"Spínola","given":"Maria P."},{"family":"Prates","given":"José A. M."}],"issued":{"date-parts":[["2024",1,20]]}}}],"schema":"https://githu</w:instrText>
      </w:r>
      <w:r>
        <w:instrText xml:space="preserve">b.com/citation-style-language/schema/raw/master/csl-citation.json"} </w:instrText>
      </w:r>
      <w:r>
        <w:fldChar w:fldCharType="separate"/>
      </w:r>
      <w:r>
        <w:t>[36]</w:t>
      </w:r>
      <w:r>
        <w:fldChar w:fldCharType="end"/>
      </w:r>
      <w:r>
        <w:t>.</w:t>
      </w:r>
    </w:p>
    <w:p w14:paraId="56E31F43" w14:textId="77777777" w:rsidR="00040513" w:rsidRDefault="003F2D4E">
      <w:pPr>
        <w:pStyle w:val="NormalWeb"/>
      </w:pPr>
      <w:r>
        <w:rPr>
          <w:rStyle w:val="Strong"/>
        </w:rPr>
        <w:t>Environmental Implications</w:t>
      </w:r>
    </w:p>
    <w:p w14:paraId="623324A1"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quaculture nutrient excretion reduction improves water quality and sustainability. Microalgae can substitute fishmeal in aquaculture to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nitrog</w:t>
      </w:r>
      <w:r>
        <w:rPr>
          <w:rFonts w:ascii="Times New Roman" w:eastAsia="Times New Roman" w:hAnsi="Times New Roman" w:cs="Times New Roman"/>
          <w:sz w:val="24"/>
          <w:szCs w:val="24"/>
        </w:rPr>
        <w:t xml:space="preserve">en and phosphorus emissions and eutrophication. Farms become more sustainable and water treatment system load decreases. </w:t>
      </w:r>
      <w:r>
        <w:rPr>
          <w:rFonts w:ascii="Times New Roman" w:eastAsia="Times New Roman" w:hAnsi="Times New Roman" w:cs="Times New Roman"/>
          <w:sz w:val="24"/>
          <w:szCs w:val="24"/>
        </w:rPr>
        <w:br/>
        <w:t xml:space="preserve">1. Better Water Quality: Reducing nitrogen and phosphate excretion improves aquaculture water quality. Microalgae diets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ammon</w:t>
      </w:r>
      <w:r>
        <w:rPr>
          <w:rFonts w:ascii="Times New Roman" w:eastAsia="Times New Roman" w:hAnsi="Times New Roman" w:cs="Times New Roman"/>
          <w:sz w:val="24"/>
          <w:szCs w:val="24"/>
        </w:rPr>
        <w:t>ia and phosphate, avoiding algal blooms and enhancing aquatic ecosystems. Nutrient pollution near aquaculture operations must be controlled to safeguard biodiversity and freshwater and marine habita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8IP4ee3"</w:instrText>
      </w:r>
      <w:r>
        <w:rPr>
          <w:rFonts w:ascii="Times New Roman" w:eastAsia="Times New Roman" w:hAnsi="Times New Roman" w:cs="Times New Roman"/>
          <w:sz w:val="24"/>
          <w:szCs w:val="24"/>
        </w:rPr>
        <w:instrText>,"properties":{"formattedCitation":"[37]","plainCitation":"[37]","noteIndex":0},"citationItems":[{"id":7827,"uris":["http://zotero.org/users/16652950/items/C5YVGWYJ"],"itemData":{"id":7827,"type":"chapter","abstract":"The proliferation of Harmful Algal Blo</w:instrText>
      </w:r>
      <w:r>
        <w:rPr>
          <w:rFonts w:ascii="Times New Roman" w:eastAsia="Times New Roman" w:hAnsi="Times New Roman" w:cs="Times New Roman"/>
          <w:sz w:val="24"/>
          <w:szCs w:val="24"/>
        </w:rPr>
        <w:instrText>oms (HABs) in freshwater systems has emerged as a pressing environmental concern in recent years. Lake Tegel in Berlin, Germany, serves as a notable case study. This research elucidates the multifaceted drivers behind HABs, including the exacerbating roles</w:instrText>
      </w:r>
      <w:r>
        <w:rPr>
          <w:rFonts w:ascii="Times New Roman" w:eastAsia="Times New Roman" w:hAnsi="Times New Roman" w:cs="Times New Roman"/>
          <w:sz w:val="24"/>
          <w:szCs w:val="24"/>
        </w:rPr>
        <w:instrText xml:space="preserve"> of anthropogenic climate change, wastewater intrusion, and eutrophication. Of particular concern are potent toxins like anatoxin-a, which have been linked to neurotoxicity and faunal mortalities. This study proposes adopting a circular economy paradigm to</w:instrText>
      </w:r>
      <w:r>
        <w:rPr>
          <w:rFonts w:ascii="Times New Roman" w:eastAsia="Times New Roman" w:hAnsi="Times New Roman" w:cs="Times New Roman"/>
          <w:sz w:val="24"/>
          <w:szCs w:val="24"/>
        </w:rPr>
        <w:instrText xml:space="preserve"> tackle Harmful Algal Blooms (HABs) challenges. By leveraging biotechnological advancements, the research suggests detoxifying affected aquatic systems and converting these toxins into commercially viable byproducts, such as biofertilizers. This investigat</w:instrText>
      </w:r>
      <w:r>
        <w:rPr>
          <w:rFonts w:ascii="Times New Roman" w:eastAsia="Times New Roman" w:hAnsi="Times New Roman" w:cs="Times New Roman"/>
          <w:sz w:val="24"/>
          <w:szCs w:val="24"/>
        </w:rPr>
        <w:instrText>ion underscores the imperative of a holistic understanding of HAB etiology, the potential efficacy of microalgal bioremediation, and the broader socio-economic implications of integrating circular economy principles into environmental remediation strategie</w:instrText>
      </w:r>
      <w:r>
        <w:rPr>
          <w:rFonts w:ascii="Times New Roman" w:eastAsia="Times New Roman" w:hAnsi="Times New Roman" w:cs="Times New Roman"/>
          <w:sz w:val="24"/>
          <w:szCs w:val="24"/>
        </w:rPr>
        <w:instrText>s.","container-title":"Emerging Pollutants: Protecting Water Quality for the Health of People and the Environment","event-place":"Cham","ISBN":"978-3-031-71758-1","language":"en","note":"DOI: 10.1007/978-3-031-71758-1_16","page":"343-372","publisher":"Spri</w:instrText>
      </w:r>
      <w:r>
        <w:rPr>
          <w:rFonts w:ascii="Times New Roman" w:eastAsia="Times New Roman" w:hAnsi="Times New Roman" w:cs="Times New Roman"/>
          <w:sz w:val="24"/>
          <w:szCs w:val="24"/>
        </w:rPr>
        <w:instrText>nger Nature Switzerland","publisher-place":"Cham","source":"Springer Link","title":"Microalgae as Bio-based Circular Solutions for Harmful Algal Bloom (HAB) in Lake Tegel, Berlin, Germany","URL":"https://doi.org/10.1007/978-3-031-71758-1_16","author":[{"fa</w:instrText>
      </w:r>
      <w:r>
        <w:rPr>
          <w:rFonts w:ascii="Times New Roman" w:eastAsia="Times New Roman" w:hAnsi="Times New Roman" w:cs="Times New Roman"/>
          <w:sz w:val="24"/>
          <w:szCs w:val="24"/>
        </w:rPr>
        <w:instrText>mily":"Namba","given":"Kei"},{"family":"Dolatimehr","given":"Armin"}],"editor":[{"family":"Zandaryaa","given":"Sarantuyaa"},{"family":"Fares","given":"Ali"},{"family":"Eckstein","given":"Gabriel"}],"accessed":{"date-parts":[["2025",9,18]]},"issued":{"date-</w:instrText>
      </w:r>
      <w:r>
        <w:rPr>
          <w:rFonts w:ascii="Times New Roman" w:eastAsia="Times New Roman" w:hAnsi="Times New Roman" w:cs="Times New Roman"/>
          <w:sz w:val="24"/>
          <w:szCs w:val="24"/>
        </w:rPr>
        <w:instrText xml:space="preserve">parts":[["2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1125C7"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2. By reducing fishmeal use, microalgae in aquaculture feeds help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overfishing and marine resource depletion. Carbon dioxide </w:t>
      </w:r>
      <w:r>
        <w:rPr>
          <w:rFonts w:ascii="Times New Roman" w:eastAsia="Times New Roman" w:hAnsi="Times New Roman" w:cs="Times New Roman"/>
          <w:sz w:val="24"/>
          <w:szCs w:val="24"/>
        </w:rPr>
        <w:t>and sunlight may create microalgae, a greener fishmeal. Microalgae diets decrease wild-caught fish feed output, protecting marine habitats and promoting sustainable aquacul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Dn1zTWo","properties":{"formatte</w:instrText>
      </w:r>
      <w:r>
        <w:rPr>
          <w:rFonts w:ascii="Times New Roman" w:eastAsia="Times New Roman" w:hAnsi="Times New Roman" w:cs="Times New Roman"/>
          <w:sz w:val="24"/>
          <w:szCs w:val="24"/>
        </w:rPr>
        <w:instrText>dCitation":"[11]","plainCitation":"[11]","noteIndex":0},"citationItems":[{"id":7779,"uris":["http://zotero.org/users/16652950/items/R6NYBWQF"],"itemData":{"id":7779,"type":"article-journal","abstract":"In recent decades, the aquaculture industry has seen e</w:instrText>
      </w:r>
      <w:r>
        <w:rPr>
          <w:rFonts w:ascii="Times New Roman" w:eastAsia="Times New Roman" w:hAnsi="Times New Roman" w:cs="Times New Roman"/>
          <w:sz w:val="24"/>
          <w:szCs w:val="24"/>
        </w:rPr>
        <w:instrText>xponential growth worldwide, surpassing other food production sectors. This review aims to explore the dynamics of aqua feed production, particularly the shift from conventional to local feed production in Africa, driven by cost-effectiveness and the avail</w:instrText>
      </w:r>
      <w:r>
        <w:rPr>
          <w:rFonts w:ascii="Times New Roman" w:eastAsia="Times New Roman" w:hAnsi="Times New Roman" w:cs="Times New Roman"/>
          <w:sz w:val="24"/>
          <w:szCs w:val="24"/>
        </w:rPr>
        <w:instrText>ability of raw materials. This review examines various scientific publications on aqua feed, focusing on both conventional and novel feed formulations and their impact on both small-scale and large-scale aquaculture. Commonly used aqua feed ingredients amo</w:instrText>
      </w:r>
      <w:r>
        <w:rPr>
          <w:rFonts w:ascii="Times New Roman" w:eastAsia="Times New Roman" w:hAnsi="Times New Roman" w:cs="Times New Roman"/>
          <w:sz w:val="24"/>
          <w:szCs w:val="24"/>
        </w:rPr>
        <w:instrText>ng African farmers include cassava, maize gluten, groundnut oilcake, sunflower oilcake, soybean meal, kale, peas, garlic, shrimp wastes, and waste blood. Novel ingredients such as insect-based diets, micro-algae, and fish discard formulations are also expl</w:instrText>
      </w:r>
      <w:r>
        <w:rPr>
          <w:rFonts w:ascii="Times New Roman" w:eastAsia="Times New Roman" w:hAnsi="Times New Roman" w:cs="Times New Roman"/>
          <w:sz w:val="24"/>
          <w:szCs w:val="24"/>
        </w:rPr>
        <w:instrText>ored. Aqua feed composition impacts aqua waste, water quality, algae, oxygen demand, fish mortality, and eutrophication, and findings from literature reiterate the need to reorient feed formulation methods and ingredients to achieve a circular economy in A</w:instrText>
      </w:r>
      <w:r>
        <w:rPr>
          <w:rFonts w:ascii="Times New Roman" w:eastAsia="Times New Roman" w:hAnsi="Times New Roman" w:cs="Times New Roman"/>
          <w:sz w:val="24"/>
          <w:szCs w:val="24"/>
        </w:rPr>
        <w:instrText xml:space="preserve">frica. This will entail promoting increased fish production at minimal costs and creating employment while supporting climate adaptation and mitigation efforts. Ultimately, the aqua feed sector has the potential to grow sustainably through the adoption of </w:instrText>
      </w:r>
      <w:r>
        <w:rPr>
          <w:rFonts w:ascii="Times New Roman" w:eastAsia="Times New Roman" w:hAnsi="Times New Roman" w:cs="Times New Roman"/>
          <w:sz w:val="24"/>
          <w:szCs w:val="24"/>
        </w:rPr>
        <w:instrText>feed alternatives that prioritize sustainable production and encourage beneficiation studies.","container-title":"Sustainability","DOI":"10.3390/su162310323","ISSN":"2071-1050","issue":"23","language":"en","license":"http://creativecommons.org/licenses/by/</w:instrText>
      </w:r>
      <w:r>
        <w:rPr>
          <w:rFonts w:ascii="Times New Roman" w:eastAsia="Times New Roman" w:hAnsi="Times New Roman" w:cs="Times New Roman"/>
          <w:sz w:val="24"/>
          <w:szCs w:val="24"/>
        </w:rPr>
        <w:instrText>3.0/","note":"publisher: Multidisciplinary Digital Publishing Institute","page":"10323","source":"www.mdpi.com","title":"Sustainability of Aqua Feeds in Africa: A Narrative Review","title-short":"Sustainability of Aqua Feeds in Africa","volume":"16","autho</w:instrText>
      </w:r>
      <w:r>
        <w:rPr>
          <w:rFonts w:ascii="Times New Roman" w:eastAsia="Times New Roman" w:hAnsi="Times New Roman" w:cs="Times New Roman"/>
          <w:sz w:val="24"/>
          <w:szCs w:val="24"/>
        </w:rPr>
        <w:instrText>r":[{"family":"Ndebele-Murisa","given":"Mzime"},{"family":"Mubaya","given":"Chipo Plaxedes"},{"family":"Dekesa","given":"Chipo Hazel"},{"family":"Samundengo","given":"Angela"},{"family":"Kapute","given":"Fanuel"},{"family":"Yossa","given":"Rodrigue"}],"iss</w:instrText>
      </w:r>
      <w:r>
        <w:rPr>
          <w:rFonts w:ascii="Times New Roman" w:eastAsia="Times New Roman" w:hAnsi="Times New Roman" w:cs="Times New Roman"/>
          <w:sz w:val="24"/>
          <w:szCs w:val="24"/>
        </w:rPr>
        <w:instrText xml:space="preserve">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Microalgae-based sustainable aquaculture diets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fish farming's environmental impact and boost productivity</w:t>
      </w:r>
      <w:r>
        <w:rPr>
          <w:rFonts w:ascii="Times New Roman" w:eastAsia="Times New Roman" w:hAnsi="Times New Roman" w:cs="Times New Roman"/>
          <w:sz w:val="24"/>
          <w:szCs w:val="24"/>
        </w:rPr>
        <w:t xml:space="preserve">. Microalgae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nutrient excretion, improve feed conversion, and replace fishmeal, helping aquaculture survive. As global seafood consumption climbs and aquaculture addresses food security, this sustainable strategy is essential</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w:instrText>
      </w:r>
      <w:r>
        <w:rPr>
          <w:rFonts w:ascii="Times New Roman" w:eastAsia="Times New Roman" w:hAnsi="Times New Roman" w:cs="Times New Roman"/>
          <w:sz w:val="24"/>
          <w:szCs w:val="24"/>
        </w:rPr>
        <w:instrText>_CITATION {"citationID":"GTDzkZMV","properties":{"formattedCitation":"[38]","plainCitation":"[38]","noteIndex":0},"citationItems":[{"id":7700,"uris":["http://zotero.org/users/16652950/items/B7BT4KUX"],"itemData":{"id":7700,"type":"article-journal","abstrac</w:instrText>
      </w:r>
      <w:r>
        <w:rPr>
          <w:rFonts w:ascii="Times New Roman" w:eastAsia="Times New Roman" w:hAnsi="Times New Roman" w:cs="Times New Roman"/>
          <w:sz w:val="24"/>
          <w:szCs w:val="24"/>
        </w:rPr>
        <w:instrText>t":"Aquaculture is the fastest-growing food production sector and plays a pivotal role in global food security. However, the reliance on conventional fishmeal and fish oil in aquafeeds raises sustainability concerns due to overfishing, high costs, and ecol</w:instrText>
      </w:r>
      <w:r>
        <w:rPr>
          <w:rFonts w:ascii="Times New Roman" w:eastAsia="Times New Roman" w:hAnsi="Times New Roman" w:cs="Times New Roman"/>
          <w:sz w:val="24"/>
          <w:szCs w:val="24"/>
        </w:rPr>
        <w:instrText>ogical burden. This review explores the valorisation of microalgae as a sustainable and functional alternative for aquafeed development. Microalgae are rich in proteins, polyunsaturated fatty acids, bioactive compounds, and pigments that support aquatic an</w:instrText>
      </w:r>
      <w:r>
        <w:rPr>
          <w:rFonts w:ascii="Times New Roman" w:eastAsia="Times New Roman" w:hAnsi="Times New Roman" w:cs="Times New Roman"/>
          <w:sz w:val="24"/>
          <w:szCs w:val="24"/>
        </w:rPr>
        <w:instrText>imal growth, immunity, and product quality. We critically examine the integration of green technologies, including cultivation systems, biomass harvesting, and eco-friendly extraction methods for optimising microalgal biomass and bioactive recovery. The re</w:instrText>
      </w:r>
      <w:r>
        <w:rPr>
          <w:rFonts w:ascii="Times New Roman" w:eastAsia="Times New Roman" w:hAnsi="Times New Roman" w:cs="Times New Roman"/>
          <w:sz w:val="24"/>
          <w:szCs w:val="24"/>
        </w:rPr>
        <w:instrText>view also discusses recent innovations in bioremediation and circular aquaculture systems, highlighting the role of microalgae in reducing nutrient discharge, carbon footprint, and operational cost. Challenges such as scalability, digestibility, and econom</w:instrText>
      </w:r>
      <w:r>
        <w:rPr>
          <w:rFonts w:ascii="Times New Roman" w:eastAsia="Times New Roman" w:hAnsi="Times New Roman" w:cs="Times New Roman"/>
          <w:sz w:val="24"/>
          <w:szCs w:val="24"/>
        </w:rPr>
        <w:instrText>ic feasibility are also addressed, providing insight into pathways toward industrial adoption. This review aims to provide an updated and holistic perspective on microalgae-based aquafeeds in advancing sustainable aquaculture practices.","container-title":</w:instrText>
      </w:r>
      <w:r>
        <w:rPr>
          <w:rFonts w:ascii="Times New Roman" w:eastAsia="Times New Roman" w:hAnsi="Times New Roman" w:cs="Times New Roman"/>
          <w:sz w:val="24"/>
          <w:szCs w:val="24"/>
        </w:rPr>
        <w:instrText>"Aquaculture Journal","DOI":"10.3390/aquacj5030014","ISSN":"2673-9496","issue":"3","language":"en","license":"http://creativecommons.org/licenses/by/3.0/","note":"publisher: Multidisciplinary Digital Publishing Institute","page":"14","source":"www.mdpi.com</w:instrText>
      </w:r>
      <w:r>
        <w:rPr>
          <w:rFonts w:ascii="Times New Roman" w:eastAsia="Times New Roman" w:hAnsi="Times New Roman" w:cs="Times New Roman"/>
          <w:sz w:val="24"/>
          <w:szCs w:val="24"/>
        </w:rPr>
        <w:instrText>","title":"Microalgae as an Eco-Friendly and Functional Ingredient for Sustainable Aquafeed","volume":"5","author":[{"family":"Balasubramaniam","given":"Vimala"},{"family":"Rathi","given":"Devi-Nair Gunasegavan"},{"family":"Mustar","given":"Suraiami"},{"fa</w:instrText>
      </w:r>
      <w:r>
        <w:rPr>
          <w:rFonts w:ascii="Times New Roman" w:eastAsia="Times New Roman" w:hAnsi="Times New Roman" w:cs="Times New Roman"/>
          <w:sz w:val="24"/>
          <w:szCs w:val="24"/>
        </w:rPr>
        <w:instrText xml:space="preserve">mily":"Lee","given":"June Chelyn"}],"issued":{"date-parts":[["20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FE335B6" w14:textId="77777777" w:rsidR="00040513" w:rsidRDefault="003F2D4E">
      <w:pPr>
        <w:pStyle w:val="NormalWeb"/>
      </w:pPr>
      <w:r>
        <w:t>The incorporation of microalgae into aquaculture diets has significant potential</w:t>
      </w:r>
      <w:r>
        <w:t xml:space="preserve"> to reduce nutrient excretion, particularly nitrogen and phosphorus, thereby improving water quality and reducing the environmental impact of aquaculture systems. Microalgae-based diets enhance nutrient retention in fish, leading to lower ammonia and phosp</w:t>
      </w:r>
      <w:r>
        <w:t xml:space="preserve">horus excretion rates, which can help mitigate eutrophication and promote sustainable aquaculture practices. By offering a sustainable alternative to fishmeal, microalgae contribute to the long-term environmental sustainability of the aquaculture industry </w:t>
      </w:r>
      <w:r>
        <w:t xml:space="preserve">and support efforts to reduce the industry's overall environmental footprint. Future research should continue to explore the species-specific effects of microalgae on nutrient excretion and further optimize their use in aquaculture feeds to maximize these </w:t>
      </w:r>
      <w:r>
        <w:t>environmental benefits.</w:t>
      </w:r>
    </w:p>
    <w:p w14:paraId="3A90489B" w14:textId="77777777" w:rsidR="00040513" w:rsidRDefault="003F2D4E">
      <w:pPr>
        <w:pStyle w:val="Heading3"/>
      </w:pPr>
      <w:r>
        <w:rPr>
          <w:rStyle w:val="Strong"/>
          <w:b/>
          <w:bCs/>
        </w:rPr>
        <w:t>7. Challenges and Limitations of Using Microalgae in Aquaculture</w:t>
      </w:r>
    </w:p>
    <w:p w14:paraId="4C3E32B5"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fore being widely used as a substitute to fishmeal in aquaculture diets, microalgae must overcome many obstacles. These issues include economic and manufacturing exp</w:t>
      </w:r>
      <w:r>
        <w:rPr>
          <w:rFonts w:ascii="Times New Roman" w:eastAsia="Times New Roman" w:hAnsi="Times New Roman" w:cs="Times New Roman"/>
          <w:sz w:val="24"/>
          <w:szCs w:val="24"/>
        </w:rPr>
        <w:t xml:space="preserve">enses, microalgae-based diet nutritional balance, and technological and operational hurdles. This section discusses these important restrictions and how to overcome them to </w:t>
      </w:r>
      <w:proofErr w:type="spellStart"/>
      <w:r>
        <w:rPr>
          <w:rFonts w:ascii="Times New Roman" w:eastAsia="Times New Roman" w:hAnsi="Times New Roman" w:cs="Times New Roman"/>
          <w:sz w:val="24"/>
          <w:szCs w:val="24"/>
        </w:rPr>
        <w:t>maximise</w:t>
      </w:r>
      <w:proofErr w:type="spellEnd"/>
      <w:r>
        <w:rPr>
          <w:rFonts w:ascii="Times New Roman" w:eastAsia="Times New Roman" w:hAnsi="Times New Roman" w:cs="Times New Roman"/>
          <w:sz w:val="24"/>
          <w:szCs w:val="24"/>
        </w:rPr>
        <w:t xml:space="preserve"> microalgae's aquaculture benefits.</w:t>
      </w:r>
    </w:p>
    <w:p w14:paraId="092C1FC6" w14:textId="77777777" w:rsidR="00040513" w:rsidRDefault="00040513">
      <w:pPr>
        <w:pStyle w:val="NormalWeb"/>
      </w:pPr>
    </w:p>
    <w:p w14:paraId="7CCBB67C" w14:textId="77777777" w:rsidR="00040513" w:rsidRDefault="003F2D4E">
      <w:pPr>
        <w:pStyle w:val="Heading4"/>
      </w:pPr>
      <w:r>
        <w:rPr>
          <w:rStyle w:val="Strong"/>
          <w:b w:val="0"/>
          <w:bCs w:val="0"/>
        </w:rPr>
        <w:lastRenderedPageBreak/>
        <w:t>Economic and Production Costs</w:t>
      </w:r>
    </w:p>
    <w:p w14:paraId="2E249ECC"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high</w:t>
      </w:r>
      <w:r>
        <w:rPr>
          <w:rFonts w:ascii="Times New Roman" w:eastAsia="Times New Roman" w:hAnsi="Times New Roman" w:cs="Times New Roman"/>
          <w:sz w:val="24"/>
          <w:szCs w:val="24"/>
        </w:rPr>
        <w:t xml:space="preserve"> economic cost of microalgae cultivation prevents their widespread usage in aquaculture. Microalgae are a sustainable and ecologically benign alternative to fishmeal, but commercial production is costly, making them uneconomical as aquaculture feeds. </w:t>
      </w:r>
      <w:r>
        <w:rPr>
          <w:rFonts w:ascii="Times New Roman" w:eastAsia="Times New Roman" w:hAnsi="Times New Roman" w:cs="Times New Roman"/>
          <w:sz w:val="24"/>
          <w:szCs w:val="24"/>
        </w:rPr>
        <w:br/>
      </w:r>
    </w:p>
    <w:p w14:paraId="4DECB361"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Production Costs: The culture method, algal species, and production size affect microalgae cultivation costs. Large-scale microalgae production needs substantial expenditures in photobioreactors, algae harvesting systems, and drying equipment. Establishing</w:t>
      </w:r>
      <w:r>
        <w:rPr>
          <w:rFonts w:ascii="Times New Roman" w:eastAsia="Times New Roman" w:hAnsi="Times New Roman" w:cs="Times New Roman"/>
          <w:sz w:val="24"/>
          <w:szCs w:val="24"/>
        </w:rPr>
        <w:t xml:space="preserve"> and running these facilities is expensive. The cost of algae growth basic resources including carbon dioxide, </w:t>
      </w:r>
      <w:proofErr w:type="spellStart"/>
      <w:r>
        <w:rPr>
          <w:rFonts w:ascii="Times New Roman" w:eastAsia="Times New Roman" w:hAnsi="Times New Roman" w:cs="Times New Roman"/>
          <w:sz w:val="24"/>
          <w:szCs w:val="24"/>
        </w:rPr>
        <w:t>fertilisers</w:t>
      </w:r>
      <w:proofErr w:type="spellEnd"/>
      <w:r>
        <w:rPr>
          <w:rFonts w:ascii="Times New Roman" w:eastAsia="Times New Roman" w:hAnsi="Times New Roman" w:cs="Times New Roman"/>
          <w:sz w:val="24"/>
          <w:szCs w:val="24"/>
        </w:rPr>
        <w:t>, and water can also increase production expenses. Spirulina and Chlorella, two of the most popular microalgae in aquaculture, need re</w:t>
      </w:r>
      <w:r>
        <w:rPr>
          <w:rFonts w:ascii="Times New Roman" w:eastAsia="Times New Roman" w:hAnsi="Times New Roman" w:cs="Times New Roman"/>
          <w:sz w:val="24"/>
          <w:szCs w:val="24"/>
        </w:rPr>
        <w:t>gulated settings and lots of light to develop, which raises energy use and cos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dCZb1TK","properties":{"formattedCitation":"[39]","plainCitation":"[39]","noteIndex":0},"citationItems":[{"id":7829,"uris":["htt</w:instrText>
      </w:r>
      <w:r>
        <w:rPr>
          <w:rFonts w:ascii="Times New Roman" w:eastAsia="Times New Roman" w:hAnsi="Times New Roman" w:cs="Times New Roman"/>
          <w:sz w:val="24"/>
          <w:szCs w:val="24"/>
        </w:rPr>
        <w:instrText>p://zotero.org/users/16652950/items/E2ZQ8P79"],"itemData":{"id":7829,"type":"article-journal","abstract":"Microalgae cultivation in photobioreactors (PBRs) has emerged as a promising and sustainable approach to address various environmental and energy chal</w:instrText>
      </w:r>
      <w:r>
        <w:rPr>
          <w:rFonts w:ascii="Times New Roman" w:eastAsia="Times New Roman" w:hAnsi="Times New Roman" w:cs="Times New Roman"/>
          <w:sz w:val="24"/>
          <w:szCs w:val="24"/>
        </w:rPr>
        <w:instrText>lenges, offering a multitude of benefits across diverse applications. Recent developments in microalgae cultivation in photobioreactors have contributed substantially to the development and optimization of sustainable bioprocesses. This review presents a c</w:instrText>
      </w:r>
      <w:r>
        <w:rPr>
          <w:rFonts w:ascii="Times New Roman" w:eastAsia="Times New Roman" w:hAnsi="Times New Roman" w:cs="Times New Roman"/>
          <w:sz w:val="24"/>
          <w:szCs w:val="24"/>
        </w:rPr>
        <w:instrText xml:space="preserve">omprehensive analysis of recent innovations and breakthroughs in the field of microalgae cultivation, with a specific focus on their application in photobioreactors, aimed at paving the way for a greener future. This study in-depth examines the advantages </w:instrText>
      </w:r>
      <w:r>
        <w:rPr>
          <w:rFonts w:ascii="Times New Roman" w:eastAsia="Times New Roman" w:hAnsi="Times New Roman" w:cs="Times New Roman"/>
          <w:sz w:val="24"/>
          <w:szCs w:val="24"/>
        </w:rPr>
        <w:instrText>of microalgae cultivation in photobioreactors, concentrating on its effectiveness in wastewater treatment, CO2 bioremediation, and the production of biofuels and high-value products. The review evaluates the effects of light, solar irradiation, temperature</w:instrText>
      </w:r>
      <w:r>
        <w:rPr>
          <w:rFonts w:ascii="Times New Roman" w:eastAsia="Times New Roman" w:hAnsi="Times New Roman" w:cs="Times New Roman"/>
          <w:sz w:val="24"/>
          <w:szCs w:val="24"/>
        </w:rPr>
        <w:instrText>, nitrogen and phosphorus concentrations in culture media, CO2 concentrations, and pH on microalgae growth performance, including specific growth and biomass productivity. The study also examines open systems like unstirred ponds, raceway ponds, and circul</w:instrText>
      </w:r>
      <w:r>
        <w:rPr>
          <w:rFonts w:ascii="Times New Roman" w:eastAsia="Times New Roman" w:hAnsi="Times New Roman" w:cs="Times New Roman"/>
          <w:sz w:val="24"/>
          <w:szCs w:val="24"/>
        </w:rPr>
        <w:instrText>ar ponds and closed systems like horizontal tubular, vertical bubble-column, airlift, flat panel, and plastic-bag photobioreactors, comparing their pros and cons. To optimize microalgae cultivation, key factors in photobioreactor design, including photosyn</w:instrText>
      </w:r>
      <w:r>
        <w:rPr>
          <w:rFonts w:ascii="Times New Roman" w:eastAsia="Times New Roman" w:hAnsi="Times New Roman" w:cs="Times New Roman"/>
          <w:sz w:val="24"/>
          <w:szCs w:val="24"/>
        </w:rPr>
        <w:instrText>thetic efficiencies, light/dark (L/D) cycles, CO2 concentrations, mass transfer, hydrodynamics behavior, and pH, are extensively investigated. In addition, the review outlines recent developments in large-scale photobioreactors and highlights the challenge</w:instrText>
      </w:r>
      <w:r>
        <w:rPr>
          <w:rFonts w:ascii="Times New Roman" w:eastAsia="Times New Roman" w:hAnsi="Times New Roman" w:cs="Times New Roman"/>
          <w:sz w:val="24"/>
          <w:szCs w:val="24"/>
        </w:rPr>
        <w:instrText>s and opportunities associated with photobioreactor scale-up and design parameter optimization, including genetic engineering and economic feasibility. This article is a vital resource for researchers, engineers, and industry professionals seeking sustaina</w:instrText>
      </w:r>
      <w:r>
        <w:rPr>
          <w:rFonts w:ascii="Times New Roman" w:eastAsia="Times New Roman" w:hAnsi="Times New Roman" w:cs="Times New Roman"/>
          <w:sz w:val="24"/>
          <w:szCs w:val="24"/>
        </w:rPr>
        <w:instrText>ble bioprocesses and the application of microalgae-based technologies.","container-title":"Green Chemical Engineering","DOI":"10.1016/j.gce.2023.10.004","ISSN":"2666-9528","issue":"4","journalAbbreviation":"Green Chemical Engineering","page":"418-439","sou</w:instrText>
      </w:r>
      <w:r>
        <w:rPr>
          <w:rFonts w:ascii="Times New Roman" w:eastAsia="Times New Roman" w:hAnsi="Times New Roman" w:cs="Times New Roman"/>
          <w:sz w:val="24"/>
          <w:szCs w:val="24"/>
        </w:rPr>
        <w:instrText>rce":"ScienceDirect","title":"Microalgae cultivation in photobioreactors: sustainable solutions for a greener future","title-short":"Microalgae cultivation in photobioreactors","volume":"5","author":[{"family":"Abdur Razzak","given":"Shaikh"},{"family":"Ba</w:instrText>
      </w:r>
      <w:r>
        <w:rPr>
          <w:rFonts w:ascii="Times New Roman" w:eastAsia="Times New Roman" w:hAnsi="Times New Roman" w:cs="Times New Roman"/>
          <w:sz w:val="24"/>
          <w:szCs w:val="24"/>
        </w:rPr>
        <w:instrText>har","given":"Khairul"},{"family":"Islam","given":"K. M. Oajedul"},{"family":"Haniffa","given":"Abdul Khaleel"},{"family":"Faruque","given":"Mohammed Omar"},{"family":"Hossain","given":"S. M. Zakir"},{"family":"Hossain","given":"Mohammad M."}],"issued":{"d</w:instrText>
      </w:r>
      <w:r>
        <w:rPr>
          <w:rFonts w:ascii="Times New Roman" w:eastAsia="Times New Roman" w:hAnsi="Times New Roman" w:cs="Times New Roman"/>
          <w:sz w:val="24"/>
          <w:szCs w:val="24"/>
        </w:rPr>
        <w:instrText xml:space="preserve">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CAA5DB8" w14:textId="77777777" w:rsidR="00040513" w:rsidRDefault="00040513">
      <w:pPr>
        <w:spacing w:after="0" w:line="240" w:lineRule="auto"/>
        <w:rPr>
          <w:rFonts w:ascii="Times New Roman" w:eastAsia="Times New Roman" w:hAnsi="Times New Roman" w:cs="Times New Roman"/>
          <w:sz w:val="24"/>
          <w:szCs w:val="24"/>
        </w:rPr>
      </w:pPr>
    </w:p>
    <w:p w14:paraId="7EDA0846"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To fulfil global aquaculture demand, microalgae production must be scaled significantly, requiring major efficiency impro</w:t>
      </w:r>
      <w:r>
        <w:rPr>
          <w:rFonts w:ascii="Times New Roman" w:eastAsia="Times New Roman" w:hAnsi="Times New Roman" w:cs="Times New Roman"/>
          <w:sz w:val="24"/>
          <w:szCs w:val="24"/>
        </w:rPr>
        <w:t xml:space="preserve">vements. Most microalgae growth systems are tiny and designed for labs or niche markets. Logistics including raw material supply, algal growth rates, and harvesting </w:t>
      </w:r>
      <w:proofErr w:type="spellStart"/>
      <w:r>
        <w:rPr>
          <w:rFonts w:ascii="Times New Roman" w:eastAsia="Times New Roman" w:hAnsi="Times New Roman" w:cs="Times New Roman"/>
          <w:sz w:val="24"/>
          <w:szCs w:val="24"/>
        </w:rPr>
        <w:t>optimisation</w:t>
      </w:r>
      <w:proofErr w:type="spellEnd"/>
      <w:r>
        <w:rPr>
          <w:rFonts w:ascii="Times New Roman" w:eastAsia="Times New Roman" w:hAnsi="Times New Roman" w:cs="Times New Roman"/>
          <w:sz w:val="24"/>
          <w:szCs w:val="24"/>
        </w:rPr>
        <w:t xml:space="preserve"> must be overcome to scale up to commercial levels. If microalgae production ca</w:t>
      </w:r>
      <w:r>
        <w:rPr>
          <w:rFonts w:ascii="Times New Roman" w:eastAsia="Times New Roman" w:hAnsi="Times New Roman" w:cs="Times New Roman"/>
          <w:sz w:val="24"/>
          <w:szCs w:val="24"/>
        </w:rPr>
        <w:t xml:space="preserve">nnot be </w:t>
      </w:r>
      <w:proofErr w:type="spellStart"/>
      <w:r>
        <w:rPr>
          <w:rFonts w:ascii="Times New Roman" w:eastAsia="Times New Roman" w:hAnsi="Times New Roman" w:cs="Times New Roman"/>
          <w:sz w:val="24"/>
          <w:szCs w:val="24"/>
        </w:rPr>
        <w:t>optimised</w:t>
      </w:r>
      <w:proofErr w:type="spellEnd"/>
      <w:r>
        <w:rPr>
          <w:rFonts w:ascii="Times New Roman" w:eastAsia="Times New Roman" w:hAnsi="Times New Roman" w:cs="Times New Roman"/>
          <w:sz w:val="24"/>
          <w:szCs w:val="24"/>
        </w:rPr>
        <w:t xml:space="preserve"> to cut costs, algae-based diets may be less cost-effective. Algae competes poorly with fishmeal in aquaculture feeds due to its high production cos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HGRNpjG","properties":{"formattedCitation"</w:instrText>
      </w:r>
      <w:r>
        <w:rPr>
          <w:rFonts w:ascii="Times New Roman" w:eastAsia="Times New Roman" w:hAnsi="Times New Roman" w:cs="Times New Roman"/>
          <w:sz w:val="24"/>
          <w:szCs w:val="24"/>
        </w:rPr>
        <w:instrText>:"[40]","plainCitation":"[40]","noteIndex":0},"citationItems":[{"id":7831,"uris":["http://zotero.org/users/16652950/items/DW8TUMYG"],"itemData":{"id":7831,"type":"article-journal","abstract":"Microalgae and cyanobacteria are diverse groups of organisms wit</w:instrText>
      </w:r>
      <w:r>
        <w:rPr>
          <w:rFonts w:ascii="Times New Roman" w:eastAsia="Times New Roman" w:hAnsi="Times New Roman" w:cs="Times New Roman"/>
          <w:sz w:val="24"/>
          <w:szCs w:val="24"/>
        </w:rPr>
        <w:instrText>h great potential to benefit societies across the world. These organisms are currently used in food, feed, pharmaceutical and cosmetic industries. In addition, a variety of novel compounds are being isolated. Commercial production of photosynthetic microal</w:instrText>
      </w:r>
      <w:r>
        <w:rPr>
          <w:rFonts w:ascii="Times New Roman" w:eastAsia="Times New Roman" w:hAnsi="Times New Roman" w:cs="Times New Roman"/>
          <w:sz w:val="24"/>
          <w:szCs w:val="24"/>
        </w:rPr>
        <w:instrText>gae and cyanobacteria requires cultivation on a large scale with high throughput. However, scaling up production from lab-based systems to large-scale systems is a complex and potentially costly endeavor. In this review, we summarise all aspects of large-s</w:instrText>
      </w:r>
      <w:r>
        <w:rPr>
          <w:rFonts w:ascii="Times New Roman" w:eastAsia="Times New Roman" w:hAnsi="Times New Roman" w:cs="Times New Roman"/>
          <w:sz w:val="24"/>
          <w:szCs w:val="24"/>
        </w:rPr>
        <w:instrText>cale cultivation, including aims of cultivation, species selection, types of cultivation (ponds, photobioreactors, and biofilms), water and nutrient sources, temperature, light and mixing, monitoring, contamination, harvesting strategies, and potential env</w:instrText>
      </w:r>
      <w:r>
        <w:rPr>
          <w:rFonts w:ascii="Times New Roman" w:eastAsia="Times New Roman" w:hAnsi="Times New Roman" w:cs="Times New Roman"/>
          <w:sz w:val="24"/>
          <w:szCs w:val="24"/>
        </w:rPr>
        <w:instrText>ironmental risks. Importantly, we also present practical recommendations and discuss challenges of profitable large-scale systems associated with economical design, effective operation and maintenance, automation, and shortage of experienced phycologists."</w:instrText>
      </w:r>
      <w:r>
        <w:rPr>
          <w:rFonts w:ascii="Times New Roman" w:eastAsia="Times New Roman" w:hAnsi="Times New Roman" w:cs="Times New Roman"/>
          <w:sz w:val="24"/>
          <w:szCs w:val="24"/>
        </w:rPr>
        <w:instrText>,"container-title":"Marine Drugs","DOI":"10.3390/md21080445","ISSN":"1660-3397","issue":"8","language":"en","license":"http://creativecommons.org/licenses/by/3.0/","note":"publisher: Multidisciplinary Digital Publishing Institute","page":"445","source":"ww</w:instrText>
      </w:r>
      <w:r>
        <w:rPr>
          <w:rFonts w:ascii="Times New Roman" w:eastAsia="Times New Roman" w:hAnsi="Times New Roman" w:cs="Times New Roman"/>
          <w:sz w:val="24"/>
          <w:szCs w:val="24"/>
        </w:rPr>
        <w:instrText>w.mdpi.com","title":"Overview and Challenges of Large-Scale Cultivation of Photosynthetic Microalgae and Cyanobacteria","volume":"21","author":[{"family":"Novoveská","given":"Lucie"},{"family":"Nielsen","given":"Søren Laurentius"},{"family":"Eroldoğan","gi</w:instrText>
      </w:r>
      <w:r>
        <w:rPr>
          <w:rFonts w:ascii="Times New Roman" w:eastAsia="Times New Roman" w:hAnsi="Times New Roman" w:cs="Times New Roman"/>
          <w:sz w:val="24"/>
          <w:szCs w:val="24"/>
        </w:rPr>
        <w:instrText>ven":"Orhan Tufan"},{"family":"Haznedaroglu","given":"Berat Zeki"},{"family":"Rinkevich","given":"Baruch"},{"family":"Fazi","given":"Stefano"},{"family":"Robbens","given":"Johan"},{"family":"Vasquez","given":"Marlen"},{"family":"Einarsson","given":"Hjörlei</w:instrText>
      </w:r>
      <w:r>
        <w:rPr>
          <w:rFonts w:ascii="Times New Roman" w:eastAsia="Times New Roman" w:hAnsi="Times New Roman" w:cs="Times New Roman"/>
          <w:sz w:val="24"/>
          <w:szCs w:val="24"/>
        </w:rPr>
        <w:instrText xml:space="preserve">fur"}],"issued":{"date-parts":[["2023",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Fishmeal is now more cost-effective than microalgae, despite sustainability difficulties. Fishmeal price</w:t>
      </w:r>
      <w:r>
        <w:rPr>
          <w:rFonts w:ascii="Times New Roman" w:eastAsia="Times New Roman" w:hAnsi="Times New Roman" w:cs="Times New Roman"/>
          <w:sz w:val="24"/>
          <w:szCs w:val="24"/>
        </w:rPr>
        <w:t>s depend on wild-caught fish availability and demand in pet food and animal feeds. Microalgae manufacturing costs are expensive due to culture method, raw material expenses, and energy usage. Efficiency, culture technology, and economies of scale must lowe</w:t>
      </w:r>
      <w:r>
        <w:rPr>
          <w:rFonts w:ascii="Times New Roman" w:eastAsia="Times New Roman" w:hAnsi="Times New Roman" w:cs="Times New Roman"/>
          <w:sz w:val="24"/>
          <w:szCs w:val="24"/>
        </w:rPr>
        <w:t>r production costs to make microalgae a long-term fishmeal alternativ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t4Ed1WE","properties":{"formattedCitation":"[4]","plainCitation":"[4]","noteIndex":0},"citationItems":[{"id":7769,"uris":["http://zotero.o</w:instrText>
      </w:r>
      <w:r>
        <w:rPr>
          <w:rFonts w:ascii="Times New Roman" w:eastAsia="Times New Roman" w:hAnsi="Times New Roman" w:cs="Times New Roman"/>
          <w:sz w:val="24"/>
          <w:szCs w:val="24"/>
        </w:rPr>
        <w:instrText>rg/users/16652950/items/CLAG6Q6B"],"itemData":{"id":7769,"type":"article-journal","abstract":"Fishmeal is an indispensable ingredient for most aquatic animals. However, the finite supply and escalating price of fishmeal seriously limit its use in aquacultu</w:instrText>
      </w:r>
      <w:r>
        <w:rPr>
          <w:rFonts w:ascii="Times New Roman" w:eastAsia="Times New Roman" w:hAnsi="Times New Roman" w:cs="Times New Roman"/>
          <w:sz w:val="24"/>
          <w:szCs w:val="24"/>
        </w:rPr>
        <w:instrText>re. Thus the development of new, sustainable protein ingredients has been a research focus. Microalgae are potential fishmeal alternatives owing to their high protein content and balanced amino acid profile. Studies suggest that suitable replacement of fis</w:instrText>
      </w:r>
      <w:r>
        <w:rPr>
          <w:rFonts w:ascii="Times New Roman" w:eastAsia="Times New Roman" w:hAnsi="Times New Roman" w:cs="Times New Roman"/>
          <w:sz w:val="24"/>
          <w:szCs w:val="24"/>
        </w:rPr>
        <w:instrText>hmeal with microalgae is beneficial for fish growth performance, but excessive replacement would induce poor growth and feed utilization. Therefore, this paper aims to review research on the maximum substitutional level of fishmeal by microalgae and propos</w:instrText>
      </w:r>
      <w:r>
        <w:rPr>
          <w:rFonts w:ascii="Times New Roman" w:eastAsia="Times New Roman" w:hAnsi="Times New Roman" w:cs="Times New Roman"/>
          <w:sz w:val="24"/>
          <w:szCs w:val="24"/>
        </w:rPr>
        <w:instrText>e the main issues and possible solutions for fishmeal replacement by microalgae. The maximum replacement level is affected by microalgal species, fish feeding habits, quality of fishmeal and microalgal meals, and supplemental levels of fishmeal in the cont</w:instrText>
      </w:r>
      <w:r>
        <w:rPr>
          <w:rFonts w:ascii="Times New Roman" w:eastAsia="Times New Roman" w:hAnsi="Times New Roman" w:cs="Times New Roman"/>
          <w:sz w:val="24"/>
          <w:szCs w:val="24"/>
        </w:rPr>
        <w:instrText>rol group. Microalgae could generally replace 100%, 95%, 95%, 64.1%, 25.6%, and 18.6% fishmeal protein in diets of carp, shrimp, catfish, tilapia, marine fish, and salmon and trout, respectively. The main issues with fishmeal replacement using microalgae i</w:instrText>
      </w:r>
      <w:r>
        <w:rPr>
          <w:rFonts w:ascii="Times New Roman" w:eastAsia="Times New Roman" w:hAnsi="Times New Roman" w:cs="Times New Roman"/>
          <w:sz w:val="24"/>
          <w:szCs w:val="24"/>
        </w:rPr>
        <w:instrText>nclude low production and high production cost, poor digestibility, and anti-nutritional factors. Possible solutions to these problems are recommended in this paper. Overall, microalgae are promising fishmeal alternatives in aquaculture.","container-title"</w:instrText>
      </w:r>
      <w:r>
        <w:rPr>
          <w:rFonts w:ascii="Times New Roman" w:eastAsia="Times New Roman" w:hAnsi="Times New Roman" w:cs="Times New Roman"/>
          <w:sz w:val="24"/>
          <w:szCs w:val="24"/>
        </w:rPr>
        <w:instrText>:"Environmental Science and Pollution Research International","DOI":"10.1007/s11356-024-32143-1","ISSN":"1614-7499","issue":"11","journalAbbreviation":"Environ Sci Pollut Res Int","language":"eng","note":"PMID: 38315337","page":"16113-16130","source":"PubM</w:instrText>
      </w:r>
      <w:r>
        <w:rPr>
          <w:rFonts w:ascii="Times New Roman" w:eastAsia="Times New Roman" w:hAnsi="Times New Roman" w:cs="Times New Roman"/>
          <w:sz w:val="24"/>
          <w:szCs w:val="24"/>
        </w:rPr>
        <w:instrText>ed","title":"Microalgae as fishmeal alternatives in aquaculture: current status, existing problems, and possible solutions","title-short":"Microalgae as fishmeal alternatives in aquaculture","volume":"31","author":[{"family":"Gao","given":"Shiyang"},{"fami</w:instrText>
      </w:r>
      <w:r>
        <w:rPr>
          <w:rFonts w:ascii="Times New Roman" w:eastAsia="Times New Roman" w:hAnsi="Times New Roman" w:cs="Times New Roman"/>
          <w:sz w:val="24"/>
          <w:szCs w:val="24"/>
        </w:rPr>
        <w:instrText>ly":"Chen","given":"Weijun"},{"family":"Cao","given":"Shenping"},{"family":"Sun","given":"Ping"},{"family":"Gao","given":"Xiaochan"}],"issued":{"date-parts":[["2024",3]]}}}],"schema":"https://github.com/citation-style-language/schema/raw/master/csl-citatio</w:instrText>
      </w:r>
      <w:r>
        <w:rPr>
          <w:rFonts w:ascii="Times New Roman" w:eastAsia="Times New Roman" w:hAnsi="Times New Roman" w:cs="Times New Roman"/>
          <w:sz w:val="24"/>
          <w:szCs w:val="24"/>
        </w:rPr>
        <w:instrText xml:space="preserve">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7C5A9F" w14:textId="77777777" w:rsidR="00040513" w:rsidRDefault="00040513">
      <w:pPr>
        <w:spacing w:after="0" w:line="240" w:lineRule="auto"/>
        <w:rPr>
          <w:rStyle w:val="Strong"/>
          <w:b w:val="0"/>
          <w:bCs w:val="0"/>
        </w:rPr>
      </w:pPr>
    </w:p>
    <w:p w14:paraId="76AD3C88" w14:textId="77777777" w:rsidR="00040513" w:rsidRDefault="003F2D4E">
      <w:pPr>
        <w:spacing w:after="0" w:line="240" w:lineRule="auto"/>
        <w:rPr>
          <w:rFonts w:ascii="Times New Roman" w:eastAsia="Times New Roman" w:hAnsi="Times New Roman" w:cs="Times New Roman"/>
          <w:sz w:val="24"/>
          <w:szCs w:val="24"/>
        </w:rPr>
      </w:pPr>
      <w:r>
        <w:rPr>
          <w:rStyle w:val="Strong"/>
          <w:rFonts w:ascii="Times New Roman" w:hAnsi="Times New Roman" w:cs="Times New Roman"/>
          <w:sz w:val="24"/>
          <w:szCs w:val="24"/>
        </w:rPr>
        <w:t>Nutritional Balance</w:t>
      </w:r>
    </w:p>
    <w:p w14:paraId="6EF82524"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fore microalgae may be widely employed in aquaculture, the nutritional balance in fish diets must be </w:t>
      </w:r>
      <w:proofErr w:type="spellStart"/>
      <w:r>
        <w:rPr>
          <w:rFonts w:ascii="Times New Roman" w:eastAsia="Times New Roman" w:hAnsi="Times New Roman" w:cs="Times New Roman"/>
          <w:sz w:val="24"/>
          <w:szCs w:val="24"/>
        </w:rPr>
        <w:t>optimised</w:t>
      </w:r>
      <w:proofErr w:type="spellEnd"/>
      <w:r>
        <w:rPr>
          <w:rFonts w:ascii="Times New Roman" w:eastAsia="Times New Roman" w:hAnsi="Times New Roman" w:cs="Times New Roman"/>
          <w:sz w:val="24"/>
          <w:szCs w:val="24"/>
        </w:rPr>
        <w:t>. Microalgae include protein, vital fatty acids, vitamins, and minerals, although their nutritional profil</w:t>
      </w:r>
      <w:r>
        <w:rPr>
          <w:rFonts w:ascii="Times New Roman" w:eastAsia="Times New Roman" w:hAnsi="Times New Roman" w:cs="Times New Roman"/>
          <w:sz w:val="24"/>
          <w:szCs w:val="24"/>
        </w:rPr>
        <w:t xml:space="preserve">es vary by species and culture circumstances. </w:t>
      </w:r>
      <w:r>
        <w:rPr>
          <w:rFonts w:ascii="Times New Roman" w:eastAsia="Times New Roman" w:hAnsi="Times New Roman" w:cs="Times New Roman"/>
          <w:sz w:val="24"/>
          <w:szCs w:val="24"/>
        </w:rPr>
        <w:br/>
        <w:t>1. Protein and Amino Acid Imbalance: Despite its high protein content, microalgae may lack essential amino acids for fish growth. Protein-rich chlorella may lack methionine, an amino acid essential for rainbow</w:t>
      </w:r>
      <w:r>
        <w:rPr>
          <w:rFonts w:ascii="Times New Roman" w:eastAsia="Times New Roman" w:hAnsi="Times New Roman" w:cs="Times New Roman"/>
          <w:sz w:val="24"/>
          <w:szCs w:val="24"/>
        </w:rPr>
        <w:t xml:space="preserve"> trout and other fish. Microalgae-based diets may need amino acids or other feed additives to satisfy nutritional demands due to this imbalance. These supplements can enhance the cost of microalgae-based diets, making aquaculture adoption harde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w:instrText>
      </w:r>
      <w:r>
        <w:rPr>
          <w:rFonts w:ascii="Times New Roman" w:eastAsia="Times New Roman" w:hAnsi="Times New Roman" w:cs="Times New Roman"/>
          <w:sz w:val="24"/>
          <w:szCs w:val="24"/>
        </w:rPr>
        <w:instrText>RO_ITEM CSL_CITATION {"citationID":"UUWtkxs1","properties":{"formattedCitation":"[41]","plainCitation":"[41]","noteIndex":0},"citationItems":[{"id":7753,"uris":["http://zotero.org/users/16652950/items/SWBTZZFP"],"itemData":{"id":7753,"type":"article-journa</w:instrText>
      </w:r>
      <w:r>
        <w:rPr>
          <w:rFonts w:ascii="Times New Roman" w:eastAsia="Times New Roman" w:hAnsi="Times New Roman" w:cs="Times New Roman"/>
          <w:sz w:val="24"/>
          <w:szCs w:val="24"/>
        </w:rPr>
        <w:instrText>l","abstract":"Simple Summary\nAquaculture is now well-established as a provider of protein for human consumption, and its contribution will be paramount to providing food for a nine billion population in 2050. Protein is usually the major constituent of f</w:instrText>
      </w:r>
      <w:r>
        <w:rPr>
          <w:rFonts w:ascii="Times New Roman" w:eastAsia="Times New Roman" w:hAnsi="Times New Roman" w:cs="Times New Roman"/>
          <w:sz w:val="24"/>
          <w:szCs w:val="24"/>
        </w:rPr>
        <w:instrText>ish feeds and the most expensive ingredient. For years, fishmeal was the preferential protein source in fish diets, but environmental and economic concerns led to the search for more sustainable proteins. Hence, research on alternative protein sources to f</w:instrText>
      </w:r>
      <w:r>
        <w:rPr>
          <w:rFonts w:ascii="Times New Roman" w:eastAsia="Times New Roman" w:hAnsi="Times New Roman" w:cs="Times New Roman"/>
          <w:sz w:val="24"/>
          <w:szCs w:val="24"/>
        </w:rPr>
        <w:instrText xml:space="preserve">ishmeal was fruitful, being firstly directed to terrestrial plant ingredients. Recently, research on novel ingredients, such as insect meals, macroalgae, microalgae, and yeasts, has proliferated. However, the impacts of protein and its constituents (amino </w:instrText>
      </w:r>
      <w:r>
        <w:rPr>
          <w:rFonts w:ascii="Times New Roman" w:eastAsia="Times New Roman" w:hAnsi="Times New Roman" w:cs="Times New Roman"/>
          <w:sz w:val="24"/>
          <w:szCs w:val="24"/>
        </w:rPr>
        <w:instrText>acids) go beyond fish growth. Thus, this review will provide knowledge on the impacts of alternative/novel protein sources on fish stress and immune responses, disease resistance, and health. Although some negative impacts of alternative ingredients, for i</w:instrText>
      </w:r>
      <w:r>
        <w:rPr>
          <w:rFonts w:ascii="Times New Roman" w:eastAsia="Times New Roman" w:hAnsi="Times New Roman" w:cs="Times New Roman"/>
          <w:sz w:val="24"/>
          <w:szCs w:val="24"/>
        </w:rPr>
        <w:instrText>nstance, on gut integrity and immune responses have been observed, research results also point to the potential beneficial effects of novel ingredients, such as insect meals, on fish health. This information is essential to the development of innovative di</w:instrText>
      </w:r>
      <w:r>
        <w:rPr>
          <w:rFonts w:ascii="Times New Roman" w:eastAsia="Times New Roman" w:hAnsi="Times New Roman" w:cs="Times New Roman"/>
          <w:sz w:val="24"/>
          <w:szCs w:val="24"/>
        </w:rPr>
        <w:instrText>ets that guarantee the production of healthy fish with high quality standards and optimised welfare conditions.\n\nAbstract\nAquaculture has been challenged to find alternative ingredients to develop innovative feed formulations that foster a sustainable f</w:instrText>
      </w:r>
      <w:r>
        <w:rPr>
          <w:rFonts w:ascii="Times New Roman" w:eastAsia="Times New Roman" w:hAnsi="Times New Roman" w:cs="Times New Roman"/>
          <w:sz w:val="24"/>
          <w:szCs w:val="24"/>
        </w:rPr>
        <w:instrText>uture growth. Given the most recent trends in fish feed formulation on the use of alternative protein sources to decrease the dependency of fishmeal, it is fundamental to evaluate the implications of this new paradigm for fish health and welfare. This work</w:instrText>
      </w:r>
      <w:r>
        <w:rPr>
          <w:rFonts w:ascii="Times New Roman" w:eastAsia="Times New Roman" w:hAnsi="Times New Roman" w:cs="Times New Roman"/>
          <w:sz w:val="24"/>
          <w:szCs w:val="24"/>
        </w:rPr>
        <w:instrText xml:space="preserve"> intends to comprehensively review the impacts of alternative and novel dietary protein sources on fish gut microbiota and health, stress and immune responses, disease resistance, and antioxidant capacity. The research results indicate that alternative pro</w:instrText>
      </w:r>
      <w:r>
        <w:rPr>
          <w:rFonts w:ascii="Times New Roman" w:eastAsia="Times New Roman" w:hAnsi="Times New Roman" w:cs="Times New Roman"/>
          <w:sz w:val="24"/>
          <w:szCs w:val="24"/>
        </w:rPr>
        <w:instrText>tein sources, such as terrestrial plant proteins, rendered animal by-products, insect meals, micro- and macroalgae, and single cell proteins (e.g., yeasts), may negatively impact gut microbiota and health, thus affecting immune and stress responses. Nevert</w:instrText>
      </w:r>
      <w:r>
        <w:rPr>
          <w:rFonts w:ascii="Times New Roman" w:eastAsia="Times New Roman" w:hAnsi="Times New Roman" w:cs="Times New Roman"/>
          <w:sz w:val="24"/>
          <w:szCs w:val="24"/>
        </w:rPr>
        <w:instrText xml:space="preserve">heless, some of the novel protein sources, such as insects and algae meals, have functional properties and may exert an immunostimulatory activity. Further research on the effects of novel protein sources, beyond growth, is clearly needed. The information </w:instrText>
      </w:r>
      <w:r>
        <w:rPr>
          <w:rFonts w:ascii="Times New Roman" w:eastAsia="Times New Roman" w:hAnsi="Times New Roman" w:cs="Times New Roman"/>
          <w:sz w:val="24"/>
          <w:szCs w:val="24"/>
        </w:rPr>
        <w:instrText>gathered here is of utmost importance, in order to develop innovative diets that guarantee the production of healthy fish with high quality standards and optimised welfare conditions, thus contributing to a sustainable growth of the aquaculture industry.",</w:instrText>
      </w:r>
      <w:r>
        <w:rPr>
          <w:rFonts w:ascii="Times New Roman" w:eastAsia="Times New Roman" w:hAnsi="Times New Roman" w:cs="Times New Roman"/>
          <w:sz w:val="24"/>
          <w:szCs w:val="24"/>
        </w:rPr>
        <w:instrText>"container-title":"Animals : an Open Access Journal from MDPI","DOI":"10.3390/ani12091211","ISSN":"2076-2615","issue":"9","journalAbbreviation":"Animals (Basel)","note":"PMID: 35565636\nPMCID: PMC9103129","page":"1211","source":"PubMed Central","title":"Al</w:instrText>
      </w:r>
      <w:r>
        <w:rPr>
          <w:rFonts w:ascii="Times New Roman" w:eastAsia="Times New Roman" w:hAnsi="Times New Roman" w:cs="Times New Roman"/>
          <w:sz w:val="24"/>
          <w:szCs w:val="24"/>
        </w:rPr>
        <w:instrText>ternative Proteins for Fish Diets: Implications beyond Growth","title-short":"Alternative Proteins for Fish Diets","volume":"12","author":[{"family":"Aragão","given":"Cláudia"},{"family":"Gonçalves","given":"Ana Teresa"},{"family":"Costas","given":"Benjamí</w:instrText>
      </w:r>
      <w:r>
        <w:rPr>
          <w:rFonts w:ascii="Times New Roman" w:eastAsia="Times New Roman" w:hAnsi="Times New Roman" w:cs="Times New Roman"/>
          <w:sz w:val="24"/>
          <w:szCs w:val="24"/>
        </w:rPr>
        <w:instrText xml:space="preserve">n"},{"family":"Azeredo","given":"Rita"},{"family":"Xavier","given":"Maria João"},{"family":"Engrola","given":"Sofia"}],"issued":{"date-parts":[["2022",5,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B5BA1C"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2. Fatty Acids: Some microalgae include omega-3 fatty acids like EPA and DHA, however not all meet fish nutritional demands. Omega-3s are needed for rainbow trout's health and growth, although Spirulina is strong in protein but low in omega-3s. Micr</w:t>
      </w:r>
      <w:r>
        <w:rPr>
          <w:rFonts w:ascii="Times New Roman" w:eastAsia="Times New Roman" w:hAnsi="Times New Roman" w:cs="Times New Roman"/>
          <w:sz w:val="24"/>
          <w:szCs w:val="24"/>
        </w:rPr>
        <w:t>oalgae may not meet fish nutritional needs without other lipid-rich sources or omega-3 oils. The diet must balance fatty acids for development, immunity, and healt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SqOEAcZ","properties":{"formattedCitation":"</w:instrText>
      </w:r>
      <w:r>
        <w:rPr>
          <w:rFonts w:ascii="Times New Roman" w:eastAsia="Times New Roman" w:hAnsi="Times New Roman" w:cs="Times New Roman"/>
          <w:sz w:val="24"/>
          <w:szCs w:val="24"/>
        </w:rPr>
        <w:instrText>[42]","plainCitation":"[42]","noteIndex":0},"citationItems":[{"id":7833,"uris":["http://zotero.org/users/16652950/items/V8UJK8R6"],"itemData":{"id":7833,"type":"article-journal","abstract":"Alternative nutrient sources for fish feed are currently of high i</w:instrText>
      </w:r>
      <w:r>
        <w:rPr>
          <w:rFonts w:ascii="Times New Roman" w:eastAsia="Times New Roman" w:hAnsi="Times New Roman" w:cs="Times New Roman"/>
          <w:sz w:val="24"/>
          <w:szCs w:val="24"/>
        </w:rPr>
        <w:instrText>nterest. Feed ingredients with suitable lipid contents and valuable amounts of essential fatty acids are especially needed to relieve the usage of fish oil and maintain high product quality of fish from aquaculture. Microalgae contain promising nutrient co</w:instrText>
      </w:r>
      <w:r>
        <w:rPr>
          <w:rFonts w:ascii="Times New Roman" w:eastAsia="Times New Roman" w:hAnsi="Times New Roman" w:cs="Times New Roman"/>
          <w:sz w:val="24"/>
          <w:szCs w:val="24"/>
        </w:rPr>
        <w:instrText>ntents and suitable fatty acid profiles that cover dietary requirements of fish. Nutrient digestibility, however, can be hindered by their rigid cell wall. Therefore, in the presented study, the microalgae species Isochrysis galbana and Tetraselmis chui we</w:instrText>
      </w:r>
      <w:r>
        <w:rPr>
          <w:rFonts w:ascii="Times New Roman" w:eastAsia="Times New Roman" w:hAnsi="Times New Roman" w:cs="Times New Roman"/>
          <w:sz w:val="24"/>
          <w:szCs w:val="24"/>
        </w:rPr>
        <w:instrText>re processed by freeze-drying and centrifugal milling to evaluate their nutrient and fatty acid digestibility in fish nutrition. For T. chui, an additional treatment with enzyme supplementation was tested. Test diets contained 70% of a fish meal based refe</w:instrText>
      </w:r>
      <w:r>
        <w:rPr>
          <w:rFonts w:ascii="Times New Roman" w:eastAsia="Times New Roman" w:hAnsi="Times New Roman" w:cs="Times New Roman"/>
          <w:sz w:val="24"/>
          <w:szCs w:val="24"/>
        </w:rPr>
        <w:instrText>rence diet and 30% of the respective microalgae meal, as well as titanium dioxide as an inert marker to calculate apparent digestibility coefficients (ADC). Rainbow trout (Oncorhynchus mykiss) were fed for 14 days and faeces were collected via manual strip</w:instrText>
      </w:r>
      <w:r>
        <w:rPr>
          <w:rFonts w:ascii="Times New Roman" w:eastAsia="Times New Roman" w:hAnsi="Times New Roman" w:cs="Times New Roman"/>
          <w:sz w:val="24"/>
          <w:szCs w:val="24"/>
        </w:rPr>
        <w:instrText>ping. The ADCs of Kjeldahl nitrogen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64–79%), nitrogen-free extract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40–54%) and energ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2–66%) were not significantly different between the algae species, but I. galbana inclusion resulted in reduced lipid digestibilit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7% to 77%), which was linked to the high content of saturated fatty acids. The fatty acid ADCs were higher for T. chui except for arachidonic acid (20:4 n-6) and lauric acid (12:0). Mechanical or enzyme-treating processing did not increase nutrient and f</w:instrText>
      </w:r>
      <w:r>
        <w:rPr>
          <w:rFonts w:ascii="Times New Roman" w:eastAsia="Times New Roman" w:hAnsi="Times New Roman" w:cs="Times New Roman"/>
          <w:sz w:val="24"/>
          <w:szCs w:val="24"/>
        </w:rPr>
        <w:instrText xml:space="preserve">atty acid digestibility for the microalgae used in this trial, and sole freeze-drying sufficiently ensured nutrient availability. The high digestibility of nutrients and, particularly, polyunsaturated fatty acids of I. galbana and T. chui underscore their </w:instrText>
      </w:r>
      <w:r>
        <w:rPr>
          <w:rFonts w:ascii="Times New Roman" w:eastAsia="Times New Roman" w:hAnsi="Times New Roman" w:cs="Times New Roman"/>
          <w:sz w:val="24"/>
          <w:szCs w:val="24"/>
        </w:rPr>
        <w:instrText>potential as fatty acid and nutrient sources in fish feed.","container-title":"Aquaculture","DOI":"10.1016/j.aquaculture.2024.741311","ISSN":"0044-8486","journalAbbreviation":"Aquaculture","page":"741311","source":"ScienceDirect","title":"A question of dig</w:instrText>
      </w:r>
      <w:r>
        <w:rPr>
          <w:rFonts w:ascii="Times New Roman" w:eastAsia="Times New Roman" w:hAnsi="Times New Roman" w:cs="Times New Roman"/>
          <w:sz w:val="24"/>
          <w:szCs w:val="24"/>
        </w:rPr>
        <w:instrText>estion: How microalgae species affects lipid and fatty acid digestibility in rainbow trout (&lt;i&gt;Oncorhynchus mykiss&lt;/i&gt;)","title-short":"A question of digestion","volume":"593","author":[{"family":"Simon","given":"Anna"},{"family":"Lippemeier","given":"Seba</w:instrText>
      </w:r>
      <w:r>
        <w:rPr>
          <w:rFonts w:ascii="Times New Roman" w:eastAsia="Times New Roman" w:hAnsi="Times New Roman" w:cs="Times New Roman"/>
          <w:sz w:val="24"/>
          <w:szCs w:val="24"/>
        </w:rPr>
        <w:instrText>stian"},{"family":"Mueller","given":"Jonas"},{"family":"Schlachter","given":"Michael"},{"family":"Kaiser","given":"Frederik"},{"family":"Schulz","given":"Carsten"}],"issued":{"date-parts":[["2024",12,15]]}}}],"schema":"https://github.com/citation-style-lan</w:instrText>
      </w:r>
      <w:r>
        <w:rPr>
          <w:rFonts w:ascii="Times New Roman" w:eastAsia="Times New Roman" w:hAnsi="Times New Roman" w:cs="Times New Roman"/>
          <w:sz w:val="24"/>
          <w:szCs w:val="24"/>
        </w:rPr>
        <w:instrText xml:space="preserve">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6B18A88"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3. Vitamins and Minerals: Microalgae include critical vitamins and minerals such vitamin A, B vitamins, and phosphorus, although their concentrations differ across species. Some microalgae, </w:t>
      </w:r>
      <w:r>
        <w:rPr>
          <w:rFonts w:ascii="Times New Roman" w:eastAsia="Times New Roman" w:hAnsi="Times New Roman" w:cs="Times New Roman"/>
          <w:sz w:val="24"/>
          <w:szCs w:val="24"/>
        </w:rPr>
        <w:lastRenderedPageBreak/>
        <w:t xml:space="preserve">such </w:t>
      </w:r>
      <w:proofErr w:type="spellStart"/>
      <w:r>
        <w:rPr>
          <w:rFonts w:ascii="Times New Roman" w:eastAsia="Times New Roman" w:hAnsi="Times New Roman" w:cs="Times New Roman"/>
          <w:sz w:val="24"/>
          <w:szCs w:val="24"/>
        </w:rPr>
        <w:t>Haemato</w:t>
      </w:r>
      <w:r>
        <w:rPr>
          <w:rFonts w:ascii="Times New Roman" w:eastAsia="Times New Roman" w:hAnsi="Times New Roman" w:cs="Times New Roman"/>
          <w:sz w:val="24"/>
          <w:szCs w:val="24"/>
        </w:rPr>
        <w:t>coccus</w:t>
      </w:r>
      <w:proofErr w:type="spellEnd"/>
      <w:r>
        <w:rPr>
          <w:rFonts w:ascii="Times New Roman" w:eastAsia="Times New Roman" w:hAnsi="Times New Roman" w:cs="Times New Roman"/>
          <w:sz w:val="24"/>
          <w:szCs w:val="24"/>
        </w:rPr>
        <w:t xml:space="preserve">, are high in astaxanthin, a carotenoid that might increase salmonid </w:t>
      </w:r>
      <w:proofErr w:type="spellStart"/>
      <w:r>
        <w:rPr>
          <w:rFonts w:ascii="Times New Roman" w:eastAsia="Times New Roman" w:hAnsi="Times New Roman" w:cs="Times New Roman"/>
          <w:sz w:val="24"/>
          <w:szCs w:val="24"/>
        </w:rPr>
        <w:t>colouration</w:t>
      </w:r>
      <w:proofErr w:type="spellEnd"/>
      <w:r>
        <w:rPr>
          <w:rFonts w:ascii="Times New Roman" w:eastAsia="Times New Roman" w:hAnsi="Times New Roman" w:cs="Times New Roman"/>
          <w:sz w:val="24"/>
          <w:szCs w:val="24"/>
        </w:rPr>
        <w:t xml:space="preserve">, although other micronutrients may be lower than in standard fishmeal. To address fish nutritional needs, microalgae-based diets typically need supplementation or algae </w:t>
      </w:r>
      <w:r>
        <w:rPr>
          <w:rFonts w:ascii="Times New Roman" w:eastAsia="Times New Roman" w:hAnsi="Times New Roman" w:cs="Times New Roman"/>
          <w:sz w:val="24"/>
          <w:szCs w:val="24"/>
        </w:rPr>
        <w:t>blending to get a balanced vitamin and mineral profi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Q0tWvid","properties":{"formattedCitation":"[43]","plainCitation":"[43]","noteIndex":0},"citationItems":[{"id":7836,"uris":["http://zotero.org/users/16652</w:instrText>
      </w:r>
      <w:r>
        <w:rPr>
          <w:rFonts w:ascii="Times New Roman" w:eastAsia="Times New Roman" w:hAnsi="Times New Roman" w:cs="Times New Roman"/>
          <w:sz w:val="24"/>
          <w:szCs w:val="24"/>
        </w:rPr>
        <w:instrText>950/items/V5NLRP8Y"],"itemData":{"id":7836,"type":"article-journal","abstract":"Microalgae are a rich resource of lipids, proteins, carbohydrates and pigments with nutritional and health benefits. They increasingly find use as ingredients in functional foo</w:instrText>
      </w:r>
      <w:r>
        <w:rPr>
          <w:rFonts w:ascii="Times New Roman" w:eastAsia="Times New Roman" w:hAnsi="Times New Roman" w:cs="Times New Roman"/>
          <w:sz w:val="24"/>
          <w:szCs w:val="24"/>
        </w:rPr>
        <w:instrText>ds and feeds as well as in cosmetics and agricultural products including biostimulants. One of their distinct advantages is their ability to grow on wastewaters and other waste streams, and they are considered an environmentally friendly and cheap method t</w:instrText>
      </w:r>
      <w:r>
        <w:rPr>
          <w:rFonts w:ascii="Times New Roman" w:eastAsia="Times New Roman" w:hAnsi="Times New Roman" w:cs="Times New Roman"/>
          <w:sz w:val="24"/>
          <w:szCs w:val="24"/>
        </w:rPr>
        <w:instrText>o recover nutrients and remove pollutants from the environment. However, there are limits concerning their applications if grown on certain waste streams. Within, we collate an overview of existing algal applications and current market scenarios for microa</w:instrText>
      </w:r>
      <w:r>
        <w:rPr>
          <w:rFonts w:ascii="Times New Roman" w:eastAsia="Times New Roman" w:hAnsi="Times New Roman" w:cs="Times New Roman"/>
          <w:sz w:val="24"/>
          <w:szCs w:val="24"/>
        </w:rPr>
        <w:instrText>lgal products as foods and feeds along with relevant legislative requirements concerning their use in Europe and the United States. Microalgal compounds of interest and their extraction and processing methodologies are summarized, and the benefits and cave</w:instrText>
      </w:r>
      <w:r>
        <w:rPr>
          <w:rFonts w:ascii="Times New Roman" w:eastAsia="Times New Roman" w:hAnsi="Times New Roman" w:cs="Times New Roman"/>
          <w:sz w:val="24"/>
          <w:szCs w:val="24"/>
        </w:rPr>
        <w:instrText>ats of microalgae cultivated in various waste streams and their applications are discussed.","container-title":"Foods","DOI":"10.3390/foods12203878","ISSN":"2304-8158","issue":"20","journalAbbreviation":"Foods","note":"PMID: 37893770\nPMCID: PMC10606004","</w:instrText>
      </w:r>
      <w:r>
        <w:rPr>
          <w:rFonts w:ascii="Times New Roman" w:eastAsia="Times New Roman" w:hAnsi="Times New Roman" w:cs="Times New Roman"/>
          <w:sz w:val="24"/>
          <w:szCs w:val="24"/>
        </w:rPr>
        <w:instrText xml:space="preserve">page":"3878","source":"PubMed Central","title":"Applications of Microalgae in Foods, Pharma and Feeds and Their Use as Fertilizers and Biostimulants: Legislation and Regulatory Aspects for Consideration","title-short":"Applications of Microalgae in Foods, </w:instrText>
      </w:r>
      <w:r>
        <w:rPr>
          <w:rFonts w:ascii="Times New Roman" w:eastAsia="Times New Roman" w:hAnsi="Times New Roman" w:cs="Times New Roman"/>
          <w:sz w:val="24"/>
          <w:szCs w:val="24"/>
        </w:rPr>
        <w:instrText>Pharma and Feeds and Their Use as Fertilizers and Biostimulants","volume":"12","author":[{"family":"Su","given":"Min"},{"family":"Bastiaens","given":"Leen"},{"family":"Verspreet","given":"Joran"},{"family":"Hayes","given":"Maria"}],"issued":{"date-parts":[</w:instrText>
      </w:r>
      <w:r>
        <w:rPr>
          <w:rFonts w:ascii="Times New Roman" w:eastAsia="Times New Roman" w:hAnsi="Times New Roman" w:cs="Times New Roman"/>
          <w:sz w:val="24"/>
          <w:szCs w:val="24"/>
        </w:rPr>
        <w:instrText xml:space="preserve">["2023",10,2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1C4C63" w14:textId="77777777" w:rsidR="00040513" w:rsidRDefault="00040513">
      <w:pPr>
        <w:pStyle w:val="Heading4"/>
        <w:rPr>
          <w:rStyle w:val="Strong"/>
          <w:b w:val="0"/>
          <w:bCs w:val="0"/>
        </w:rPr>
      </w:pPr>
    </w:p>
    <w:p w14:paraId="3CAB48A8" w14:textId="77777777" w:rsidR="00040513" w:rsidRDefault="003F2D4E">
      <w:pPr>
        <w:pStyle w:val="Heading4"/>
      </w:pPr>
      <w:r>
        <w:rPr>
          <w:rStyle w:val="Strong"/>
          <w:b w:val="0"/>
          <w:bCs w:val="0"/>
        </w:rPr>
        <w:t>Technological and Operational Barriers</w:t>
      </w:r>
    </w:p>
    <w:p w14:paraId="120F34F1"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rge-scale microalgae aquaculture is technologically and operationally impractical. These hurdles mostly include production, harvesting, and microalgae incorporation into aquaculture feed systems. </w:t>
      </w:r>
      <w:r>
        <w:rPr>
          <w:rFonts w:ascii="Times New Roman" w:eastAsia="Times New Roman" w:hAnsi="Times New Roman" w:cs="Times New Roman"/>
          <w:sz w:val="24"/>
          <w:szCs w:val="24"/>
        </w:rPr>
        <w:br/>
        <w:t>1. Open ponds or closed photobioreactors produce microalg</w:t>
      </w:r>
      <w:r>
        <w:rPr>
          <w:rFonts w:ascii="Times New Roman" w:eastAsia="Times New Roman" w:hAnsi="Times New Roman" w:cs="Times New Roman"/>
          <w:sz w:val="24"/>
          <w:szCs w:val="24"/>
        </w:rPr>
        <w:t>ae. Pollution, environmental management issues, and low productivity make open ponds inexpensive but inefficient. Closed photobioreactors manage growth conditions and increase productivity and culture purity, but they are expensive to install and run. To o</w:t>
      </w:r>
      <w:r>
        <w:rPr>
          <w:rFonts w:ascii="Times New Roman" w:eastAsia="Times New Roman" w:hAnsi="Times New Roman" w:cs="Times New Roman"/>
          <w:sz w:val="24"/>
          <w:szCs w:val="24"/>
        </w:rPr>
        <w:t>vercome technical restrictions, new cost-effective and efficient cultivation methods are needed. Bioreactor architecture, nutrient management, and algal strain selection must improve to support large-scale algae produ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w:instrText>
      </w:r>
      <w:r>
        <w:rPr>
          <w:rFonts w:ascii="Times New Roman" w:eastAsia="Times New Roman" w:hAnsi="Times New Roman" w:cs="Times New Roman"/>
          <w:sz w:val="24"/>
          <w:szCs w:val="24"/>
        </w:rPr>
        <w:instrText>citationID":"FMTo8FjG","properties":{"formattedCitation":"[39]","plainCitation":"[39]","noteIndex":0},"citationItems":[{"id":7829,"uris":["http://zotero.org/users/16652950/items/E2ZQ8P79"],"itemData":{"id":7829,"type":"article-journal","abstract":"Microalg</w:instrText>
      </w:r>
      <w:r>
        <w:rPr>
          <w:rFonts w:ascii="Times New Roman" w:eastAsia="Times New Roman" w:hAnsi="Times New Roman" w:cs="Times New Roman"/>
          <w:sz w:val="24"/>
          <w:szCs w:val="24"/>
        </w:rPr>
        <w:instrText>ae cultivation in photobioreactors (PBRs) has emerged as a promising and sustainable approach to address various environmental and energy challenges, offering a multitude of benefits across diverse applications. Recent developments in microalgae cultivatio</w:instrText>
      </w:r>
      <w:r>
        <w:rPr>
          <w:rFonts w:ascii="Times New Roman" w:eastAsia="Times New Roman" w:hAnsi="Times New Roman" w:cs="Times New Roman"/>
          <w:sz w:val="24"/>
          <w:szCs w:val="24"/>
        </w:rPr>
        <w:instrText>n in photobioreactors have contributed substantially to the development and optimization of sustainable bioprocesses. This review presents a comprehensive analysis of recent innovations and breakthroughs in the field of microalgae cultivation, with a speci</w:instrText>
      </w:r>
      <w:r>
        <w:rPr>
          <w:rFonts w:ascii="Times New Roman" w:eastAsia="Times New Roman" w:hAnsi="Times New Roman" w:cs="Times New Roman"/>
          <w:sz w:val="24"/>
          <w:szCs w:val="24"/>
        </w:rPr>
        <w:instrText>fic focus on their application in photobioreactors, aimed at paving the way for a greener future. This study in-depth examines the advantages of microalgae cultivation in photobioreactors, concentrating on its effectiveness in wastewater treatment, CO2 bio</w:instrText>
      </w:r>
      <w:r>
        <w:rPr>
          <w:rFonts w:ascii="Times New Roman" w:eastAsia="Times New Roman" w:hAnsi="Times New Roman" w:cs="Times New Roman"/>
          <w:sz w:val="24"/>
          <w:szCs w:val="24"/>
        </w:rPr>
        <w:instrText>remediation, and the production of biofuels and high-value products. The review evaluates the effects of light, solar irradiation, temperature, nitrogen and phosphorus concentrations in culture media, CO2 concentrations, and pH on microalgae growth perform</w:instrText>
      </w:r>
      <w:r>
        <w:rPr>
          <w:rFonts w:ascii="Times New Roman" w:eastAsia="Times New Roman" w:hAnsi="Times New Roman" w:cs="Times New Roman"/>
          <w:sz w:val="24"/>
          <w:szCs w:val="24"/>
        </w:rPr>
        <w:instrText xml:space="preserve">ance, including specific growth and biomass productivity. The study also examines open systems like unstirred ponds, raceway ponds, and circular ponds and closed systems like horizontal tubular, vertical bubble-column, airlift, flat panel, and plastic-bag </w:instrText>
      </w:r>
      <w:r>
        <w:rPr>
          <w:rFonts w:ascii="Times New Roman" w:eastAsia="Times New Roman" w:hAnsi="Times New Roman" w:cs="Times New Roman"/>
          <w:sz w:val="24"/>
          <w:szCs w:val="24"/>
        </w:rPr>
        <w:instrText>photobioreactors, comparing their pros and cons. To optimize microalgae cultivation, key factors in photobioreactor design, including photosynthetic efficiencies, light/dark (L/D) cycles, CO2 concentrations, mass transfer, hydrodynamics behavior, and pH, a</w:instrText>
      </w:r>
      <w:r>
        <w:rPr>
          <w:rFonts w:ascii="Times New Roman" w:eastAsia="Times New Roman" w:hAnsi="Times New Roman" w:cs="Times New Roman"/>
          <w:sz w:val="24"/>
          <w:szCs w:val="24"/>
        </w:rPr>
        <w:instrText xml:space="preserve">re extensively investigated. In addition, the review outlines recent developments in large-scale photobioreactors and highlights the challenges and opportunities associated with photobioreactor scale-up and design parameter optimization, including genetic </w:instrText>
      </w:r>
      <w:r>
        <w:rPr>
          <w:rFonts w:ascii="Times New Roman" w:eastAsia="Times New Roman" w:hAnsi="Times New Roman" w:cs="Times New Roman"/>
          <w:sz w:val="24"/>
          <w:szCs w:val="24"/>
        </w:rPr>
        <w:instrText>engineering and economic feasibility. This article is a vital resource for researchers, engineers, and industry professionals seeking sustainable bioprocesses and the application of microalgae-based technologies.","container-title":"Green Chemical Engineer</w:instrText>
      </w:r>
      <w:r>
        <w:rPr>
          <w:rFonts w:ascii="Times New Roman" w:eastAsia="Times New Roman" w:hAnsi="Times New Roman" w:cs="Times New Roman"/>
          <w:sz w:val="24"/>
          <w:szCs w:val="24"/>
        </w:rPr>
        <w:instrText>ing","DOI":"10.1016/j.gce.2023.10.004","ISSN":"2666-9528","issue":"4","journalAbbreviation":"Green Chemical Engineering","page":"418-439","source":"ScienceDirect","title":"Microalgae cultivation in photobioreactors: sustainable solutions for a greener futu</w:instrText>
      </w:r>
      <w:r>
        <w:rPr>
          <w:rFonts w:ascii="Times New Roman" w:eastAsia="Times New Roman" w:hAnsi="Times New Roman" w:cs="Times New Roman"/>
          <w:sz w:val="24"/>
          <w:szCs w:val="24"/>
        </w:rPr>
        <w:instrText>re","title-short":"Microalgae cultivation in photobioreactors","volume":"5","author":[{"family":"Abdur Razzak","given":"Shaikh"},{"family":"Bahar","given":"Khairul"},{"family":"Islam","given":"K. M. Oajedul"},{"family":"Haniffa","given":"Abdul Khaleel"},{"</w:instrText>
      </w:r>
      <w:r>
        <w:rPr>
          <w:rFonts w:ascii="Times New Roman" w:eastAsia="Times New Roman" w:hAnsi="Times New Roman" w:cs="Times New Roman"/>
          <w:sz w:val="24"/>
          <w:szCs w:val="24"/>
        </w:rPr>
        <w:instrText>family":"Faruque","given":"Mohammed Omar"},{"family":"Hossain","given":"S. M. Zakir"},{"family":"Hossain","given":"Mohammad M."}],"issued":{"date-parts":[["2024",12,1]]}}}],"schema":"https://github.com/citation-style-language/schema/raw/master/csl-citation</w:instrText>
      </w:r>
      <w:r>
        <w:rPr>
          <w:rFonts w:ascii="Times New Roman" w:eastAsia="Times New Roman" w:hAnsi="Times New Roman" w:cs="Times New Roman"/>
          <w:sz w:val="24"/>
          <w:szCs w:val="24"/>
        </w:rPr>
        <w:instrText xml:space="preserve">.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C6EC835"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2. Harvesting and processing microalgae from cultivation systems is complicated. Microalgae harvesting requires arduous and costly filtration, centrifugation, or flocculation. Energy for these procedures may increase manufacturing costs.</w:t>
      </w:r>
      <w:r>
        <w:rPr>
          <w:rFonts w:ascii="Times New Roman" w:eastAsia="Times New Roman" w:hAnsi="Times New Roman" w:cs="Times New Roman"/>
          <w:sz w:val="24"/>
          <w:szCs w:val="24"/>
        </w:rPr>
        <w:t xml:space="preserve"> After harvesting, algae must be dried to preserve shelf life, which uses energy and resources. To be profitable, algae-based aquaculture feeds must be gathered and processed more effectively and affordab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6E</w:instrText>
      </w:r>
      <w:r>
        <w:rPr>
          <w:rFonts w:ascii="Times New Roman" w:eastAsia="Times New Roman" w:hAnsi="Times New Roman" w:cs="Times New Roman"/>
          <w:sz w:val="24"/>
          <w:szCs w:val="24"/>
        </w:rPr>
        <w:instrText>tqDIo","properties":{"formattedCitation":"[44]","plainCitation":"[44]","noteIndex":0},"citationItems":[{"id":7839,"uris":["http://zotero.org/users/16652950/items/5D29UW9Q"],"itemData":{"id":7839,"type":"article-journal","abstract":"Microalgae are one of th</w:instrText>
      </w:r>
      <w:r>
        <w:rPr>
          <w:rFonts w:ascii="Times New Roman" w:eastAsia="Times New Roman" w:hAnsi="Times New Roman" w:cs="Times New Roman"/>
          <w:sz w:val="24"/>
          <w:szCs w:val="24"/>
        </w:rPr>
        <w:instrText>e most effective biomass sources for the creation of third-generation biofuel because of their high lipid content and area productivity. However, cost-effective solutions are required for the large-scale cultivation of microalgal biomass. Colloidal charact</w:instrText>
      </w:r>
      <w:r>
        <w:rPr>
          <w:rFonts w:ascii="Times New Roman" w:eastAsia="Times New Roman" w:hAnsi="Times New Roman" w:cs="Times New Roman"/>
          <w:sz w:val="24"/>
          <w:szCs w:val="24"/>
        </w:rPr>
        <w:instrText>eristics, negative charge on the surface, and low sedimentation velocity of microalgae make it difficult to harvest. Harvesting of microalgal biomass generally accounts for about 20 to 30 % of the total cost of cultivation, thereby acting as a major hold-u</w:instrText>
      </w:r>
      <w:r>
        <w:rPr>
          <w:rFonts w:ascii="Times New Roman" w:eastAsia="Times New Roman" w:hAnsi="Times New Roman" w:cs="Times New Roman"/>
          <w:sz w:val="24"/>
          <w:szCs w:val="24"/>
        </w:rPr>
        <w:instrText>p at the commercial level. Among the various harvesting techniques adopted (centrifugation, coagulation, and flocculation), bio-flocculation has appeared as a cost-effective, eco-friendly, industrially suitable process for microalgal harvesting. Eco-friend</w:instrText>
      </w:r>
      <w:r>
        <w:rPr>
          <w:rFonts w:ascii="Times New Roman" w:eastAsia="Times New Roman" w:hAnsi="Times New Roman" w:cs="Times New Roman"/>
          <w:sz w:val="24"/>
          <w:szCs w:val="24"/>
        </w:rPr>
        <w:instrText>ly methods of algal biomass harvesting for instance algal-yeast, algal-fungal, and algal-bacterial bio-flocculation for biofuel production have been debated in the present review. The utilization of fungal, yeast, and bacterial flocculants has been documen</w:instrText>
      </w:r>
      <w:r>
        <w:rPr>
          <w:rFonts w:ascii="Times New Roman" w:eastAsia="Times New Roman" w:hAnsi="Times New Roman" w:cs="Times New Roman"/>
          <w:sz w:val="24"/>
          <w:szCs w:val="24"/>
        </w:rPr>
        <w:instrText>ted to increase the algal harvesting efficiency along with the removal of toxic substances from biomass. The only limiting factor is the pathogenic nature of some bio-flocculants which restricts its utilization in the food and pharmaceutical industries. Th</w:instrText>
      </w:r>
      <w:r>
        <w:rPr>
          <w:rFonts w:ascii="Times New Roman" w:eastAsia="Times New Roman" w:hAnsi="Times New Roman" w:cs="Times New Roman"/>
          <w:sz w:val="24"/>
          <w:szCs w:val="24"/>
        </w:rPr>
        <w:instrText xml:space="preserve">ere is a substantial need for further research to perceive an economic and non-toxic bio-flocculant for harvesting a large number of microalgae that can be employed in all sorts of industries. This review attempts to analyze information on the utilization </w:instrText>
      </w:r>
      <w:r>
        <w:rPr>
          <w:rFonts w:ascii="Times New Roman" w:eastAsia="Times New Roman" w:hAnsi="Times New Roman" w:cs="Times New Roman"/>
          <w:sz w:val="24"/>
          <w:szCs w:val="24"/>
        </w:rPr>
        <w:instrText>of microalgae as a viable and efficient way for wastewater treatment due to its capacity to transform wastewater nutrients into valuable chemicals, low energy requirements, sustainability, and adaptability to a variety of environmental situations.","contai</w:instrText>
      </w:r>
      <w:r>
        <w:rPr>
          <w:rFonts w:ascii="Times New Roman" w:eastAsia="Times New Roman" w:hAnsi="Times New Roman" w:cs="Times New Roman"/>
          <w:sz w:val="24"/>
          <w:szCs w:val="24"/>
        </w:rPr>
        <w:instrText>ner-title":"Bioresource Technology Reports","DOI":"10.1016/j.biteb.2024.101969","ISSN":"2589-014X","journalAbbreviation":"Bioresource Technology Reports","page":"101969","source":"ScienceDirect","title":"Bio-flocculation: A cost effective and energy effici</w:instrText>
      </w:r>
      <w:r>
        <w:rPr>
          <w:rFonts w:ascii="Times New Roman" w:eastAsia="Times New Roman" w:hAnsi="Times New Roman" w:cs="Times New Roman"/>
          <w:sz w:val="24"/>
          <w:szCs w:val="24"/>
        </w:rPr>
        <w:instrText>ent harvesting technique for algal biofuel production and wastewater treatment","title-short":"Bio-flocculation","volume":"28","author":[{"family":"Tripathi","given":"Gyanendra"},{"family":"Dubey","given":"Priyanka"},{"family":"Shamim","given":"Adeeba"},{"</w:instrText>
      </w:r>
      <w:r>
        <w:rPr>
          <w:rFonts w:ascii="Times New Roman" w:eastAsia="Times New Roman" w:hAnsi="Times New Roman" w:cs="Times New Roman"/>
          <w:sz w:val="24"/>
          <w:szCs w:val="24"/>
        </w:rPr>
        <w:instrText xml:space="preserve">family":"Farooqui","given":"Alvina"},{"family":"Mishra","given":"Vishal"}],"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Microalgae in aquaculture feed s</w:t>
      </w:r>
      <w:r>
        <w:rPr>
          <w:rFonts w:ascii="Times New Roman" w:eastAsia="Times New Roman" w:hAnsi="Times New Roman" w:cs="Times New Roman"/>
          <w:sz w:val="24"/>
          <w:szCs w:val="24"/>
        </w:rPr>
        <w:t>ystems requires feed formulation, processing, and delivery changes. Combine microalgae with other feed to offer a balanced diet. Avoid feed texture, palatability, and stability issues by carefully blending. Microalgae costs more than fishmeal, therefore fe</w:t>
      </w:r>
      <w:r>
        <w:rPr>
          <w:rFonts w:ascii="Times New Roman" w:eastAsia="Times New Roman" w:hAnsi="Times New Roman" w:cs="Times New Roman"/>
          <w:sz w:val="24"/>
          <w:szCs w:val="24"/>
        </w:rPr>
        <w:t xml:space="preserve">ed mix may need to be altered. Extrusion and </w:t>
      </w:r>
      <w:proofErr w:type="spellStart"/>
      <w:r>
        <w:rPr>
          <w:rFonts w:ascii="Times New Roman" w:eastAsia="Times New Roman" w:hAnsi="Times New Roman" w:cs="Times New Roman"/>
          <w:sz w:val="24"/>
          <w:szCs w:val="24"/>
        </w:rPr>
        <w:t>pelletising</w:t>
      </w:r>
      <w:proofErr w:type="spellEnd"/>
      <w:r>
        <w:rPr>
          <w:rFonts w:ascii="Times New Roman" w:eastAsia="Times New Roman" w:hAnsi="Times New Roman" w:cs="Times New Roman"/>
          <w:sz w:val="24"/>
          <w:szCs w:val="24"/>
        </w:rPr>
        <w:t xml:space="preserve"> technologies must improve to successfully incorporate microalgae into commercial feed syst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LZmOyrD","properties":{"formattedCitation":"[45]","plainCi</w:instrText>
      </w:r>
      <w:r>
        <w:rPr>
          <w:rFonts w:ascii="Times New Roman" w:eastAsia="Times New Roman" w:hAnsi="Times New Roman" w:cs="Times New Roman"/>
          <w:sz w:val="24"/>
          <w:szCs w:val="24"/>
        </w:rPr>
        <w:instrText>tation":"[45]","noteIndex":0},"citationItems":[{"id":7734,"uris":["http://zotero.org/users/16652950/items/VS74LYFX"],"itemData":{"id":7734,"type":"article-journal","abstract":"There is an immediate need to identify alternative sources of high-nutrient feed</w:instrText>
      </w:r>
      <w:r>
        <w:rPr>
          <w:rFonts w:ascii="Times New Roman" w:eastAsia="Times New Roman" w:hAnsi="Times New Roman" w:cs="Times New Roman"/>
          <w:sz w:val="24"/>
          <w:szCs w:val="24"/>
        </w:rPr>
        <w:instrText>stocks for domestic livestock production and poultry, not only to support growing food demands but also to produce microalgae-source functional foods with multiple health benefits. Various species of microalgae and cyanobacteria are used to supplement exis</w:instrText>
      </w:r>
      <w:r>
        <w:rPr>
          <w:rFonts w:ascii="Times New Roman" w:eastAsia="Times New Roman" w:hAnsi="Times New Roman" w:cs="Times New Roman"/>
          <w:sz w:val="24"/>
          <w:szCs w:val="24"/>
        </w:rPr>
        <w:instrText>ting feedstocks. In this review, microalgae have been defined as a potential feedstock for domestic animals due to their abundance of proteins, carbohydrates, lipids, minerals, vitamins, and other high-value products. Additionally, the positive physiologic</w:instrText>
      </w:r>
      <w:r>
        <w:rPr>
          <w:rFonts w:ascii="Times New Roman" w:eastAsia="Times New Roman" w:hAnsi="Times New Roman" w:cs="Times New Roman"/>
          <w:sz w:val="24"/>
          <w:szCs w:val="24"/>
        </w:rPr>
        <w:instrText>al effects on products of animals fed with microalgal biomass have been compiled and recommendations are listed to enhance the assimilation of biomolecules in ruminant and nonruminant animals, which possess differing digestive systems. Furthermore, the rol</w:instrText>
      </w:r>
      <w:r>
        <w:rPr>
          <w:rFonts w:ascii="Times New Roman" w:eastAsia="Times New Roman" w:hAnsi="Times New Roman" w:cs="Times New Roman"/>
          <w:sz w:val="24"/>
          <w:szCs w:val="24"/>
        </w:rPr>
        <w:instrText>e of microalgae as prebiotics is also discussed. With regards to large scale cultivation of microalgae for use as feed, many economic trade-offs must be considered such as the selection of strains with desired nutritional properties, cultivation systems, a</w:instrText>
      </w:r>
      <w:r>
        <w:rPr>
          <w:rFonts w:ascii="Times New Roman" w:eastAsia="Times New Roman" w:hAnsi="Times New Roman" w:cs="Times New Roman"/>
          <w:sz w:val="24"/>
          <w:szCs w:val="24"/>
        </w:rPr>
        <w:instrText>nd steps for downstream processing. These factors are highlighted with further investigations needed to reduce the overall costs of cultivation. Finally, this review outlines the pros and cons of utilizing microalgae as a supplementary feedstock for poultr</w:instrText>
      </w:r>
      <w:r>
        <w:rPr>
          <w:rFonts w:ascii="Times New Roman" w:eastAsia="Times New Roman" w:hAnsi="Times New Roman" w:cs="Times New Roman"/>
          <w:sz w:val="24"/>
          <w:szCs w:val="24"/>
        </w:rPr>
        <w:instrText>y and cattle, existing cultivation strategies, and the economics of large-scale microalgal production.","container-title":"Journal of Animal Science and Biotechnology","DOI":"10.1186/s40104-021-00593-z","ISSN":"2049-1891","issue":"1","journalAbbreviation":</w:instrText>
      </w:r>
      <w:r>
        <w:rPr>
          <w:rFonts w:ascii="Times New Roman" w:eastAsia="Times New Roman" w:hAnsi="Times New Roman" w:cs="Times New Roman"/>
          <w:sz w:val="24"/>
          <w:szCs w:val="24"/>
        </w:rPr>
        <w:instrText>"Journal of Animal Science and Biotechnology","page":"76","source":"BioMed Central","title":"Microalgal-based feed: promising alternative feedstocks for livestock and poultry production","title-short":"Microalgal-based feed","volume":"12","author":[{"famil</w:instrText>
      </w:r>
      <w:r>
        <w:rPr>
          <w:rFonts w:ascii="Times New Roman" w:eastAsia="Times New Roman" w:hAnsi="Times New Roman" w:cs="Times New Roman"/>
          <w:sz w:val="24"/>
          <w:szCs w:val="24"/>
        </w:rPr>
        <w:instrText>y":"Saadaoui","given":"Imen"},{"family":"Rasheed","given":"Rihab"},{"family":"Aguilar","given":"Ana"},{"family":"Cherif","given":"Maroua"},{"family":"Al Jabri","given":"Hareb"},{"family":"Sayadi","given":"Sami"},{"family":"Manning","given":"Schonna R."}],"</w:instrText>
      </w:r>
      <w:r>
        <w:rPr>
          <w:rFonts w:ascii="Times New Roman" w:eastAsia="Times New Roman" w:hAnsi="Times New Roman" w:cs="Times New Roman"/>
          <w:sz w:val="24"/>
          <w:szCs w:val="24"/>
        </w:rPr>
        <w:instrText xml:space="preserve">issued":{"date-parts":[["2021",6,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1037E1B" w14:textId="77777777" w:rsidR="00040513" w:rsidRDefault="003F2D4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Microalgae can replace fishmeal in aquaculture diets as a sustainable protein and mineral source. For wider acce</w:t>
      </w:r>
      <w:r>
        <w:rPr>
          <w:rFonts w:ascii="Times New Roman" w:eastAsia="Times New Roman" w:hAnsi="Times New Roman" w:cs="Times New Roman"/>
          <w:sz w:val="24"/>
          <w:szCs w:val="24"/>
        </w:rPr>
        <w:t>ptability, several challenges must be addressed. Economic and manufacturing costs, appropriate nutritional characteristics, and technological barriers to large-scale production restrict output. To solve these issues, microalgae-based meal production, harve</w:t>
      </w:r>
      <w:r>
        <w:rPr>
          <w:rFonts w:ascii="Times New Roman" w:eastAsia="Times New Roman" w:hAnsi="Times New Roman" w:cs="Times New Roman"/>
          <w:sz w:val="24"/>
          <w:szCs w:val="24"/>
        </w:rPr>
        <w:t xml:space="preserve">sting, processing, and nutrition must be studied. Microalgae can help sustainable aquaculture overcome these limits and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its fishmeal dependence and environmental impact. Table 1 lists the key difficulties and solutions for introducing microalgae t</w:t>
      </w:r>
      <w:r>
        <w:rPr>
          <w:rFonts w:ascii="Times New Roman" w:eastAsia="Times New Roman" w:hAnsi="Times New Roman" w:cs="Times New Roman"/>
          <w:sz w:val="24"/>
          <w:szCs w:val="24"/>
        </w:rPr>
        <w:t>o aquaculture die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BHWz5VY","properties":{"formattedCitation":"[30]","plainCitation":"[30]","noteIndex":0},"citationItems":[{"id":7809,"uris":["http://zotero.org/users/16652950/items/DNLYG4EQ"],"itemData":{"i</w:instrText>
      </w:r>
      <w:r>
        <w:rPr>
          <w:rFonts w:ascii="Times New Roman" w:eastAsia="Times New Roman" w:hAnsi="Times New Roman" w:cs="Times New Roman"/>
          <w:sz w:val="24"/>
          <w:szCs w:val="24"/>
        </w:rPr>
        <w:instrText>d":7809,"type":"article-journal","abstract":"The rapid increase in aquaculture over the last several decades has led to concerns about the environmental impact of fish feeds relying on marine resources for fishmeal (FM). We aim to assess Nannochloropsis sp</w:instrText>
      </w:r>
      <w:r>
        <w:rPr>
          <w:rFonts w:ascii="Times New Roman" w:eastAsia="Times New Roman" w:hAnsi="Times New Roman" w:cs="Times New Roman"/>
          <w:sz w:val="24"/>
          <w:szCs w:val="24"/>
        </w:rPr>
        <w:instrText>. QH25 co-product as a viable and sustainable replacement for FM in juvenile rainbow trout, Oncorhynchus mykiss, feeds. We formulated four experimental diets: a reference (FM based), 33N, 66N, and 100N diet (33%, 66%, and 100% co-product replacement). Rain</w:instrText>
      </w:r>
      <w:r>
        <w:rPr>
          <w:rFonts w:ascii="Times New Roman" w:eastAsia="Times New Roman" w:hAnsi="Times New Roman" w:cs="Times New Roman"/>
          <w:sz w:val="24"/>
          <w:szCs w:val="24"/>
        </w:rPr>
        <w:instrText>bow trout were randomly assigned to one of 16 tanks and randomly assigned an experimental diet to consume throughout the experiment (64 days total), with four replicate tanks per diet. We compared the phosphorus (P) and nitrogen (N) digestibility, emission</w:instrText>
      </w:r>
      <w:r>
        <w:rPr>
          <w:rFonts w:ascii="Times New Roman" w:eastAsia="Times New Roman" w:hAnsi="Times New Roman" w:cs="Times New Roman"/>
          <w:sz w:val="24"/>
          <w:szCs w:val="24"/>
        </w:rPr>
        <w:instrText>s, and growth between diets and, compared six environmental impacts (biotic resource use (BRU), global warming potential (GWP), water use, land use, marine eutrophication potential (MEP), and freshwater eutrophication potential (FEP)) of each diet. Our res</w:instrText>
      </w:r>
      <w:r>
        <w:rPr>
          <w:rFonts w:ascii="Times New Roman" w:eastAsia="Times New Roman" w:hAnsi="Times New Roman" w:cs="Times New Roman"/>
          <w:sz w:val="24"/>
          <w:szCs w:val="24"/>
        </w:rPr>
        <w:instrText>ults indicate that replacing FM with co-product did not significantly alter growth. P digestibility of the experimental and reference diets was comparable. BRU conversion ratio was significantly lower in the experimental diets. However, there were signific</w:instrText>
      </w:r>
      <w:r>
        <w:rPr>
          <w:rFonts w:ascii="Times New Roman" w:eastAsia="Times New Roman" w:hAnsi="Times New Roman" w:cs="Times New Roman"/>
          <w:sz w:val="24"/>
          <w:szCs w:val="24"/>
        </w:rPr>
        <w:instrText>antly higher water and land use conversion ratios but insignificantly higher results in GWP, MEP, and FEP between the reference and 100N diet.","container-title":"Environmental Science and Pollution Research","DOI":"10.1007/s11356-024-34136-6","ISSN":"1614</w:instrText>
      </w:r>
      <w:r>
        <w:rPr>
          <w:rFonts w:ascii="Times New Roman" w:eastAsia="Times New Roman" w:hAnsi="Times New Roman" w:cs="Times New Roman"/>
          <w:sz w:val="24"/>
          <w:szCs w:val="24"/>
        </w:rPr>
        <w:instrText>-7499","issue":"33","journalAbbreviation":"Environ Sci Pollut Res","language":"en","page":"46073-46086","source":"Springer Link","title":"Towards cleaner environment: recycling microalgal co-product to reduce emissions and impacts while eliminating fishmea</w:instrText>
      </w:r>
      <w:r>
        <w:rPr>
          <w:rFonts w:ascii="Times New Roman" w:eastAsia="Times New Roman" w:hAnsi="Times New Roman" w:cs="Times New Roman"/>
          <w:sz w:val="24"/>
          <w:szCs w:val="24"/>
        </w:rPr>
        <w:instrText>l in rainbow trout feed for sustainable aquaculture","title-short":"Towards cleaner environment","volume":"31","author":[{"family":"Sarker","given":"Pallab K."},{"family":"Figueroa","given":"Ebenezer"},{"family":"Kapuscinski","given":"Anne R."},{"family":"</w:instrText>
      </w:r>
      <w:r>
        <w:rPr>
          <w:rFonts w:ascii="Times New Roman" w:eastAsia="Times New Roman" w:hAnsi="Times New Roman" w:cs="Times New Roman"/>
          <w:sz w:val="24"/>
          <w:szCs w:val="24"/>
        </w:rPr>
        <w:instrText>McKuin","given":"Brandi"},{"family":"Schoffstall","given":"Benjamin V."},{"family":"Fitzgerald","given":"Devin"},{"family":"Greenwood","given":"Connor"},{"family":"O’Shelski","given":"Kira"},{"family":"Pasion","given":"Emily Noelle"},{"family":"Gwynne","gi</w:instrText>
      </w:r>
      <w:r>
        <w:rPr>
          <w:rFonts w:ascii="Times New Roman" w:eastAsia="Times New Roman" w:hAnsi="Times New Roman" w:cs="Times New Roman"/>
          <w:sz w:val="24"/>
          <w:szCs w:val="24"/>
        </w:rPr>
        <w:instrText>ven":"Duncan"},{"family":"Orcajo","given":"Diego Gonzalez"},{"family":"Andrade","given":"Sofie"},{"family":"Nocera","given":"Pablo"}],"issued":{"date-parts":[["2024",7,1]]}}}],"schema":"https://github.com/citation-style-language/schema/raw/master/csl-citat</w:instrText>
      </w:r>
      <w:r>
        <w:rPr>
          <w:rFonts w:ascii="Times New Roman" w:eastAsia="Times New Roman" w:hAnsi="Times New Roman" w:cs="Times New Roman"/>
          <w:sz w:val="24"/>
          <w:szCs w:val="24"/>
        </w:rPr>
        <w:instrText xml:space="preserve">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E09BE88" w14:textId="77777777" w:rsidR="00040513" w:rsidRDefault="003F2D4E">
      <w:pPr>
        <w:spacing w:after="0" w:line="240" w:lineRule="auto"/>
        <w:rPr>
          <w:b/>
          <w:bCs/>
          <w:i/>
          <w:iCs/>
        </w:rPr>
      </w:pPr>
      <w:r>
        <w:rPr>
          <w:b/>
          <w:bCs/>
        </w:rPr>
        <w:t>Table 1 Microalgae in Rainbow Trout Aquaculture</w:t>
      </w:r>
    </w:p>
    <w:tbl>
      <w:tblPr>
        <w:tblStyle w:val="TableGrid"/>
        <w:tblW w:w="0" w:type="auto"/>
        <w:tblLook w:val="04A0" w:firstRow="1" w:lastRow="0" w:firstColumn="1" w:lastColumn="0" w:noHBand="0" w:noVBand="1"/>
      </w:tblPr>
      <w:tblGrid>
        <w:gridCol w:w="2880"/>
        <w:gridCol w:w="2880"/>
        <w:gridCol w:w="2880"/>
      </w:tblGrid>
      <w:tr w:rsidR="00040513" w14:paraId="7BA98C7C" w14:textId="77777777">
        <w:tc>
          <w:tcPr>
            <w:tcW w:w="2880" w:type="dxa"/>
            <w:tcBorders>
              <w:top w:val="single" w:sz="4" w:space="0" w:color="auto"/>
              <w:left w:val="single" w:sz="4" w:space="0" w:color="auto"/>
              <w:bottom w:val="single" w:sz="4" w:space="0" w:color="auto"/>
              <w:right w:val="single" w:sz="4" w:space="0" w:color="auto"/>
            </w:tcBorders>
          </w:tcPr>
          <w:p w14:paraId="46DF3076"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hallenge</w:t>
            </w:r>
          </w:p>
        </w:tc>
        <w:tc>
          <w:tcPr>
            <w:tcW w:w="2880" w:type="dxa"/>
            <w:tcBorders>
              <w:top w:val="single" w:sz="4" w:space="0" w:color="auto"/>
              <w:left w:val="single" w:sz="4" w:space="0" w:color="auto"/>
              <w:bottom w:val="single" w:sz="4" w:space="0" w:color="auto"/>
              <w:right w:val="single" w:sz="4" w:space="0" w:color="auto"/>
            </w:tcBorders>
          </w:tcPr>
          <w:p w14:paraId="7B52FC86"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scription</w:t>
            </w:r>
          </w:p>
        </w:tc>
        <w:tc>
          <w:tcPr>
            <w:tcW w:w="2880" w:type="dxa"/>
            <w:tcBorders>
              <w:top w:val="single" w:sz="4" w:space="0" w:color="auto"/>
              <w:left w:val="single" w:sz="4" w:space="0" w:color="auto"/>
              <w:bottom w:val="single" w:sz="4" w:space="0" w:color="auto"/>
              <w:right w:val="single" w:sz="4" w:space="0" w:color="auto"/>
            </w:tcBorders>
          </w:tcPr>
          <w:p w14:paraId="39AEA2D5"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tential Solutions / Research Directions</w:t>
            </w:r>
          </w:p>
        </w:tc>
      </w:tr>
      <w:tr w:rsidR="00040513" w14:paraId="1ECC812C" w14:textId="77777777">
        <w:tc>
          <w:tcPr>
            <w:tcW w:w="2880" w:type="dxa"/>
            <w:tcBorders>
              <w:top w:val="single" w:sz="4" w:space="0" w:color="auto"/>
              <w:left w:val="single" w:sz="4" w:space="0" w:color="auto"/>
              <w:bottom w:val="single" w:sz="4" w:space="0" w:color="auto"/>
              <w:right w:val="single" w:sz="4" w:space="0" w:color="auto"/>
            </w:tcBorders>
          </w:tcPr>
          <w:p w14:paraId="327F5959"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gh Production Costs</w:t>
            </w:r>
          </w:p>
        </w:tc>
        <w:tc>
          <w:tcPr>
            <w:tcW w:w="2880" w:type="dxa"/>
            <w:tcBorders>
              <w:top w:val="single" w:sz="4" w:space="0" w:color="auto"/>
              <w:left w:val="single" w:sz="4" w:space="0" w:color="auto"/>
              <w:bottom w:val="single" w:sz="4" w:space="0" w:color="auto"/>
              <w:right w:val="single" w:sz="4" w:space="0" w:color="auto"/>
            </w:tcBorders>
          </w:tcPr>
          <w:p w14:paraId="5A937F2D"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ultivation, harvesting, and drying microalgae are energy- and resource-intensive, making costs highe</w:t>
            </w:r>
            <w:r>
              <w:rPr>
                <w:rFonts w:ascii="Times New Roman" w:eastAsia="Times New Roman" w:hAnsi="Times New Roman" w:cs="Times New Roman"/>
                <w:sz w:val="20"/>
                <w:szCs w:val="20"/>
              </w:rPr>
              <w:t>r than fishmeal.</w:t>
            </w:r>
          </w:p>
        </w:tc>
        <w:tc>
          <w:tcPr>
            <w:tcW w:w="2880" w:type="dxa"/>
            <w:tcBorders>
              <w:top w:val="single" w:sz="4" w:space="0" w:color="auto"/>
              <w:left w:val="single" w:sz="4" w:space="0" w:color="auto"/>
              <w:bottom w:val="single" w:sz="4" w:space="0" w:color="auto"/>
              <w:right w:val="single" w:sz="4" w:space="0" w:color="auto"/>
            </w:tcBorders>
          </w:tcPr>
          <w:p w14:paraId="6782C500"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velop cost-effective bioreactors, use industrial CO₂/wastewater as inputs, scale-</w:t>
            </w:r>
            <w:r>
              <w:rPr>
                <w:rFonts w:ascii="Times New Roman" w:eastAsia="Times New Roman" w:hAnsi="Times New Roman" w:cs="Times New Roman"/>
                <w:sz w:val="20"/>
                <w:szCs w:val="20"/>
              </w:rPr>
              <w:lastRenderedPageBreak/>
              <w:t>up production to achieve economies of scale</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CMKFOAuW","properties":{"formattedCitation":"[46]","plainCitation":"[46]","noteIndex":0},"citationItems":[{"id":7841,"uris":["http://zotero.org/users/16652950/items/L3QF2LS2"],"itemData":{"id":7841,"type":"art</w:instrText>
            </w:r>
            <w:r>
              <w:rPr>
                <w:rFonts w:ascii="Times New Roman" w:eastAsia="Times New Roman" w:hAnsi="Times New Roman" w:cs="Times New Roman"/>
                <w:sz w:val="20"/>
                <w:szCs w:val="20"/>
              </w:rPr>
              <w:instrText>icle-journal","abstract":"This review critically examines the entire value chain of microalgal biorefineries, with the central aim of elucidating the key technological, economic, and environmental enablers and barriers that govern their transition from pil</w:instrText>
            </w:r>
            <w:r>
              <w:rPr>
                <w:rFonts w:ascii="Times New Roman" w:eastAsia="Times New Roman" w:hAnsi="Times New Roman" w:cs="Times New Roman"/>
                <w:sz w:val="20"/>
                <w:szCs w:val="20"/>
              </w:rPr>
              <w:instrText>ot-scale demonstrations to commercially viable, circular-economy applications. A systematic literature search was conducted across five major scientific databases using predefined Boolean strings: “algal biorefineries,” “microalgae biofuel,” “techno-econom</w:instrText>
            </w:r>
            <w:r>
              <w:rPr>
                <w:rFonts w:ascii="Times New Roman" w:eastAsia="Times New Roman" w:hAnsi="Times New Roman" w:cs="Times New Roman"/>
                <w:sz w:val="20"/>
                <w:szCs w:val="20"/>
              </w:rPr>
              <w:instrText>ic analysis,” “life-cycle assessment,” and “bioproduct recovery.” Inclusion criteria encompassed peer-reviewed studies and authoritative policy documents published between January 2007 and March 2025 that provided empirical data on upstream cultivation, mi</w:instrText>
            </w:r>
            <w:r>
              <w:rPr>
                <w:rFonts w:ascii="Times New Roman" w:eastAsia="Times New Roman" w:hAnsi="Times New Roman" w:cs="Times New Roman"/>
                <w:sz w:val="20"/>
                <w:szCs w:val="20"/>
              </w:rPr>
              <w:instrText>dstream processing, and downstream conversion, as well as techno-economic assessments (TEA) and life-cycle analyses (LCA). Exclusion criteria included non-English commentaries, purely theoretical models without experimental validation, and studies that foc</w:instrText>
            </w:r>
            <w:r>
              <w:rPr>
                <w:rFonts w:ascii="Times New Roman" w:eastAsia="Times New Roman" w:hAnsi="Times New Roman" w:cs="Times New Roman"/>
                <w:sz w:val="20"/>
                <w:szCs w:val="20"/>
              </w:rPr>
              <w:instrText>used exclusively on single-product streams. Unlike previous reviews that address isolated segments of the algal biorefinery pipeline, this work delivers a novel, integrative framework that synthesizes recent advances across cultivation modes, genetic and m</w:instrText>
            </w:r>
            <w:r>
              <w:rPr>
                <w:rFonts w:ascii="Times New Roman" w:eastAsia="Times New Roman" w:hAnsi="Times New Roman" w:cs="Times New Roman"/>
                <w:sz w:val="20"/>
                <w:szCs w:val="20"/>
              </w:rPr>
              <w:instrText>etabolic engineering, AI‐enabled optimization, and IoT‐driven monitoring. This review critically evaluates the trade-offs between CAPEX and OPEX, energy penalties associated with harvesting and drying, and inconsistencies in LCA to identify, where performa</w:instrText>
            </w:r>
            <w:r>
              <w:rPr>
                <w:rFonts w:ascii="Times New Roman" w:eastAsia="Times New Roman" w:hAnsi="Times New Roman" w:cs="Times New Roman"/>
                <w:sz w:val="20"/>
                <w:szCs w:val="20"/>
              </w:rPr>
              <w:instrText>nce improvements yield the most significant economic and environmental returns. Finally, this review proposes a targeted research roadmap, spanning multivariate strain engineering, hybrid cultivation architectures, low‐energy harvesting technologies, casca</w:instrText>
            </w:r>
            <w:r>
              <w:rPr>
                <w:rFonts w:ascii="Times New Roman" w:eastAsia="Times New Roman" w:hAnsi="Times New Roman" w:cs="Times New Roman"/>
                <w:sz w:val="20"/>
                <w:szCs w:val="20"/>
              </w:rPr>
              <w:instrText xml:space="preserve">de‐compatible fractionation platforms, standardized LCA/TEA protocols, and supportive policy mechanisms, that charts a clear path toward overcoming current bottlenecks. This comprehensive, evidence‐based synthesis aims to inform both academic research and </w:instrText>
            </w:r>
            <w:r>
              <w:rPr>
                <w:rFonts w:ascii="Times New Roman" w:eastAsia="Times New Roman" w:hAnsi="Times New Roman" w:cs="Times New Roman"/>
                <w:sz w:val="20"/>
                <w:szCs w:val="20"/>
              </w:rPr>
              <w:instrText xml:space="preserve">industrial strategy, thereby advancing the field of sustainable algal biorefineries.","container-title":"Biotechnology for Biofuels and Bioproducts","DOI":"10.1186/s13068-025-02694-7","ISSN":"2731-3654","issue":"1","journalAbbreviation":"Biotechnology for </w:instrText>
            </w:r>
            <w:r>
              <w:rPr>
                <w:rFonts w:ascii="Times New Roman" w:eastAsia="Times New Roman" w:hAnsi="Times New Roman" w:cs="Times New Roman"/>
                <w:sz w:val="20"/>
                <w:szCs w:val="20"/>
              </w:rPr>
              <w:instrText>Biofuels and Bioproducts","page":"93","source":"BioMed Central","title":"Microalgal biorefineries: a systematic review of technological trade-offs and innovation pathways","title-short":"Microalgal biorefineries","volume":"18","author":[{"family":"Geng","g</w:instrText>
            </w:r>
            <w:r>
              <w:rPr>
                <w:rFonts w:ascii="Times New Roman" w:eastAsia="Times New Roman" w:hAnsi="Times New Roman" w:cs="Times New Roman"/>
                <w:sz w:val="20"/>
                <w:szCs w:val="20"/>
              </w:rPr>
              <w:instrText>iven":"Yucong"},{"family":"Shaukat","given":"Alishba"},{"family":"Azhar","given":"Wania"},{"family":"Raza","given":"Qurat-Ul-Ain"},{"family":"Tahir","given":"Ayesha"},{"family":"Abideen","given":"Muhammad Zain","dropping-particle":"ul"},{"family":"Zia","gi</w:instrText>
            </w:r>
            <w:r>
              <w:rPr>
                <w:rFonts w:ascii="Times New Roman" w:eastAsia="Times New Roman" w:hAnsi="Times New Roman" w:cs="Times New Roman"/>
                <w:sz w:val="20"/>
                <w:szCs w:val="20"/>
              </w:rPr>
              <w:instrText xml:space="preserve">ven":"Muhammad Abu Bakar"},{"family":"Bashir","given":"Muhammad Amjad"},{"family":"Rehim","given":"Abdur"}],"issued":{"date-parts":[["2025",8,15]]}}}],"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29CEBD30" w14:textId="77777777">
        <w:tc>
          <w:tcPr>
            <w:tcW w:w="2880" w:type="dxa"/>
            <w:tcBorders>
              <w:top w:val="single" w:sz="4" w:space="0" w:color="auto"/>
              <w:left w:val="single" w:sz="4" w:space="0" w:color="auto"/>
              <w:bottom w:val="single" w:sz="4" w:space="0" w:color="auto"/>
              <w:right w:val="single" w:sz="4" w:space="0" w:color="auto"/>
            </w:tcBorders>
          </w:tcPr>
          <w:p w14:paraId="2684253D"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Nutr</w:t>
            </w:r>
            <w:r>
              <w:rPr>
                <w:rFonts w:ascii="Times New Roman" w:eastAsia="Times New Roman" w:hAnsi="Times New Roman" w:cs="Times New Roman"/>
                <w:sz w:val="20"/>
                <w:szCs w:val="20"/>
              </w:rPr>
              <w:t>ient Imbalance</w:t>
            </w:r>
          </w:p>
        </w:tc>
        <w:tc>
          <w:tcPr>
            <w:tcW w:w="2880" w:type="dxa"/>
            <w:tcBorders>
              <w:top w:val="single" w:sz="4" w:space="0" w:color="auto"/>
              <w:left w:val="single" w:sz="4" w:space="0" w:color="auto"/>
              <w:bottom w:val="single" w:sz="4" w:space="0" w:color="auto"/>
              <w:right w:val="single" w:sz="4" w:space="0" w:color="auto"/>
            </w:tcBorders>
          </w:tcPr>
          <w:p w14:paraId="36956E1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ome species lack essential amino acids (e.g., methionine) or sufficient omega-3 fatty acids.</w:t>
            </w:r>
          </w:p>
        </w:tc>
        <w:tc>
          <w:tcPr>
            <w:tcW w:w="2880" w:type="dxa"/>
            <w:tcBorders>
              <w:top w:val="single" w:sz="4" w:space="0" w:color="auto"/>
              <w:left w:val="single" w:sz="4" w:space="0" w:color="auto"/>
              <w:bottom w:val="single" w:sz="4" w:space="0" w:color="auto"/>
              <w:right w:val="single" w:sz="4" w:space="0" w:color="auto"/>
            </w:tcBorders>
          </w:tcPr>
          <w:p w14:paraId="1DADA63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upplement diets with amino acids or combine multiple microalgae species to balance nutrient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gh4BfU</w:instrText>
            </w:r>
            <w:r>
              <w:rPr>
                <w:rFonts w:ascii="Times New Roman" w:eastAsia="Times New Roman" w:hAnsi="Times New Roman" w:cs="Times New Roman"/>
                <w:sz w:val="20"/>
                <w:szCs w:val="20"/>
              </w:rPr>
              <w:instrText>M","properties":{"formattedCitation":"[47]","plainCitation":"[47]","noteIndex":0},"citationItems":[{"id":7844,"uris":["http://zotero.org/users/16652950/items/BRUMLH2F"],"itemData":{"id":7844,"type":"article-journal","abstract":"Dietary proteins derived fro</w:instrText>
            </w:r>
            <w:r>
              <w:rPr>
                <w:rFonts w:ascii="Times New Roman" w:eastAsia="Times New Roman" w:hAnsi="Times New Roman" w:cs="Times New Roman"/>
                <w:sz w:val="20"/>
                <w:szCs w:val="20"/>
              </w:rPr>
              <w:instrText>m animal sources, although containing well‐balanced profiles of essential amino acids, have considerable environmental and adverse health effects associated with the intake of some animal protein‐based products. Consuming foods based on animal proteins car</w:instrText>
            </w:r>
            <w:r>
              <w:rPr>
                <w:rFonts w:ascii="Times New Roman" w:eastAsia="Times New Roman" w:hAnsi="Times New Roman" w:cs="Times New Roman"/>
                <w:sz w:val="20"/>
                <w:szCs w:val="20"/>
              </w:rPr>
              <w:instrText xml:space="preserve">ries a higher risk of developing non‐communicable diseases such as cancer, heart disease, non‐alcoholic fatty liver disease (NAFLD), and inflammatory bowel disease (IBD). Moreover, dietary protein consumption is increasing due to population growth, posing </w:instrText>
            </w:r>
            <w:r>
              <w:rPr>
                <w:rFonts w:ascii="Times New Roman" w:eastAsia="Times New Roman" w:hAnsi="Times New Roman" w:cs="Times New Roman"/>
                <w:sz w:val="20"/>
                <w:szCs w:val="20"/>
              </w:rPr>
              <w:instrText>a supply challenge. There is, therefore, growing interest in discovering novel alternative protein sources. In this context, microalgae have been recognized as strategic crops that can provide a sustainable source of protein. Compared to conventional high‐</w:instrText>
            </w:r>
            <w:r>
              <w:rPr>
                <w:rFonts w:ascii="Times New Roman" w:eastAsia="Times New Roman" w:hAnsi="Times New Roman" w:cs="Times New Roman"/>
                <w:sz w:val="20"/>
                <w:szCs w:val="20"/>
              </w:rPr>
              <w:instrText>protein crops, using microalgal biomass for protein production presents several advantages in food and feed in terms of productivity, sustainability, and nutritional value. Moreover, microalgae positively impact the environment by not exploiting land or ca</w:instrText>
            </w:r>
            <w:r>
              <w:rPr>
                <w:rFonts w:ascii="Times New Roman" w:eastAsia="Times New Roman" w:hAnsi="Times New Roman" w:cs="Times New Roman"/>
                <w:sz w:val="20"/>
                <w:szCs w:val="20"/>
              </w:rPr>
              <w:instrText>using water pollution. Many studies have revealed the potential of microalgae as an alternative protein source with the added value of positive effects on human health due to their anti‐inflammatory, antioxidant, and anti‐cancer properties. The main emphas</w:instrText>
            </w:r>
            <w:r>
              <w:rPr>
                <w:rFonts w:ascii="Times New Roman" w:eastAsia="Times New Roman" w:hAnsi="Times New Roman" w:cs="Times New Roman"/>
                <w:sz w:val="20"/>
                <w:szCs w:val="20"/>
              </w:rPr>
              <w:instrText xml:space="preserve">is of this review is on the potential health‐promoting applications of microalgae‐based proteins, peptides, and bioactive substances for IBD and NAFLD., The effect of microalgae‐based bioactive compounds on gut and liver health. Microalgae‐based bioactive </w:instrText>
            </w:r>
            <w:r>
              <w:rPr>
                <w:rFonts w:ascii="Times New Roman" w:eastAsia="Times New Roman" w:hAnsi="Times New Roman" w:cs="Times New Roman"/>
                <w:sz w:val="20"/>
                <w:szCs w:val="20"/>
              </w:rPr>
              <w:instrText>compounds, including protein, peptides, pigments, lipids, and polyphenols, have a positive impact on the inflammatory process and related diseases, inflammatory bowel disease, and non‐alcoholic fatty liver disease, and can potentially inhibit their progres</w:instrText>
            </w:r>
            <w:r>
              <w:rPr>
                <w:rFonts w:ascii="Times New Roman" w:eastAsia="Times New Roman" w:hAnsi="Times New Roman" w:cs="Times New Roman"/>
                <w:sz w:val="20"/>
                <w:szCs w:val="20"/>
              </w:rPr>
              <w:instrText>sion.","container-title":"Global Challenges","DOI":"10.1002/gch2.202200177","ISSN":"2056-6646","issue":"5","journalAbbreviation":"Glob Chall","note":"PMID: 37205927\nPMCID: PMC10190620","page":"2200177","source":"PubMed Central","title":"Microalgae—Sustain</w:instrText>
            </w:r>
            <w:r>
              <w:rPr>
                <w:rFonts w:ascii="Times New Roman" w:eastAsia="Times New Roman" w:hAnsi="Times New Roman" w:cs="Times New Roman"/>
                <w:sz w:val="20"/>
                <w:szCs w:val="20"/>
              </w:rPr>
              <w:instrText>able Source for Alternative Proteins and Functional Ingredients Promoting Gut and Liver Health","volume":"7","author":[{"family":"Eilam","given":"Yahav"},{"family":"Khattib","given":"Hamdan"},{"family":"Pintel","given":"Noam"},{"family":"Avni","given":"Dor</w:instrText>
            </w:r>
            <w:r>
              <w:rPr>
                <w:rFonts w:ascii="Times New Roman" w:eastAsia="Times New Roman" w:hAnsi="Times New Roman" w:cs="Times New Roman"/>
                <w:sz w:val="20"/>
                <w:szCs w:val="20"/>
              </w:rPr>
              <w:instrText xml:space="preserve">it"}],"issued":{"date-parts":[["2023",4,25]]}}}],"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50A4BD43" w14:textId="77777777">
        <w:tc>
          <w:tcPr>
            <w:tcW w:w="2880" w:type="dxa"/>
            <w:tcBorders>
              <w:top w:val="single" w:sz="4" w:space="0" w:color="auto"/>
              <w:left w:val="single" w:sz="4" w:space="0" w:color="auto"/>
              <w:bottom w:val="single" w:sz="4" w:space="0" w:color="auto"/>
              <w:right w:val="single" w:sz="4" w:space="0" w:color="auto"/>
            </w:tcBorders>
          </w:tcPr>
          <w:p w14:paraId="7B3CA42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calability Issues</w:t>
            </w:r>
          </w:p>
        </w:tc>
        <w:tc>
          <w:tcPr>
            <w:tcW w:w="2880" w:type="dxa"/>
            <w:tcBorders>
              <w:top w:val="single" w:sz="4" w:space="0" w:color="auto"/>
              <w:left w:val="single" w:sz="4" w:space="0" w:color="auto"/>
              <w:bottom w:val="single" w:sz="4" w:space="0" w:color="auto"/>
              <w:right w:val="single" w:sz="4" w:space="0" w:color="auto"/>
            </w:tcBorders>
          </w:tcPr>
          <w:p w14:paraId="6072D545"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urrent systems are optimized for small-scale/lab production. Large-scale reliability i</w:t>
            </w:r>
            <w:r>
              <w:rPr>
                <w:rFonts w:ascii="Times New Roman" w:eastAsia="Times New Roman" w:hAnsi="Times New Roman" w:cs="Times New Roman"/>
                <w:sz w:val="20"/>
                <w:szCs w:val="20"/>
              </w:rPr>
              <w:t>s limited.</w:t>
            </w:r>
          </w:p>
        </w:tc>
        <w:tc>
          <w:tcPr>
            <w:tcW w:w="2880" w:type="dxa"/>
            <w:tcBorders>
              <w:top w:val="single" w:sz="4" w:space="0" w:color="auto"/>
              <w:left w:val="single" w:sz="4" w:space="0" w:color="auto"/>
              <w:bottom w:val="single" w:sz="4" w:space="0" w:color="auto"/>
              <w:right w:val="single" w:sz="4" w:space="0" w:color="auto"/>
            </w:tcBorders>
          </w:tcPr>
          <w:p w14:paraId="306C9534"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mprove strain selection, optimize large-scale photobioreactors, integrate with circular bioeconomy system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xSKrZC1H","properties":{"formattedCitation":"[48]","plainCitation":"[48]","noteIndex":0},"c</w:instrText>
            </w:r>
            <w:r>
              <w:rPr>
                <w:rFonts w:ascii="Times New Roman" w:eastAsia="Times New Roman" w:hAnsi="Times New Roman" w:cs="Times New Roman"/>
                <w:sz w:val="20"/>
                <w:szCs w:val="20"/>
              </w:rPr>
              <w:instrText xml:space="preserve">itationItems":[{"id":7847,"uris":["http://zotero.org/users/16652950/items/C4EJGVJH"],"itemData":{"id":7847,"type":"article-journal","abstract":"Microalgae are a promising bioresource, facilitating carbon dioxide sequestration and wastewater bioremediation </w:instrText>
            </w:r>
            <w:r>
              <w:rPr>
                <w:rFonts w:ascii="Times New Roman" w:eastAsia="Times New Roman" w:hAnsi="Times New Roman" w:cs="Times New Roman"/>
                <w:sz w:val="20"/>
                <w:szCs w:val="20"/>
              </w:rPr>
              <w:instrText>whilst synthesizing lipids and carbohydrates that could be processed into biofuels such as biodiesel, biochar, biogas, and biohydrogen. Microalgae has the potential to play a major role within a sustainable bioeconomy, through zero-waste, carbon-neutral pr</w:instrText>
            </w:r>
            <w:r>
              <w:rPr>
                <w:rFonts w:ascii="Times New Roman" w:eastAsia="Times New Roman" w:hAnsi="Times New Roman" w:cs="Times New Roman"/>
                <w:sz w:val="20"/>
                <w:szCs w:val="20"/>
              </w:rPr>
              <w:instrText>oduction of multiple biofuels by valorizing the entire biomass. Despite the multitude of advantages in deriving biofuels from microalgae, techno-economic challenges, such as chemical requirements for cultivation, energy requirements of harvesting, and trad</w:instrText>
            </w:r>
            <w:r>
              <w:rPr>
                <w:rFonts w:ascii="Times New Roman" w:eastAsia="Times New Roman" w:hAnsi="Times New Roman" w:cs="Times New Roman"/>
                <w:sz w:val="20"/>
                <w:szCs w:val="20"/>
              </w:rPr>
              <w:instrText>eoffs between efficiency-energy-cost of downstream processing methods act as a barrier to scale-up and economically viable operation under the framework of a circular bioeconomy. Thus, this review aims to discuss the potential of microalgae-derived biofuel</w:instrText>
            </w:r>
            <w:r>
              <w:rPr>
                <w:rFonts w:ascii="Times New Roman" w:eastAsia="Times New Roman" w:hAnsi="Times New Roman" w:cs="Times New Roman"/>
                <w:sz w:val="20"/>
                <w:szCs w:val="20"/>
              </w:rPr>
              <w:instrText>s in achieving a circular bioeconomy through perspectives of possible integration with wastewater bioremediation as well as multiproduct biorefining operations. Furthermore, the review will detail the encompassing techno-economic and sustainability challen</w:instrText>
            </w:r>
            <w:r>
              <w:rPr>
                <w:rFonts w:ascii="Times New Roman" w:eastAsia="Times New Roman" w:hAnsi="Times New Roman" w:cs="Times New Roman"/>
                <w:sz w:val="20"/>
                <w:szCs w:val="20"/>
              </w:rPr>
              <w:instrText>ges toward large-scale implementation of microalgal biofuels within the framework of a circular bioeconomy, while assessing the potential solutions and perspectives.","container-title":"Energy Nexus","DOI":"10.1016/j.nexus.2024.100338","ISSN":"2772-4271","</w:instrText>
            </w:r>
            <w:r>
              <w:rPr>
                <w:rFonts w:ascii="Times New Roman" w:eastAsia="Times New Roman" w:hAnsi="Times New Roman" w:cs="Times New Roman"/>
                <w:sz w:val="20"/>
                <w:szCs w:val="20"/>
              </w:rPr>
              <w:instrText>journalAbbreviation":"Energy Nexus","page":"100338","source":"ScienceDirect","title":"Microalgal biofuels: Challenges and prospective in the framework of circular bioeconomy","title-short":"Microalgal biofuels","volume":"17","author":[{"family":"Piyatillek</w:instrText>
            </w:r>
            <w:r>
              <w:rPr>
                <w:rFonts w:ascii="Times New Roman" w:eastAsia="Times New Roman" w:hAnsi="Times New Roman" w:cs="Times New Roman"/>
                <w:sz w:val="20"/>
                <w:szCs w:val="20"/>
              </w:rPr>
              <w:instrText>e","given":"Sajani"},{"family":"Thevarajah","given":"Bavatharny"},{"family":"Nimarshana","given":"P. H. V."},{"family":"Ariyadasa","given":"Thilini U."}],"issued":{"date-parts":[["2025",3,1]]}}}],"schema":"https://github.com/citation-style-language/schema/</w:instrText>
            </w:r>
            <w:r>
              <w:rPr>
                <w:rFonts w:ascii="Times New Roman" w:eastAsia="Times New Roman" w:hAnsi="Times New Roman" w:cs="Times New Roman"/>
                <w:sz w:val="20"/>
                <w:szCs w:val="20"/>
              </w:rPr>
              <w:instrText xml:space="preserve">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7248E8AB" w14:textId="77777777">
        <w:tc>
          <w:tcPr>
            <w:tcW w:w="2880" w:type="dxa"/>
            <w:tcBorders>
              <w:top w:val="single" w:sz="4" w:space="0" w:color="auto"/>
              <w:left w:val="single" w:sz="4" w:space="0" w:color="auto"/>
              <w:bottom w:val="single" w:sz="4" w:space="0" w:color="auto"/>
              <w:right w:val="single" w:sz="4" w:space="0" w:color="auto"/>
            </w:tcBorders>
          </w:tcPr>
          <w:p w14:paraId="5AFD9738"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gestibility Concerns</w:t>
            </w:r>
          </w:p>
        </w:tc>
        <w:tc>
          <w:tcPr>
            <w:tcW w:w="2880" w:type="dxa"/>
            <w:tcBorders>
              <w:top w:val="single" w:sz="4" w:space="0" w:color="auto"/>
              <w:left w:val="single" w:sz="4" w:space="0" w:color="auto"/>
              <w:bottom w:val="single" w:sz="4" w:space="0" w:color="auto"/>
              <w:right w:val="single" w:sz="4" w:space="0" w:color="auto"/>
            </w:tcBorders>
          </w:tcPr>
          <w:p w14:paraId="4D9F1E0D"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gh fiber or anti-nutritional compounds can reduce feed efficiency.</w:t>
            </w:r>
          </w:p>
        </w:tc>
        <w:tc>
          <w:tcPr>
            <w:tcW w:w="2880" w:type="dxa"/>
            <w:tcBorders>
              <w:top w:val="single" w:sz="4" w:space="0" w:color="auto"/>
              <w:left w:val="single" w:sz="4" w:space="0" w:color="auto"/>
              <w:bottom w:val="single" w:sz="4" w:space="0" w:color="auto"/>
              <w:right w:val="single" w:sz="4" w:space="0" w:color="auto"/>
            </w:tcBorders>
          </w:tcPr>
          <w:p w14:paraId="6C50C956"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pply pre-treatment (enzymatic, fermentation) to improve digestibility</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8Z5EI9O","properties":{"formattedCitation":"[49]","plainCitation":"[49]","noteIndex":0},"citationItems":[{"id":7849,"uris":["http://zotero.org/users/16652950/items/ZGZTH9QK"],"itemData":{"id":7849,"type":"art</w:instrText>
            </w:r>
            <w:r>
              <w:rPr>
                <w:rFonts w:ascii="Times New Roman" w:eastAsia="Times New Roman" w:hAnsi="Times New Roman" w:cs="Times New Roman"/>
                <w:sz w:val="20"/>
                <w:szCs w:val="20"/>
              </w:rPr>
              <w:instrText>icle-journal","abstract":"Vegetables are rich in many vitamins, mineral components, antioxidants, and macronutrients. However, they also contain high levels of anti-nutrients, which reduce the bioavailability of some nutritionally essential components such</w:instrText>
            </w:r>
            <w:r>
              <w:rPr>
                <w:rFonts w:ascii="Times New Roman" w:eastAsia="Times New Roman" w:hAnsi="Times New Roman" w:cs="Times New Roman"/>
                <w:sz w:val="20"/>
                <w:szCs w:val="20"/>
              </w:rPr>
              <w:instrText xml:space="preserve"> as zinc or iron. The processing of vegetables, including microbial fermentation, reduces or neutralizes tannins and phytates, which results in greater bioavailability of vitamins and minerals. Another effect of bacterial processing is an increased antioxi</w:instrText>
            </w:r>
            <w:r>
              <w:rPr>
                <w:rFonts w:ascii="Times New Roman" w:eastAsia="Times New Roman" w:hAnsi="Times New Roman" w:cs="Times New Roman"/>
                <w:sz w:val="20"/>
                <w:szCs w:val="20"/>
              </w:rPr>
              <w:instrText>dant potential, which has been linked to the release of polyphenols from complexes with anti-nutritional ingredients. Moreover, there were identified bioactive substances such as γ-aminobutyric acid or inhibitors of an angiotensin-converting enzyme in ferm</w:instrText>
            </w:r>
            <w:r>
              <w:rPr>
                <w:rFonts w:ascii="Times New Roman" w:eastAsia="Times New Roman" w:hAnsi="Times New Roman" w:cs="Times New Roman"/>
                <w:sz w:val="20"/>
                <w:szCs w:val="20"/>
              </w:rPr>
              <w:instrText>ented vegetables. These substances may support the treatment of lifestyle diseases, such as depression or hypertension. However, there are still no data about these substances’ bioavailability after the consumption of fermented vegetables. Additionally, fe</w:instrText>
            </w:r>
            <w:r>
              <w:rPr>
                <w:rFonts w:ascii="Times New Roman" w:eastAsia="Times New Roman" w:hAnsi="Times New Roman" w:cs="Times New Roman"/>
                <w:sz w:val="20"/>
                <w:szCs w:val="20"/>
              </w:rPr>
              <w:instrText xml:space="preserve">rmented foods are rich in probiotic microorganisms, where the main group is lactic acid bacteria. The effect of fermentation on each vegetable is different. This should be a reason to expand our knowledge as more innovative and untested fermented products </w:instrText>
            </w:r>
            <w:r>
              <w:rPr>
                <w:rFonts w:ascii="Times New Roman" w:eastAsia="Times New Roman" w:hAnsi="Times New Roman" w:cs="Times New Roman"/>
                <w:sz w:val="20"/>
                <w:szCs w:val="20"/>
              </w:rPr>
              <w:instrText>appear on the market.","container-title":"Life","DOI":"10.3390/life13030655","ISSN":"2075-1729","issue":"3","journalAbbreviation":"Life (Basel)","note":"PMID: 36983811\nPMCID: PMC10051273","page":"655","source":"PubMed Central","title":"Effect of Fermentat</w:instrText>
            </w:r>
            <w:r>
              <w:rPr>
                <w:rFonts w:ascii="Times New Roman" w:eastAsia="Times New Roman" w:hAnsi="Times New Roman" w:cs="Times New Roman"/>
                <w:sz w:val="20"/>
                <w:szCs w:val="20"/>
              </w:rPr>
              <w:instrText>ion on the Nutritional Quality of the Selected Vegetables and Legumes and Their Health Effects","volume":"13","author":[{"family":"Knez","given":"Eliza"},{"family":"Kadac-Czapska","given":"Kornelia"},{"family":"Grembecka","given":"Małgorzata"}],"issued":{"</w:instrText>
            </w:r>
            <w:r>
              <w:rPr>
                <w:rFonts w:ascii="Times New Roman" w:eastAsia="Times New Roman" w:hAnsi="Times New Roman" w:cs="Times New Roman"/>
                <w:sz w:val="20"/>
                <w:szCs w:val="20"/>
              </w:rPr>
              <w:instrText xml:space="preserve">date-parts":[["2023",2,27]]}}}],"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4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4364620B" w14:textId="77777777">
        <w:tc>
          <w:tcPr>
            <w:tcW w:w="2880" w:type="dxa"/>
            <w:tcBorders>
              <w:top w:val="single" w:sz="4" w:space="0" w:color="auto"/>
              <w:left w:val="single" w:sz="4" w:space="0" w:color="auto"/>
              <w:bottom w:val="single" w:sz="4" w:space="0" w:color="auto"/>
              <w:right w:val="single" w:sz="4" w:space="0" w:color="auto"/>
            </w:tcBorders>
          </w:tcPr>
          <w:p w14:paraId="7212CED8"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conomic Competitiveness</w:t>
            </w:r>
          </w:p>
        </w:tc>
        <w:tc>
          <w:tcPr>
            <w:tcW w:w="2880" w:type="dxa"/>
            <w:tcBorders>
              <w:top w:val="single" w:sz="4" w:space="0" w:color="auto"/>
              <w:left w:val="single" w:sz="4" w:space="0" w:color="auto"/>
              <w:bottom w:val="single" w:sz="4" w:space="0" w:color="auto"/>
              <w:right w:val="single" w:sz="4" w:space="0" w:color="auto"/>
            </w:tcBorders>
          </w:tcPr>
          <w:p w14:paraId="569635DE"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shmeal remains cheaper and widely available.</w:t>
            </w:r>
          </w:p>
        </w:tc>
        <w:tc>
          <w:tcPr>
            <w:tcW w:w="2880" w:type="dxa"/>
            <w:tcBorders>
              <w:top w:val="single" w:sz="4" w:space="0" w:color="auto"/>
              <w:left w:val="single" w:sz="4" w:space="0" w:color="auto"/>
              <w:bottom w:val="single" w:sz="4" w:space="0" w:color="auto"/>
              <w:right w:val="single" w:sz="4" w:space="0" w:color="auto"/>
            </w:tcBorders>
          </w:tcPr>
          <w:p w14:paraId="5B9D7A29"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search into subsidies, policy incentives, and mar</w:t>
            </w:r>
            <w:r>
              <w:rPr>
                <w:rFonts w:ascii="Times New Roman" w:eastAsia="Times New Roman" w:hAnsi="Times New Roman" w:cs="Times New Roman"/>
                <w:sz w:val="20"/>
                <w:szCs w:val="20"/>
              </w:rPr>
              <w:t>ket integration for sustainable feed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PzRJVOXX","properties":{"formattedCitation":"[50]","plainCitation":"[50]","noteIndex":0},"citationItems":[{"id":7852,"uris":["http://zotero.org/users/16652950/items/V4R6D9G</w:instrText>
            </w:r>
            <w:r>
              <w:rPr>
                <w:rFonts w:ascii="Times New Roman" w:eastAsia="Times New Roman" w:hAnsi="Times New Roman" w:cs="Times New Roman"/>
                <w:sz w:val="20"/>
                <w:szCs w:val="20"/>
              </w:rPr>
              <w:instrText>U"],"itemData":{"id":7852,"type":"article-journal","abstract":"Aquaculture is a significant industry in food production, and its contribution to food and nutrition security is well acknowledged. Zambia’s aquaculture production has continued to increase sig</w:instrText>
            </w:r>
            <w:r>
              <w:rPr>
                <w:rFonts w:ascii="Times New Roman" w:eastAsia="Times New Roman" w:hAnsi="Times New Roman" w:cs="Times New Roman"/>
                <w:sz w:val="20"/>
                <w:szCs w:val="20"/>
              </w:rPr>
              <w:instrText>nificantly, thus playing a key role in supplying animal protein sources for human consumption. However, recent estimates show that 75 % of the national aquaculture production comes from large-scale commercial producers despite being by far the minority whi</w:instrText>
            </w:r>
            <w:r>
              <w:rPr>
                <w:rFonts w:ascii="Times New Roman" w:eastAsia="Times New Roman" w:hAnsi="Times New Roman" w:cs="Times New Roman"/>
                <w:sz w:val="20"/>
                <w:szCs w:val="20"/>
              </w:rPr>
              <w:instrText>le the majority of small-scale producers contribute the remaining 25 % of the total annual production. This low production by small-scale producers is attributed to insufficient financial resources, poor management and utilization of farm resources, lack o</w:instrText>
            </w:r>
            <w:r>
              <w:rPr>
                <w:rFonts w:ascii="Times New Roman" w:eastAsia="Times New Roman" w:hAnsi="Times New Roman" w:cs="Times New Roman"/>
                <w:sz w:val="20"/>
                <w:szCs w:val="20"/>
              </w:rPr>
              <w:instrText>f access to competitive markets, and more recently a changing climate. In this research, we examine the viability of integrated agriculture-aquaculture (IAA) as a means for small-scale producers in Zambia to boost their aquaculture output despite the numer</w:instrText>
            </w:r>
            <w:r>
              <w:rPr>
                <w:rFonts w:ascii="Times New Roman" w:eastAsia="Times New Roman" w:hAnsi="Times New Roman" w:cs="Times New Roman"/>
                <w:sz w:val="20"/>
                <w:szCs w:val="20"/>
              </w:rPr>
              <w:instrText>ous obstacles they confront. In addition, the obstacles that could prevent small-scale manufacturers from adopting IAA have been emphasized. We conclude that IAA has the potential to dramatically boost small-scale aquaculture production in Zambia, but info</w:instrText>
            </w:r>
            <w:r>
              <w:rPr>
                <w:rFonts w:ascii="Times New Roman" w:eastAsia="Times New Roman" w:hAnsi="Times New Roman" w:cs="Times New Roman"/>
                <w:sz w:val="20"/>
                <w:szCs w:val="20"/>
              </w:rPr>
              <w:instrText>rmation and understanding must be improved to make it a more feasible alternative.","container-title":"Frontiers in Sustainable Food Systems","DOI":"10.3389/fsufs.2023.1161121","ISSN":"2571-581X","journalAbbreviation":"Front. Sustain. Food Syst.","language</w:instrText>
            </w:r>
            <w:r>
              <w:rPr>
                <w:rFonts w:ascii="Times New Roman" w:eastAsia="Times New Roman" w:hAnsi="Times New Roman" w:cs="Times New Roman"/>
                <w:sz w:val="20"/>
                <w:szCs w:val="20"/>
              </w:rPr>
              <w:instrText>":"English","note":"publisher: Frontiers","source":"Frontiers","title":"Integrated agriculture-aquaculture as an alternative to improving small-scale fish production in Zambia","URL":"https://www.frontiersin.org/journals/sustainable-food-systems/articles/1</w:instrText>
            </w:r>
            <w:r>
              <w:rPr>
                <w:rFonts w:ascii="Times New Roman" w:eastAsia="Times New Roman" w:hAnsi="Times New Roman" w:cs="Times New Roman"/>
                <w:sz w:val="20"/>
                <w:szCs w:val="20"/>
              </w:rPr>
              <w:instrText>0.3389/fsufs.2023.1161121/full","volume":"7","author":[{"family":"Hasimuna","given":"Oliver J."},{"family":"Maulu","given":"Sahya"},{"family":"Nawanzi","given":"Kundananji"},{"family":"Lundu","given":"Benjamin"},{"family":"Mphande","given":"Joseph"},{"fami</w:instrText>
            </w:r>
            <w:r>
              <w:rPr>
                <w:rFonts w:ascii="Times New Roman" w:eastAsia="Times New Roman" w:hAnsi="Times New Roman" w:cs="Times New Roman"/>
                <w:sz w:val="20"/>
                <w:szCs w:val="20"/>
              </w:rPr>
              <w:instrText>ly":"Phiri","given":"Chisomo J."},{"family":"Kikamba","given":"Edwin"},{"family":"Siankwilimba","given":"Enock"},{"family":"Siavwapa","given":"Sillah"},{"family":"Chibesa","given":"Moses"}],"accessed":{"date-parts":[["2025",9,18]]},"issued":{"date-parts":[</w:instrText>
            </w:r>
            <w:r>
              <w:rPr>
                <w:rFonts w:ascii="Times New Roman" w:eastAsia="Times New Roman" w:hAnsi="Times New Roman" w:cs="Times New Roman"/>
                <w:sz w:val="20"/>
                <w:szCs w:val="20"/>
              </w:rPr>
              <w:instrText xml:space="preserve">["2023",5,10]]}}}],"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5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r w:rsidR="00040513" w14:paraId="1258326C" w14:textId="77777777">
        <w:tc>
          <w:tcPr>
            <w:tcW w:w="2880" w:type="dxa"/>
            <w:tcBorders>
              <w:top w:val="single" w:sz="4" w:space="0" w:color="auto"/>
              <w:left w:val="single" w:sz="4" w:space="0" w:color="auto"/>
              <w:bottom w:val="single" w:sz="4" w:space="0" w:color="auto"/>
              <w:right w:val="single" w:sz="4" w:space="0" w:color="auto"/>
            </w:tcBorders>
          </w:tcPr>
          <w:p w14:paraId="7D121017"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imited Long-Term Data</w:t>
            </w:r>
          </w:p>
        </w:tc>
        <w:tc>
          <w:tcPr>
            <w:tcW w:w="2880" w:type="dxa"/>
            <w:tcBorders>
              <w:top w:val="single" w:sz="4" w:space="0" w:color="auto"/>
              <w:left w:val="single" w:sz="4" w:space="0" w:color="auto"/>
              <w:bottom w:val="single" w:sz="4" w:space="0" w:color="auto"/>
              <w:right w:val="single" w:sz="4" w:space="0" w:color="auto"/>
            </w:tcBorders>
          </w:tcPr>
          <w:p w14:paraId="3900493A"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st studies are short-term and do not assess reproductive performance or full lifecycle effects.</w:t>
            </w:r>
          </w:p>
        </w:tc>
        <w:tc>
          <w:tcPr>
            <w:tcW w:w="2880" w:type="dxa"/>
            <w:tcBorders>
              <w:top w:val="single" w:sz="4" w:space="0" w:color="auto"/>
              <w:left w:val="single" w:sz="4" w:space="0" w:color="auto"/>
              <w:bottom w:val="single" w:sz="4" w:space="0" w:color="auto"/>
              <w:right w:val="single" w:sz="4" w:space="0" w:color="auto"/>
            </w:tcBorders>
          </w:tcPr>
          <w:p w14:paraId="5B060E1C" w14:textId="77777777" w:rsidR="00040513" w:rsidRDefault="003F2D4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duct long-te</w:t>
            </w:r>
            <w:r>
              <w:rPr>
                <w:rFonts w:ascii="Times New Roman" w:eastAsia="Times New Roman" w:hAnsi="Times New Roman" w:cs="Times New Roman"/>
                <w:sz w:val="20"/>
                <w:szCs w:val="20"/>
              </w:rPr>
              <w:t>rm feeding trials assessing growth, reproduction, and environmental impacts</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f5p9xj8T","properties":{"formattedCitation":"[51]","plainCitation":"[51]","noteIndex":0},"citationItems":[{"id":7854,"uris":["http://z</w:instrText>
            </w:r>
            <w:r>
              <w:rPr>
                <w:rFonts w:ascii="Times New Roman" w:eastAsia="Times New Roman" w:hAnsi="Times New Roman" w:cs="Times New Roman"/>
                <w:sz w:val="20"/>
                <w:szCs w:val="20"/>
              </w:rPr>
              <w:instrText>otero.org/users/16652950/items/5TWGL4PB"],"itemData":{"id":7854,"type":"article-journal","abstract":"Early life environments can have long-lasting effects on adult reproductive performance, but disentangling the influence of early and adult life environmen</w:instrText>
            </w:r>
            <w:r>
              <w:rPr>
                <w:rFonts w:ascii="Times New Roman" w:eastAsia="Times New Roman" w:hAnsi="Times New Roman" w:cs="Times New Roman"/>
                <w:sz w:val="20"/>
                <w:szCs w:val="20"/>
              </w:rPr>
              <w:instrText xml:space="preserve">ts on fitness is challenging, especially for long-lived species. Using a detailed dataset spanning over two centuries, we studied how both early and adult life environments impacted reproductive performance in preindustrial women. Due to a wide geographic </w:instrText>
            </w:r>
            <w:r>
              <w:rPr>
                <w:rFonts w:ascii="Times New Roman" w:eastAsia="Times New Roman" w:hAnsi="Times New Roman" w:cs="Times New Roman"/>
                <w:sz w:val="20"/>
                <w:szCs w:val="20"/>
              </w:rPr>
              <w:instrText>range, agricultural production was lower in northern compared to southern parishes, and health conditions were worse in urban than rural parishes. We tested whether reproductive traits and offspring survival varied between early and adult life environments</w:instrText>
            </w:r>
            <w:r>
              <w:rPr>
                <w:rFonts w:ascii="Times New Roman" w:eastAsia="Times New Roman" w:hAnsi="Times New Roman" w:cs="Times New Roman"/>
                <w:sz w:val="20"/>
                <w:szCs w:val="20"/>
              </w:rPr>
              <w:instrText xml:space="preserve"> by comparing women who moved between different environments during their lifetime with those who moved parishes but remained in the same environment. Our findings reveal that urban-born women had an earlier age at first reproduction and less offspring sur</w:instrText>
            </w:r>
            <w:r>
              <w:rPr>
                <w:rFonts w:ascii="Times New Roman" w:eastAsia="Times New Roman" w:hAnsi="Times New Roman" w:cs="Times New Roman"/>
                <w:sz w:val="20"/>
                <w:szCs w:val="20"/>
              </w:rPr>
              <w:instrText>viving to adulthood than rural-born women. Moreover, switching from urban to rural led to increased offspring survival, while switching from rural to urban had the opposite effect. Finally, women who switched from rural to urban and from South to North had</w:instrText>
            </w:r>
            <w:r>
              <w:rPr>
                <w:rFonts w:ascii="Times New Roman" w:eastAsia="Times New Roman" w:hAnsi="Times New Roman" w:cs="Times New Roman"/>
                <w:sz w:val="20"/>
                <w:szCs w:val="20"/>
              </w:rPr>
              <w:instrText xml:space="preserve"> their first child at an older age compared to those who stayed in the same environment type. Our study underscores the complex and interactive effects of early and adult life environments on reproductive traits, highlighting the need to consider both when</w:instrText>
            </w:r>
            <w:r>
              <w:rPr>
                <w:rFonts w:ascii="Times New Roman" w:eastAsia="Times New Roman" w:hAnsi="Times New Roman" w:cs="Times New Roman"/>
                <w:sz w:val="20"/>
                <w:szCs w:val="20"/>
              </w:rPr>
              <w:instrText xml:space="preserve"> studying environmental effects on reproductive outcomes.","container-title":"PLOS ONE","DOI":"10.1371/journal.pone.0290212","ISSN":"1932-6203","issue":"10","journalAbbreviation":"PLoS One","note":"PMID: 39466728\nPMCID: PMC11515999","page":"e0290212","sou</w:instrText>
            </w:r>
            <w:r>
              <w:rPr>
                <w:rFonts w:ascii="Times New Roman" w:eastAsia="Times New Roman" w:hAnsi="Times New Roman" w:cs="Times New Roman"/>
                <w:sz w:val="20"/>
                <w:szCs w:val="20"/>
              </w:rPr>
              <w:instrText>rce":"PubMed Central","title":"Early and adult life environmental effects on reproductive performance in preindustrial women","volume":"19","author":[{"family":"Colejo-Durán","given":"Lidia"},{"family":"Pelletier","given":"Fanie"},{"family":"Dillon","given</w:instrText>
            </w:r>
            <w:r>
              <w:rPr>
                <w:rFonts w:ascii="Times New Roman" w:eastAsia="Times New Roman" w:hAnsi="Times New Roman" w:cs="Times New Roman"/>
                <w:sz w:val="20"/>
                <w:szCs w:val="20"/>
              </w:rPr>
              <w:instrText xml:space="preserve">":"Lisa"},{"family":"Gagnon","given":"Alain"},{"family":"Bergeron","given":"Patrick"}],"issued":{"date-parts":[["2024",10,28]]}}}],"schema":"https://github.com/citation-style-language/schema/raw/master/csl-citation.json"} </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5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tc>
      </w:tr>
    </w:tbl>
    <w:p w14:paraId="5C932270" w14:textId="77777777" w:rsidR="00040513" w:rsidRDefault="00040513">
      <w:pPr>
        <w:pStyle w:val="NormalWeb"/>
        <w:rPr>
          <w:rStyle w:val="Emphasis"/>
        </w:rPr>
      </w:pPr>
    </w:p>
    <w:p w14:paraId="139D0E4A" w14:textId="77777777" w:rsidR="00040513" w:rsidRDefault="003F2D4E">
      <w:pPr>
        <w:pStyle w:val="Heading3"/>
      </w:pPr>
      <w:r>
        <w:rPr>
          <w:rStyle w:val="Strong"/>
          <w:b/>
          <w:bCs/>
        </w:rPr>
        <w:t>8. Future Research Dire</w:t>
      </w:r>
      <w:r>
        <w:rPr>
          <w:rStyle w:val="Strong"/>
          <w:b/>
          <w:bCs/>
        </w:rPr>
        <w:t>ctions and Opportunities</w:t>
      </w:r>
    </w:p>
    <w:p w14:paraId="0B39DA11"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algae can replace fishmeal in aquaculture diets, promising a sustainable future. Several areas need more study and development before microalgae may be widely used in industry. These include </w:t>
      </w:r>
      <w:proofErr w:type="spellStart"/>
      <w:r>
        <w:rPr>
          <w:rFonts w:ascii="Times New Roman" w:eastAsia="Times New Roman" w:hAnsi="Times New Roman" w:cs="Times New Roman"/>
          <w:sz w:val="24"/>
          <w:szCs w:val="24"/>
        </w:rPr>
        <w:t>optimising</w:t>
      </w:r>
      <w:proofErr w:type="spellEnd"/>
      <w:r>
        <w:rPr>
          <w:rFonts w:ascii="Times New Roman" w:eastAsia="Times New Roman" w:hAnsi="Times New Roman" w:cs="Times New Roman"/>
          <w:sz w:val="24"/>
          <w:szCs w:val="24"/>
        </w:rPr>
        <w:t xml:space="preserve"> microalgae diets for spe</w:t>
      </w:r>
      <w:r>
        <w:rPr>
          <w:rFonts w:ascii="Times New Roman" w:eastAsia="Times New Roman" w:hAnsi="Times New Roman" w:cs="Times New Roman"/>
          <w:sz w:val="24"/>
          <w:szCs w:val="24"/>
        </w:rPr>
        <w:t>cific fish species, such as rainbow trout, conducting long-term studies to assess the broader impacts of microalgae-based feeds, improving algae cultivation techniques, and exploring its use in other aquaculture species. This section discusses various rese</w:t>
      </w:r>
      <w:r>
        <w:rPr>
          <w:rFonts w:ascii="Times New Roman" w:eastAsia="Times New Roman" w:hAnsi="Times New Roman" w:cs="Times New Roman"/>
          <w:sz w:val="24"/>
          <w:szCs w:val="24"/>
        </w:rPr>
        <w:t>arch directions and prospective improve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PDA30Ky","properties":{"formattedCitation":"[52]","plainCitation":"[52]","noteIndex":0},"citationItems":[{"id":7857,"uris":["http://zotero.org/users/16652950/items/</w:instrText>
      </w:r>
      <w:r>
        <w:rPr>
          <w:rFonts w:ascii="Times New Roman" w:eastAsia="Times New Roman" w:hAnsi="Times New Roman" w:cs="Times New Roman"/>
          <w:sz w:val="24"/>
          <w:szCs w:val="24"/>
        </w:rPr>
        <w:instrText>SXBS7JR7"],"itemData":{"id":7857,"type":"article-journal","abstract":"High protein content, excellent amino acid profile, absence of anti-nutritional factors (ANFs), high digestibility and good palatability of fishmeal (FM), make it a major source of prote</w:instrText>
      </w:r>
      <w:r>
        <w:rPr>
          <w:rFonts w:ascii="Times New Roman" w:eastAsia="Times New Roman" w:hAnsi="Times New Roman" w:cs="Times New Roman"/>
          <w:sz w:val="24"/>
          <w:szCs w:val="24"/>
        </w:rPr>
        <w:instrText xml:space="preserve">in in aquaculture. Naturally derived FM is at risk due to an increase in its demand, unsustainable practices, and price. Thus, there is an urgent need to find affordable and suitable protein sources to replace FM. Plant protein sources are suitable due to </w:instrText>
      </w:r>
      <w:r>
        <w:rPr>
          <w:rFonts w:ascii="Times New Roman" w:eastAsia="Times New Roman" w:hAnsi="Times New Roman" w:cs="Times New Roman"/>
          <w:sz w:val="24"/>
          <w:szCs w:val="24"/>
        </w:rPr>
        <w:instrText>their widespread availability and low cost. However, they contained certain ANFs, deficiency of some amino acids, low nutrient bioavailability and poor digestibility due to presence of starch and fiber. These unfavourable characteristics make them less sui</w:instrText>
      </w:r>
      <w:r>
        <w:rPr>
          <w:rFonts w:ascii="Times New Roman" w:eastAsia="Times New Roman" w:hAnsi="Times New Roman" w:cs="Times New Roman"/>
          <w:sz w:val="24"/>
          <w:szCs w:val="24"/>
        </w:rPr>
        <w:instrText>table for feed as compared to FM. Thus, these potential challenges and limitations associated with various plant proteins have to be overcome by using different methods, i.e. enzymatic pretreatments, solvent extraction, heat treatments and fermentation, th</w:instrText>
      </w:r>
      <w:r>
        <w:rPr>
          <w:rFonts w:ascii="Times New Roman" w:eastAsia="Times New Roman" w:hAnsi="Times New Roman" w:cs="Times New Roman"/>
          <w:sz w:val="24"/>
          <w:szCs w:val="24"/>
        </w:rPr>
        <w:instrText>at are discussed briefly in this review. This review assessed the impacts of plant products on growth performance, body composition, flesh quality, changes in metabolic activities and immune response of fishes. To minimize the negative effects and to enhan</w:instrText>
      </w:r>
      <w:r>
        <w:rPr>
          <w:rFonts w:ascii="Times New Roman" w:eastAsia="Times New Roman" w:hAnsi="Times New Roman" w:cs="Times New Roman"/>
          <w:sz w:val="24"/>
          <w:szCs w:val="24"/>
        </w:rPr>
        <w:instrText>ce nutritional value of plant products, beneficial functional additives such as citric acid, phytase and probiotics could be incorporated into the plant-based FM. Interestingly, these additives improve growth of fishes by increasing digestibility and nutri</w:instrText>
      </w:r>
      <w:r>
        <w:rPr>
          <w:rFonts w:ascii="Times New Roman" w:eastAsia="Times New Roman" w:hAnsi="Times New Roman" w:cs="Times New Roman"/>
          <w:sz w:val="24"/>
          <w:szCs w:val="24"/>
        </w:rPr>
        <w:instrText>ent utilization of plant based feeds. Overall, this review demonstrated that the substitution of fishmeal by plant protein sources is a plausible, technically-viable and practical option for sustainable aquaculture feed production.","container-title":"Heli</w:instrText>
      </w:r>
      <w:r>
        <w:rPr>
          <w:rFonts w:ascii="Times New Roman" w:eastAsia="Times New Roman" w:hAnsi="Times New Roman" w:cs="Times New Roman"/>
          <w:sz w:val="24"/>
          <w:szCs w:val="24"/>
        </w:rPr>
        <w:instrText>yon","DOI":"10.1016/j.heliyon.2024.e26573","ISSN":"2405-8440","issue":"4","journalAbbreviation":"Heliyon","page":"e26573","source":"ScienceDirect","title":"Substitution of fishmeal: Highlights of potential plant protein sources for aquaculture sustainabili</w:instrText>
      </w:r>
      <w:r>
        <w:rPr>
          <w:rFonts w:ascii="Times New Roman" w:eastAsia="Times New Roman" w:hAnsi="Times New Roman" w:cs="Times New Roman"/>
          <w:sz w:val="24"/>
          <w:szCs w:val="24"/>
        </w:rPr>
        <w:instrText>ty","title-short":"Substitution of fishmeal","volume":"10","author":[{"family":"Hussain","given":"Syed Makhdoom"},{"family":"Bano","given":"Aumme Adeeba"},{"family":"Ali","given":"Shafaqat"},{"family":"Rizwan","given":"Muhammad"},{"family":"Adrees","given"</w:instrText>
      </w:r>
      <w:r>
        <w:rPr>
          <w:rFonts w:ascii="Times New Roman" w:eastAsia="Times New Roman" w:hAnsi="Times New Roman" w:cs="Times New Roman"/>
          <w:sz w:val="24"/>
          <w:szCs w:val="24"/>
        </w:rPr>
        <w:instrText>:"Muhammad"},{"family":"Zahoor","given":"Ameer Fawad"},{"family":"Sarker","given":"Pallab K."},{"family":"Hussain","given":"Majid"},{"family":"Arsalan","given":"Muhammad Zubair-ul-Hassan"},{"family":"Yong","given":"Jean Wan Hong"},{"family":"Naeem","given"</w:instrText>
      </w:r>
      <w:r>
        <w:rPr>
          <w:rFonts w:ascii="Times New Roman" w:eastAsia="Times New Roman" w:hAnsi="Times New Roman" w:cs="Times New Roman"/>
          <w:sz w:val="24"/>
          <w:szCs w:val="24"/>
        </w:rPr>
        <w:instrText xml:space="preserve">:"Adan"}],"issued":{"date-parts":[["2024",2,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56F85F5" w14:textId="77777777" w:rsidR="00040513" w:rsidRDefault="00040513">
      <w:pPr>
        <w:pStyle w:val="Heading4"/>
        <w:rPr>
          <w:rStyle w:val="Strong"/>
          <w:b w:val="0"/>
          <w:bCs w:val="0"/>
        </w:rPr>
      </w:pPr>
    </w:p>
    <w:p w14:paraId="6272E24A" w14:textId="77777777" w:rsidR="00040513" w:rsidRDefault="003F2D4E">
      <w:pPr>
        <w:pStyle w:val="Heading4"/>
      </w:pPr>
      <w:r>
        <w:rPr>
          <w:rStyle w:val="Strong"/>
          <w:b w:val="0"/>
          <w:bCs w:val="0"/>
        </w:rPr>
        <w:t>Optimization of Microalgae Diets</w:t>
      </w:r>
    </w:p>
    <w:p w14:paraId="6C602C5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algae incorporation in rainbow trout diets should be </w:t>
      </w:r>
      <w:proofErr w:type="spellStart"/>
      <w:r>
        <w:rPr>
          <w:rFonts w:ascii="Times New Roman" w:eastAsia="Times New Roman" w:hAnsi="Times New Roman" w:cs="Times New Roman"/>
          <w:sz w:val="24"/>
          <w:szCs w:val="24"/>
        </w:rPr>
        <w:t>optimised</w:t>
      </w:r>
      <w:proofErr w:type="spellEnd"/>
      <w:r>
        <w:rPr>
          <w:rFonts w:ascii="Times New Roman" w:eastAsia="Times New Roman" w:hAnsi="Times New Roman" w:cs="Times New Roman"/>
          <w:sz w:val="24"/>
          <w:szCs w:val="24"/>
        </w:rPr>
        <w:t xml:space="preserve"> in future research. Numerous studies have indicated microalgae's potential in aquaculture, however the exact inclusion levels needed to </w:t>
      </w:r>
      <w:proofErr w:type="spellStart"/>
      <w:r>
        <w:rPr>
          <w:rFonts w:ascii="Times New Roman" w:eastAsia="Times New Roman" w:hAnsi="Times New Roman" w:cs="Times New Roman"/>
          <w:sz w:val="24"/>
          <w:szCs w:val="24"/>
        </w:rPr>
        <w:t>optimise</w:t>
      </w:r>
      <w:proofErr w:type="spellEnd"/>
      <w:r>
        <w:rPr>
          <w:rFonts w:ascii="Times New Roman" w:eastAsia="Times New Roman" w:hAnsi="Times New Roman" w:cs="Times New Roman"/>
          <w:sz w:val="24"/>
          <w:szCs w:val="24"/>
        </w:rPr>
        <w:t xml:space="preserve"> growth, feed conversion efficiency, and nutrient retention remain unclear. </w:t>
      </w:r>
      <w:r>
        <w:rPr>
          <w:rFonts w:ascii="Times New Roman" w:eastAsia="Times New Roman" w:hAnsi="Times New Roman" w:cs="Times New Roman"/>
          <w:sz w:val="24"/>
          <w:szCs w:val="24"/>
        </w:rPr>
        <w:br/>
        <w:t>1. Microalgae Inclusion Levels and</w:t>
      </w:r>
      <w:r>
        <w:rPr>
          <w:rFonts w:ascii="Times New Roman" w:eastAsia="Times New Roman" w:hAnsi="Times New Roman" w:cs="Times New Roman"/>
          <w:sz w:val="24"/>
          <w:szCs w:val="24"/>
        </w:rPr>
        <w:t xml:space="preserve"> Species-Specific Needs: Rainbow trout diets should be researched for microalgae levels. Inclusion levels between 5% and 15% have shown advantages in various studies, however diets should include fish species' demands. Research is needed to identify how to</w:t>
      </w:r>
      <w:r>
        <w:rPr>
          <w:rFonts w:ascii="Times New Roman" w:eastAsia="Times New Roman" w:hAnsi="Times New Roman" w:cs="Times New Roman"/>
          <w:sz w:val="24"/>
          <w:szCs w:val="24"/>
        </w:rPr>
        <w:t xml:space="preserve"> include microalgae such Chlorella, Spirulina, </w:t>
      </w:r>
      <w:proofErr w:type="spellStart"/>
      <w:r>
        <w:rPr>
          <w:rFonts w:ascii="Times New Roman" w:eastAsia="Times New Roman" w:hAnsi="Times New Roman" w:cs="Times New Roman"/>
          <w:sz w:val="24"/>
          <w:szCs w:val="24"/>
        </w:rPr>
        <w:t>Haematococc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etraselmis</w:t>
      </w:r>
      <w:proofErr w:type="spellEnd"/>
      <w:r>
        <w:rPr>
          <w:rFonts w:ascii="Times New Roman" w:eastAsia="Times New Roman" w:hAnsi="Times New Roman" w:cs="Times New Roman"/>
          <w:sz w:val="24"/>
          <w:szCs w:val="24"/>
        </w:rPr>
        <w:t xml:space="preserve"> into trout diets at various amounts while maintaining balanced nutrition. Optimal aquaculture feeds involve the proper microalgae-to-fishmeal ratio and blending algae species for</w:t>
      </w:r>
      <w:r>
        <w:rPr>
          <w:rFonts w:ascii="Times New Roman" w:eastAsia="Times New Roman" w:hAnsi="Times New Roman" w:cs="Times New Roman"/>
          <w:sz w:val="24"/>
          <w:szCs w:val="24"/>
        </w:rPr>
        <w:t xml:space="preserve"> complete nutri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Qf4tqc2","properties":{"formattedCitation":"[53]","plainCitation":"[53]","noteIndex":0},"citationItems":[{"id":7859,"uris":["http://zotero.org/users/16652950/items/XZ2M3PI7"],"itemData":{"i</w:instrText>
      </w:r>
      <w:r>
        <w:rPr>
          <w:rFonts w:ascii="Times New Roman" w:eastAsia="Times New Roman" w:hAnsi="Times New Roman" w:cs="Times New Roman"/>
          <w:sz w:val="24"/>
          <w:szCs w:val="24"/>
        </w:rPr>
        <w:instrText>d":7859,"type":"article-journal","abstract":"Studies have shown that ancient cultures used microalgae as food for centuries. Currently, scientific reports highlight the value of nutritional composition of microalgae and their ability to accumulate polyunsa</w:instrText>
      </w:r>
      <w:r>
        <w:rPr>
          <w:rFonts w:ascii="Times New Roman" w:eastAsia="Times New Roman" w:hAnsi="Times New Roman" w:cs="Times New Roman"/>
          <w:sz w:val="24"/>
          <w:szCs w:val="24"/>
        </w:rPr>
        <w:instrText>turated fatty acids at certain operational conditions. These characteristics are gaining increasing interest for the aquaculture industry which is searching for cost-effective replacements for fish meal and oil because these commodities are one of the most</w:instrText>
      </w:r>
      <w:r>
        <w:rPr>
          <w:rFonts w:ascii="Times New Roman" w:eastAsia="Times New Roman" w:hAnsi="Times New Roman" w:cs="Times New Roman"/>
          <w:sz w:val="24"/>
          <w:szCs w:val="24"/>
        </w:rPr>
        <w:instrText xml:space="preserve"> significant operational expenses and their dependency has become a bottleneck for their sustainable development of the aquaculture industry. This review is aimed at highlighting the use of microalgae as polyunsaturated fatty acid source in aquaculture fee</w:instrText>
      </w:r>
      <w:r>
        <w:rPr>
          <w:rFonts w:ascii="Times New Roman" w:eastAsia="Times New Roman" w:hAnsi="Times New Roman" w:cs="Times New Roman"/>
          <w:sz w:val="24"/>
          <w:szCs w:val="24"/>
        </w:rPr>
        <w:instrText>d formulations, despite their scarce production at industrial scale. Moreover, this document includes several approaches to improve microalgae production and to increase the content of polyunsaturated fatty acids with emphasis in the accumulation of DHA, E</w:instrText>
      </w:r>
      <w:r>
        <w:rPr>
          <w:rFonts w:ascii="Times New Roman" w:eastAsia="Times New Roman" w:hAnsi="Times New Roman" w:cs="Times New Roman"/>
          <w:sz w:val="24"/>
          <w:szCs w:val="24"/>
        </w:rPr>
        <w:instrText>PA, and ARA. Furthermore, the document compiles several studies which prove microalgae-based aquafeeds for marine and freshwater species. Finally, the study explores the aspects that intervene in production kinetics and improvement strategies with possibil</w:instrText>
      </w:r>
      <w:r>
        <w:rPr>
          <w:rFonts w:ascii="Times New Roman" w:eastAsia="Times New Roman" w:hAnsi="Times New Roman" w:cs="Times New Roman"/>
          <w:sz w:val="24"/>
          <w:szCs w:val="24"/>
        </w:rPr>
        <w:instrText>ities for upscaling and facing main challenges of using microalgae in the commercial production of aquafeeds.","container-title":"Aquaculture Nutrition","DOI":"10.1155/2023/5110281","ISSN":"1353-5773","journalAbbreviation":"Aquac Nutr","note":"PMID: 368609</w:instrText>
      </w:r>
      <w:r>
        <w:rPr>
          <w:rFonts w:ascii="Times New Roman" w:eastAsia="Times New Roman" w:hAnsi="Times New Roman" w:cs="Times New Roman"/>
          <w:sz w:val="24"/>
          <w:szCs w:val="24"/>
        </w:rPr>
        <w:instrText>71\nPMCID: PMC9973195","page":"5110281","source":"PubMed Central","title":"Microalgae as Raw Materials for Aquafeeds: Growth Kinetics and Improvement Strategies of Polyunsaturated Fatty Acids Production","title-short":"Microalgae as Raw Materials for Aquaf</w:instrText>
      </w:r>
      <w:r>
        <w:rPr>
          <w:rFonts w:ascii="Times New Roman" w:eastAsia="Times New Roman" w:hAnsi="Times New Roman" w:cs="Times New Roman"/>
          <w:sz w:val="24"/>
          <w:szCs w:val="24"/>
        </w:rPr>
        <w:instrText>eeds","volume":"2023","author":[{"family":"Soto-Sánchez","given":"Oscar"},{"family":"Hidalgo","given":"Pamela"},{"family":"González","given":"Aixa"},{"family":"Oliveira","given":"Patricia E."},{"family":"Hernández Arias","given":"Adrián J."},{"family":"Dan</w:instrText>
      </w:r>
      <w:r>
        <w:rPr>
          <w:rFonts w:ascii="Times New Roman" w:eastAsia="Times New Roman" w:hAnsi="Times New Roman" w:cs="Times New Roman"/>
          <w:sz w:val="24"/>
          <w:szCs w:val="24"/>
        </w:rPr>
        <w:instrText xml:space="preserve">tagnan","given":"Patricio"}],"issued":{"date-parts":[["2023",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92D2D0"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2. Balancing Nutrient Profiles: Microalgae include protein, amino acid, fatty acid, </w:t>
      </w:r>
      <w:r>
        <w:rPr>
          <w:rFonts w:ascii="Times New Roman" w:eastAsia="Times New Roman" w:hAnsi="Times New Roman" w:cs="Times New Roman"/>
          <w:sz w:val="24"/>
          <w:szCs w:val="24"/>
        </w:rPr>
        <w:t xml:space="preserve">and bioactive chemicals including carotenoids and antioxidants. Rainbow trout need certain nutrients, thus </w:t>
      </w:r>
      <w:r>
        <w:rPr>
          <w:rFonts w:ascii="Times New Roman" w:eastAsia="Times New Roman" w:hAnsi="Times New Roman" w:cs="Times New Roman"/>
          <w:sz w:val="24"/>
          <w:szCs w:val="24"/>
        </w:rPr>
        <w:lastRenderedPageBreak/>
        <w:t>microalgae-based diet studies should balance them. Ensure you have adequate vitamins, minerals, amino acids, and omega-3s. More research into plant-b</w:t>
      </w:r>
      <w:r>
        <w:rPr>
          <w:rFonts w:ascii="Times New Roman" w:eastAsia="Times New Roman" w:hAnsi="Times New Roman" w:cs="Times New Roman"/>
          <w:sz w:val="24"/>
          <w:szCs w:val="24"/>
        </w:rPr>
        <w:t>ased proteins and synthetic amino acids may increase microalgae-based meals' nutritional cont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dDFnGSz","properties":{"formattedCitation":"[54]","plainCitation":"[54]","noteIndex":0},"citationItems":[{"id":7</w:instrText>
      </w:r>
      <w:r>
        <w:rPr>
          <w:rFonts w:ascii="Times New Roman" w:eastAsia="Times New Roman" w:hAnsi="Times New Roman" w:cs="Times New Roman"/>
          <w:sz w:val="24"/>
          <w:szCs w:val="24"/>
        </w:rPr>
        <w:instrText>862,"uris":["http://zotero.org/users/16652950/items/ABE3EQC6"],"itemData":{"id":7862,"type":"article-journal","abstract":"As a result of population growth, an emerging middle-class, and a more health-conscious society concerned with overconsumption of fats</w:instrText>
      </w:r>
      <w:r>
        <w:rPr>
          <w:rFonts w:ascii="Times New Roman" w:eastAsia="Times New Roman" w:hAnsi="Times New Roman" w:cs="Times New Roman"/>
          <w:sz w:val="24"/>
          <w:szCs w:val="24"/>
        </w:rPr>
        <w:instrText xml:space="preserve"> and carbohydrates, dietary protein intake is on the rise. To address this rapid change in the food market, and the ...","container-title":"Foods","DOI":"10.3390/foods10123002","issue":"12","language":"en","note":"PMID: 34945551","page":"3002","source":"pm</w:instrText>
      </w:r>
      <w:r>
        <w:rPr>
          <w:rFonts w:ascii="Times New Roman" w:eastAsia="Times New Roman" w:hAnsi="Times New Roman" w:cs="Times New Roman"/>
          <w:sz w:val="24"/>
          <w:szCs w:val="24"/>
        </w:rPr>
        <w:instrText>c.ncbi.nlm.nih.gov","title":"Microalgae as Sources of High-Quality Protein for Human Food and Protein Supplements","volume":"10","author":[{"family":"Wang","given":"Yanwen"},{"family":"Tibbetts","given":"Sean M."},{"family":"McGinn","given":"Patrick J."}],</w:instrText>
      </w:r>
      <w:r>
        <w:rPr>
          <w:rFonts w:ascii="Times New Roman" w:eastAsia="Times New Roman" w:hAnsi="Times New Roman" w:cs="Times New Roman"/>
          <w:sz w:val="24"/>
          <w:szCs w:val="24"/>
        </w:rPr>
        <w:instrText xml:space="preserve">"issued":{"date-parts":[["2021",1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BAE461C" w14:textId="77777777" w:rsidR="00040513" w:rsidRDefault="003F2D4E">
      <w:pPr>
        <w:pStyle w:val="Heading4"/>
      </w:pPr>
      <w:r>
        <w:rPr>
          <w:rStyle w:val="Strong"/>
          <w:b w:val="0"/>
          <w:bCs w:val="0"/>
        </w:rPr>
        <w:t>Long-Term Studies</w:t>
      </w:r>
    </w:p>
    <w:p w14:paraId="47C48420"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rt-term research </w:t>
      </w:r>
      <w:proofErr w:type="gramStart"/>
      <w:r>
        <w:rPr>
          <w:rFonts w:ascii="Times New Roman" w:eastAsia="Times New Roman" w:hAnsi="Times New Roman" w:cs="Times New Roman"/>
          <w:sz w:val="24"/>
          <w:szCs w:val="24"/>
        </w:rPr>
        <w:t>have</w:t>
      </w:r>
      <w:proofErr w:type="gramEnd"/>
      <w:r>
        <w:rPr>
          <w:rFonts w:ascii="Times New Roman" w:eastAsia="Times New Roman" w:hAnsi="Times New Roman" w:cs="Times New Roman"/>
          <w:sz w:val="24"/>
          <w:szCs w:val="24"/>
        </w:rPr>
        <w:t xml:space="preserve"> shown that microalgae-based diets improve growth and feed conversion, </w:t>
      </w:r>
      <w:r>
        <w:rPr>
          <w:rFonts w:ascii="Times New Roman" w:eastAsia="Times New Roman" w:hAnsi="Times New Roman" w:cs="Times New Roman"/>
          <w:sz w:val="24"/>
          <w:szCs w:val="24"/>
        </w:rPr>
        <w:t>but long-term studies are needed to understand their effects on fish health, productivity, and environmental sustainability. Long-term study would reveal how microalgae-based diets affect rainbow trout development, reproduction, and lifespan, as well as th</w:t>
      </w:r>
      <w:r>
        <w:rPr>
          <w:rFonts w:ascii="Times New Roman" w:eastAsia="Times New Roman" w:hAnsi="Times New Roman" w:cs="Times New Roman"/>
          <w:sz w:val="24"/>
          <w:szCs w:val="24"/>
        </w:rPr>
        <w:t xml:space="preserve">e ecological impacts of substituting fishmeal with microalgae. </w:t>
      </w:r>
      <w:r>
        <w:rPr>
          <w:rFonts w:ascii="Times New Roman" w:eastAsia="Times New Roman" w:hAnsi="Times New Roman" w:cs="Times New Roman"/>
          <w:sz w:val="24"/>
          <w:szCs w:val="24"/>
        </w:rPr>
        <w:br/>
        <w:t>1. Extensive experiments are needed to assess the long-term health and productivity of rainbow trout on microalgae-based diets. In particular, microalgae-based meals must be tested for long-te</w:t>
      </w:r>
      <w:r>
        <w:rPr>
          <w:rFonts w:ascii="Times New Roman" w:eastAsia="Times New Roman" w:hAnsi="Times New Roman" w:cs="Times New Roman"/>
          <w:sz w:val="24"/>
          <w:szCs w:val="24"/>
        </w:rPr>
        <w:t>rm fish growth and disease resistance. Long-term studies should also examine if microalgae incorporation affects reproductive performance, since nutritional imbalances may alter spawning or egg quality. Industry adoption will depend on knowing how microalg</w:t>
      </w:r>
      <w:r>
        <w:rPr>
          <w:rFonts w:ascii="Times New Roman" w:eastAsia="Times New Roman" w:hAnsi="Times New Roman" w:cs="Times New Roman"/>
          <w:sz w:val="24"/>
          <w:szCs w:val="24"/>
        </w:rPr>
        <w:t>ae-based diets affect aquaculture productivity over time, including economic feasibility, profitability, and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E2aBvRI","properties":{"formattedCitation":"[55]","plainCitation":"[55]","noteIndex":</w:instrText>
      </w:r>
      <w:r>
        <w:rPr>
          <w:rFonts w:ascii="Times New Roman" w:eastAsia="Times New Roman" w:hAnsi="Times New Roman" w:cs="Times New Roman"/>
          <w:sz w:val="24"/>
          <w:szCs w:val="24"/>
        </w:rPr>
        <w:instrText>0},"citationItems":[{"id":7864,"uris":["http://zotero.org/users/16652950/items/56T8MERF"],"itemData":{"id":7864,"type":"article-journal","abstract":"Background\nThe broodstock diet, and in particular the lipid and fatty acid composition of the diet, is kno</w:instrText>
      </w:r>
      <w:r>
        <w:rPr>
          <w:rFonts w:ascii="Times New Roman" w:eastAsia="Times New Roman" w:hAnsi="Times New Roman" w:cs="Times New Roman"/>
          <w:sz w:val="24"/>
          <w:szCs w:val="24"/>
        </w:rPr>
        <w:instrText>wn to play a key role in reproductive efficiency and survival of the progeny in fish. A major problem when replacing both fish meal and fish oil by plant sources is the lack of n-3 long chain polyunsaturated fatty acids, such as eicosapentaenoic acid (EPA)</w:instrText>
      </w:r>
      <w:r>
        <w:rPr>
          <w:rFonts w:ascii="Times New Roman" w:eastAsia="Times New Roman" w:hAnsi="Times New Roman" w:cs="Times New Roman"/>
          <w:sz w:val="24"/>
          <w:szCs w:val="24"/>
        </w:rPr>
        <w:instrText xml:space="preserve"> and docosahexaenoic acid (DHA). To address this problem, we studied the effect of the plant-based diet supplemented with Schizochytrium sp. microalgae, source of DHA, compared to a conventional commercial diet rich in fish meal and fish oil on reproductiv</w:instrText>
      </w:r>
      <w:r>
        <w:rPr>
          <w:rFonts w:ascii="Times New Roman" w:eastAsia="Times New Roman" w:hAnsi="Times New Roman" w:cs="Times New Roman"/>
          <w:sz w:val="24"/>
          <w:szCs w:val="24"/>
        </w:rPr>
        <w:instrText>e performance and egg quality and the consequences on progeny, in female rainbow trout broodstock.\n\nResults\nThe results demonstrated that DHA-rich microalgae supplementation in a plant-based diet allowed for the maintenance of reproductive performance a</w:instrText>
      </w:r>
      <w:r>
        <w:rPr>
          <w:rFonts w:ascii="Times New Roman" w:eastAsia="Times New Roman" w:hAnsi="Times New Roman" w:cs="Times New Roman"/>
          <w:sz w:val="24"/>
          <w:szCs w:val="24"/>
        </w:rPr>
        <w:instrText xml:space="preserve">nd egg quality comparable to a conventional commercial feed rich in fish meal and fish oil and led to an increased significant fry survival after resorption. Moreover, when females were fed a plant-based diet supplemented with micro-algae, the 4-month-old </w:instrText>
      </w:r>
      <w:r>
        <w:rPr>
          <w:rFonts w:ascii="Times New Roman" w:eastAsia="Times New Roman" w:hAnsi="Times New Roman" w:cs="Times New Roman"/>
          <w:sz w:val="24"/>
          <w:szCs w:val="24"/>
        </w:rPr>
        <w:instrText xml:space="preserve">progenies showed a significant higher growth when they were challenged with a similar diet as broodstock during 1 month. We provide evidence for metabolic programming in which the maternal dietary induced significant protracted effects on lipid metabolism </w:instrText>
      </w:r>
      <w:r>
        <w:rPr>
          <w:rFonts w:ascii="Times New Roman" w:eastAsia="Times New Roman" w:hAnsi="Times New Roman" w:cs="Times New Roman"/>
          <w:sz w:val="24"/>
          <w:szCs w:val="24"/>
        </w:rPr>
        <w:instrText>of progeny.\n\nConclusions\nThe present study demonstrates that supplementation of a plant-based diet with DHA-rich microalgae can be an effective alternative to fish meal and fish oil in rainbow trout broodstock aquafeed.\n\nSupplementary Information\nThe</w:instrText>
      </w:r>
      <w:r>
        <w:rPr>
          <w:rFonts w:ascii="Times New Roman" w:eastAsia="Times New Roman" w:hAnsi="Times New Roman" w:cs="Times New Roman"/>
          <w:sz w:val="24"/>
          <w:szCs w:val="24"/>
        </w:rPr>
        <w:instrText xml:space="preserve"> online version contains supplementary material available at 10.1186/s40104-022-00680-9.","container-title":"Journal of Animal Science and Biotechnology","DOI":"10.1186/s40104-022-00680-9","ISSN":"1674-9782","journalAbbreviation":"J Anim Sci Biotechnol","n</w:instrText>
      </w:r>
      <w:r>
        <w:rPr>
          <w:rFonts w:ascii="Times New Roman" w:eastAsia="Times New Roman" w:hAnsi="Times New Roman" w:cs="Times New Roman"/>
          <w:sz w:val="24"/>
          <w:szCs w:val="24"/>
        </w:rPr>
        <w:instrText>ote":"PMID: 35264245\nPMCID: PMC8908652","page":"33","source":"PubMed Central","title":"Effect of micro-algae Schizochytrium sp. supplementation in plant diet on reproduction of female rainbow trout (Oncorhynchus mykiss): maternal programming impact of pro</w:instrText>
      </w:r>
      <w:r>
        <w:rPr>
          <w:rFonts w:ascii="Times New Roman" w:eastAsia="Times New Roman" w:hAnsi="Times New Roman" w:cs="Times New Roman"/>
          <w:sz w:val="24"/>
          <w:szCs w:val="24"/>
        </w:rPr>
        <w:instrText>geny","title-short":"Effect of micro-algae Schizochytrium sp. supplementation in plant diet on reproduction of female rainbow trout (Oncorhynchus mykiss)","volume":"13","author":[{"family":"Cardona","given":"Emilie"},{"family":"Segret","given":"Emilien"},{</w:instrText>
      </w:r>
      <w:r>
        <w:rPr>
          <w:rFonts w:ascii="Times New Roman" w:eastAsia="Times New Roman" w:hAnsi="Times New Roman" w:cs="Times New Roman"/>
          <w:sz w:val="24"/>
          <w:szCs w:val="24"/>
        </w:rPr>
        <w:instrText>"family":"Cachelou","given":"Yoann"},{"family":"Vanderesse","given":"Thibaut"},{"family":"Larroquet","given":"Laurence"},{"family":"Hermann","given":"Alexandre"},{"family":"Surget","given":"Anne"},{"family":"Corraze","given":"Geneviève"},{"family":"Cachelo</w:instrText>
      </w:r>
      <w:r>
        <w:rPr>
          <w:rFonts w:ascii="Times New Roman" w:eastAsia="Times New Roman" w:hAnsi="Times New Roman" w:cs="Times New Roman"/>
          <w:sz w:val="24"/>
          <w:szCs w:val="24"/>
        </w:rPr>
        <w:instrText xml:space="preserve">u","given":"Frederic"},{"family":"Bobe","given":"Julien"},{"family":"Skiba-Cassy","given":"Sandrine"}],"issued":{"date-parts":[["2022",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90DA54D"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Enviro</w:t>
      </w:r>
      <w:r>
        <w:rPr>
          <w:rFonts w:ascii="Times New Roman" w:eastAsia="Times New Roman" w:hAnsi="Times New Roman" w:cs="Times New Roman"/>
          <w:sz w:val="24"/>
          <w:szCs w:val="24"/>
        </w:rPr>
        <w:t>nmental Impact: Long-term research can evaluate the environmental impact of microalgae in aquaculture. This involves assessing if reducing fishmeal intake reduces nutrient excretion, aquaculture system environmental impact, and sustainability. Over time, m</w:t>
      </w:r>
      <w:r>
        <w:rPr>
          <w:rFonts w:ascii="Times New Roman" w:eastAsia="Times New Roman" w:hAnsi="Times New Roman" w:cs="Times New Roman"/>
          <w:sz w:val="24"/>
          <w:szCs w:val="24"/>
        </w:rPr>
        <w:t>easuring microalgae-based feed production's carbon footprint, water use, and energy use will reveal its ecological benefi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4cLXnFu","properties":{"formattedCitation":"[30]","plainCitation":"[30]","noteIndex":</w:instrText>
      </w:r>
      <w:r>
        <w:rPr>
          <w:rFonts w:ascii="Times New Roman" w:eastAsia="Times New Roman" w:hAnsi="Times New Roman" w:cs="Times New Roman"/>
          <w:sz w:val="24"/>
          <w:szCs w:val="24"/>
        </w:rPr>
        <w:instrText>0},"citationItems":[{"id":7809,"uris":["http://zotero.org/users/16652950/items/DNLYG4EQ"],"itemData":{"id":7809,"type":"article-journal","abstract":"The rapid increase in aquaculture over the last several decades has led to concerns about the environmental</w:instrText>
      </w:r>
      <w:r>
        <w:rPr>
          <w:rFonts w:ascii="Times New Roman" w:eastAsia="Times New Roman" w:hAnsi="Times New Roman" w:cs="Times New Roman"/>
          <w:sz w:val="24"/>
          <w:szCs w:val="24"/>
        </w:rPr>
        <w:instrText xml:space="preserve"> impact of fish feeds relying on marine resources for fishmeal (FM). We aim to assess Nannochloropsis sp. QH25 co-product as a viable and sustainable replacement for FM in juvenile rainbow trout, Oncorhynchus mykiss, feeds. We formulated four experimental </w:instrText>
      </w:r>
      <w:r>
        <w:rPr>
          <w:rFonts w:ascii="Times New Roman" w:eastAsia="Times New Roman" w:hAnsi="Times New Roman" w:cs="Times New Roman"/>
          <w:sz w:val="24"/>
          <w:szCs w:val="24"/>
        </w:rPr>
        <w:instrText>diets: a reference (FM based), 33N, 66N, and 100N diet (33%, 66%, and 100% co-product replacement). Rainbow trout were randomly assigned to one of 16 tanks and randomly assigned an experimental diet to consume throughout the experiment (64 days total), wit</w:instrText>
      </w:r>
      <w:r>
        <w:rPr>
          <w:rFonts w:ascii="Times New Roman" w:eastAsia="Times New Roman" w:hAnsi="Times New Roman" w:cs="Times New Roman"/>
          <w:sz w:val="24"/>
          <w:szCs w:val="24"/>
        </w:rPr>
        <w:instrText>h four replicate tanks per diet. We compared the phosphorus (P) and nitrogen (N) digestibility, emissions, and growth between diets and, compared six environmental impacts (biotic resource use (BRU), global warming potential (GWP), water use, land use, mar</w:instrText>
      </w:r>
      <w:r>
        <w:rPr>
          <w:rFonts w:ascii="Times New Roman" w:eastAsia="Times New Roman" w:hAnsi="Times New Roman" w:cs="Times New Roman"/>
          <w:sz w:val="24"/>
          <w:szCs w:val="24"/>
        </w:rPr>
        <w:instrText>ine eutrophication potential (MEP), and freshwater eutrophication potential (FEP)) of each diet. Our results indicate that replacing FM with co-product did not significantly alter growth. P digestibility of the experimental and reference diets was comparab</w:instrText>
      </w:r>
      <w:r>
        <w:rPr>
          <w:rFonts w:ascii="Times New Roman" w:eastAsia="Times New Roman" w:hAnsi="Times New Roman" w:cs="Times New Roman"/>
          <w:sz w:val="24"/>
          <w:szCs w:val="24"/>
        </w:rPr>
        <w:instrText>le. BRU conversion ratio was significantly lower in the experimental diets. However, there were significantly higher water and land use conversion ratios but insignificantly higher results in GWP, MEP, and FEP between the reference and 100N diet.","contain</w:instrText>
      </w:r>
      <w:r>
        <w:rPr>
          <w:rFonts w:ascii="Times New Roman" w:eastAsia="Times New Roman" w:hAnsi="Times New Roman" w:cs="Times New Roman"/>
          <w:sz w:val="24"/>
          <w:szCs w:val="24"/>
        </w:rPr>
        <w:instrText>er-title":"Environmental Science and Pollution Research","DOI":"10.1007/s11356-024-34136-6","ISSN":"1614-7499","issue":"33","journalAbbreviation":"Environ Sci Pollut Res","language":"en","page":"46073-46086","source":"Springer Link","title":"Towards cleane</w:instrText>
      </w:r>
      <w:r>
        <w:rPr>
          <w:rFonts w:ascii="Times New Roman" w:eastAsia="Times New Roman" w:hAnsi="Times New Roman" w:cs="Times New Roman"/>
          <w:sz w:val="24"/>
          <w:szCs w:val="24"/>
        </w:rPr>
        <w:instrText>r environment: recycling microalgal co-product to reduce emissions and impacts while eliminating fishmeal in rainbow trout feed for sustainable aquaculture","title-short":"Towards cleaner environment","volume":"31","author":[{"family":"Sarker","given":"Pal</w:instrText>
      </w:r>
      <w:r>
        <w:rPr>
          <w:rFonts w:ascii="Times New Roman" w:eastAsia="Times New Roman" w:hAnsi="Times New Roman" w:cs="Times New Roman"/>
          <w:sz w:val="24"/>
          <w:szCs w:val="24"/>
        </w:rPr>
        <w:instrText>lab K."},{"family":"Figueroa","given":"Ebenezer"},{"family":"Kapuscinski","given":"Anne R."},{"family":"McKuin","given":"Brandi"},{"family":"Schoffstall","given":"Benjamin V."},{"family":"Fitzgerald","given":"Devin"},{"family":"Greenwood","given":"Connor"}</w:instrText>
      </w:r>
      <w:r>
        <w:rPr>
          <w:rFonts w:ascii="Times New Roman" w:eastAsia="Times New Roman" w:hAnsi="Times New Roman" w:cs="Times New Roman"/>
          <w:sz w:val="24"/>
          <w:szCs w:val="24"/>
        </w:rPr>
        <w:instrText>,{"family":"O’Shelski","given":"Kira"},{"family":"Pasion","given":"Emily Noelle"},{"family":"Gwynne","given":"Duncan"},{"family":"Orcajo","given":"Diego Gonzalez"},{"family":"Andrade","given":"Sofie"},{"family":"Nocera","given":"Pablo"}],"issued":{"date-pa</w:instrText>
      </w:r>
      <w:r>
        <w:rPr>
          <w:rFonts w:ascii="Times New Roman" w:eastAsia="Times New Roman" w:hAnsi="Times New Roman" w:cs="Times New Roman"/>
          <w:sz w:val="24"/>
          <w:szCs w:val="24"/>
        </w:rPr>
        <w:instrText xml:space="preserve">rts":[["2024",7,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B8B6777" w14:textId="77777777" w:rsidR="00040513" w:rsidRDefault="00040513">
      <w:pPr>
        <w:pStyle w:val="Heading4"/>
        <w:rPr>
          <w:rStyle w:val="Strong"/>
          <w:b w:val="0"/>
          <w:bCs w:val="0"/>
        </w:rPr>
      </w:pPr>
    </w:p>
    <w:p w14:paraId="2E0D4109" w14:textId="77777777" w:rsidR="00040513" w:rsidRDefault="003F2D4E">
      <w:pPr>
        <w:pStyle w:val="Heading4"/>
      </w:pPr>
      <w:r>
        <w:rPr>
          <w:rStyle w:val="Strong"/>
          <w:b w:val="0"/>
          <w:bCs w:val="0"/>
        </w:rPr>
        <w:t>Innovations in Microalgae Production</w:t>
      </w:r>
    </w:p>
    <w:p w14:paraId="4D84B309"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high cost of microalgae cultivation hinders its usage in aquaculture. Microalgae cultivation and harvesting are expensive and resource-intensive, making it hard to compete with fishmeal. To overcome these issues, algae production methods must be scaled</w:t>
      </w:r>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optimised</w:t>
      </w:r>
      <w:proofErr w:type="spellEnd"/>
      <w:r>
        <w:rPr>
          <w:rFonts w:ascii="Times New Roman" w:eastAsia="Times New Roman" w:hAnsi="Times New Roman" w:cs="Times New Roman"/>
          <w:sz w:val="24"/>
          <w:szCs w:val="24"/>
        </w:rPr>
        <w:t xml:space="preserve">, and cost-effective. </w:t>
      </w:r>
      <w:r>
        <w:rPr>
          <w:rFonts w:ascii="Times New Roman" w:eastAsia="Times New Roman" w:hAnsi="Times New Roman" w:cs="Times New Roman"/>
          <w:sz w:val="24"/>
          <w:szCs w:val="24"/>
        </w:rPr>
        <w:br/>
        <w:t xml:space="preserve">1. Bioreactor Technology: Advanced bioreactor technologies are essential for microalgae production scalability and cost-efficiency. Controlled bioreactors </w:t>
      </w:r>
      <w:proofErr w:type="spellStart"/>
      <w:r>
        <w:rPr>
          <w:rFonts w:ascii="Times New Roman" w:eastAsia="Times New Roman" w:hAnsi="Times New Roman" w:cs="Times New Roman"/>
          <w:sz w:val="24"/>
          <w:szCs w:val="24"/>
        </w:rPr>
        <w:t>optimise</w:t>
      </w:r>
      <w:proofErr w:type="spellEnd"/>
      <w:r>
        <w:rPr>
          <w:rFonts w:ascii="Times New Roman" w:eastAsia="Times New Roman" w:hAnsi="Times New Roman" w:cs="Times New Roman"/>
          <w:sz w:val="24"/>
          <w:szCs w:val="24"/>
        </w:rPr>
        <w:t xml:space="preserve"> growth, production, and prevent contamination. Bioreact</w:t>
      </w:r>
      <w:r>
        <w:rPr>
          <w:rFonts w:ascii="Times New Roman" w:eastAsia="Times New Roman" w:hAnsi="Times New Roman" w:cs="Times New Roman"/>
          <w:sz w:val="24"/>
          <w:szCs w:val="24"/>
        </w:rPr>
        <w:t xml:space="preserve">or design, energy efficiency, and algal species growth </w:t>
      </w:r>
      <w:proofErr w:type="spellStart"/>
      <w:r>
        <w:rPr>
          <w:rFonts w:ascii="Times New Roman" w:eastAsia="Times New Roman" w:hAnsi="Times New Roman" w:cs="Times New Roman"/>
          <w:sz w:val="24"/>
          <w:szCs w:val="24"/>
        </w:rPr>
        <w:t>optimisation</w:t>
      </w:r>
      <w:proofErr w:type="spellEnd"/>
      <w:r>
        <w:rPr>
          <w:rFonts w:ascii="Times New Roman" w:eastAsia="Times New Roman" w:hAnsi="Times New Roman" w:cs="Times New Roman"/>
          <w:sz w:val="24"/>
          <w:szCs w:val="24"/>
        </w:rPr>
        <w:t xml:space="preserve"> should be researched in the future. Integrating waste streams like industrial carbon dioxide into algae culture might cut costs and enhance sustainability by using waste as a re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w:instrText>
      </w:r>
      <w:r>
        <w:rPr>
          <w:rFonts w:ascii="Times New Roman" w:eastAsia="Times New Roman" w:hAnsi="Times New Roman" w:cs="Times New Roman"/>
          <w:sz w:val="24"/>
          <w:szCs w:val="24"/>
        </w:rPr>
        <w:instrText>N ZOTERO_ITEM CSL_CITATION {"citationID":"1PwzI8Ug","properties":{"formattedCitation":"[56]","plainCitation":"[56]","noteIndex":0},"citationItems":[{"id":7867,"uris":["http://zotero.org/users/16652950/items/HGS9FR2C"],"itemData":{"id":7867,"type":"article-</w:instrText>
      </w:r>
      <w:r>
        <w:rPr>
          <w:rFonts w:ascii="Times New Roman" w:eastAsia="Times New Roman" w:hAnsi="Times New Roman" w:cs="Times New Roman"/>
          <w:sz w:val="24"/>
          <w:szCs w:val="24"/>
        </w:rPr>
        <w:instrText>journal","abstract":"The review article explores the state-of-the-art advancements in using bioreactors based on microalgae to detoxify wastewater, with an emphasis on the…","container-title":"Cleaner Water","DOI":"10.1016/j.clwat.2024.100027","ISSN":"2950</w:instrText>
      </w:r>
      <w:r>
        <w:rPr>
          <w:rFonts w:ascii="Times New Roman" w:eastAsia="Times New Roman" w:hAnsi="Times New Roman" w:cs="Times New Roman"/>
          <w:sz w:val="24"/>
          <w:szCs w:val="24"/>
        </w:rPr>
        <w:instrText>-2632","language":"en-US","note":"publisher: Elsevier","page":"100027","source":"www.sciencedirect.com","title":"State-of-the-art microalgae-based bioreactor wastewater treatment for the elimination of emerging contaminants: A mechanistic review","title-sh</w:instrText>
      </w:r>
      <w:r>
        <w:rPr>
          <w:rFonts w:ascii="Times New Roman" w:eastAsia="Times New Roman" w:hAnsi="Times New Roman" w:cs="Times New Roman"/>
          <w:sz w:val="24"/>
          <w:szCs w:val="24"/>
        </w:rPr>
        <w:instrText>ort":"State-of-the-art microalgae-based bioreactor wastewater treatment for the elimination of emerging contaminants","volume":"2","issued":{"date-parts":[["2024",12,1]]}}}],"schema":"https://github.com/citation-style-language/schema/raw/master/csl-citatio</w:instrText>
      </w:r>
      <w:r>
        <w:rPr>
          <w:rFonts w:ascii="Times New Roman" w:eastAsia="Times New Roman" w:hAnsi="Times New Roman" w:cs="Times New Roman"/>
          <w:sz w:val="24"/>
          <w:szCs w:val="24"/>
        </w:rPr>
        <w:instrText xml:space="preserve">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D54605"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2. Genetic Engineering: Microalgae may be increased in nutritional value, growth rate, and production by genetic alteration. Genetically enhanced microalgae strains may convert light and carbon dioxide into biomass more efficiently or co</w:t>
      </w:r>
      <w:r>
        <w:rPr>
          <w:rFonts w:ascii="Times New Roman" w:eastAsia="Times New Roman" w:hAnsi="Times New Roman" w:cs="Times New Roman"/>
          <w:sz w:val="24"/>
          <w:szCs w:val="24"/>
        </w:rPr>
        <w:t>ntain more critical nutrients including omega-3 fatty acids, protein, and carotenoids. Genetic engineering might potentially make microalgae more resistant to temperature, salt, and diseases, enhancing aquaculture condi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w:instrText>
      </w:r>
      <w:r>
        <w:rPr>
          <w:rFonts w:ascii="Times New Roman" w:eastAsia="Times New Roman" w:hAnsi="Times New Roman" w:cs="Times New Roman"/>
          <w:sz w:val="24"/>
          <w:szCs w:val="24"/>
        </w:rPr>
        <w:instrText>{"citationID":"WjhAx87u","properties":{"formattedCitation":"[57]","plainCitation":"[57]","noteIndex":0},"citationItems":[{"id":7869,"uris":["http://zotero.org/users/16652950/items/SBHVV6EU"],"itemData":{"id":7869,"type":"article-journal","abstract":"Recent</w:instrText>
      </w:r>
      <w:r>
        <w:rPr>
          <w:rFonts w:ascii="Times New Roman" w:eastAsia="Times New Roman" w:hAnsi="Times New Roman" w:cs="Times New Roman"/>
          <w:sz w:val="24"/>
          <w:szCs w:val="24"/>
        </w:rPr>
        <w:instrText>ly, microalgal biotechnology has received increasing interests in producing valuable, sustainable and environmentally friendly bioproducts. The development of economically viable production processes entails resolving certain limitations of microalgal biot</w:instrText>
      </w:r>
      <w:r>
        <w:rPr>
          <w:rFonts w:ascii="Times New Roman" w:eastAsia="Times New Roman" w:hAnsi="Times New Roman" w:cs="Times New Roman"/>
          <w:sz w:val="24"/>
          <w:szCs w:val="24"/>
        </w:rPr>
        <w:instrText>echnology, and fast evolving genetic engineering technologies have emerged as new tools to overcome these limitations. This review provides a synopsis of recent progress, current trends and emerging approaches of genetic engineering of microalgae for comme</w:instrText>
      </w:r>
      <w:r>
        <w:rPr>
          <w:rFonts w:ascii="Times New Roman" w:eastAsia="Times New Roman" w:hAnsi="Times New Roman" w:cs="Times New Roman"/>
          <w:sz w:val="24"/>
          <w:szCs w:val="24"/>
        </w:rPr>
        <w:instrText>rcial applications, including production of pharmaceutical protein, lipid, carotenoids and biohydrogen, etc. Photochemistry improvement in microalgae and CO2 sequestration by microalgae via genetic engineering were also discussed since these subjects are c</w:instrText>
      </w:r>
      <w:r>
        <w:rPr>
          <w:rFonts w:ascii="Times New Roman" w:eastAsia="Times New Roman" w:hAnsi="Times New Roman" w:cs="Times New Roman"/>
          <w:sz w:val="24"/>
          <w:szCs w:val="24"/>
        </w:rPr>
        <w:instrText>losely entangled with commercial production of the above mentioned products. Although genetic engineering of microalgae is proved to be very effective in boosting performance of production in laboratory conditions, only limited success was achieved to be a</w:instrText>
      </w:r>
      <w:r>
        <w:rPr>
          <w:rFonts w:ascii="Times New Roman" w:eastAsia="Times New Roman" w:hAnsi="Times New Roman" w:cs="Times New Roman"/>
          <w:sz w:val="24"/>
          <w:szCs w:val="24"/>
        </w:rPr>
        <w:instrText>pplicable to industry so far. With genetic engineering technologies advancing rapidly and intensive investigations going on, more bioproducts are expected to be produced by genetically modified microalgae and even much more to be prospected.","container-ti</w:instrText>
      </w:r>
      <w:r>
        <w:rPr>
          <w:rFonts w:ascii="Times New Roman" w:eastAsia="Times New Roman" w:hAnsi="Times New Roman" w:cs="Times New Roman"/>
          <w:sz w:val="24"/>
          <w:szCs w:val="24"/>
        </w:rPr>
        <w:instrText xml:space="preserve">tle":"Marine Drugs","DOI":"10.3390/md20050285","ISSN":"1660-3397","issue":"5","journalAbbreviation":"Mar Drugs","note":"PMID: 35621936\nPMCID: PMC9143385","page":"285","source":"PubMed Central","title":"Emerging Trends in Genetic Engineering of Microalgae </w:instrText>
      </w:r>
      <w:r>
        <w:rPr>
          <w:rFonts w:ascii="Times New Roman" w:eastAsia="Times New Roman" w:hAnsi="Times New Roman" w:cs="Times New Roman"/>
          <w:sz w:val="24"/>
          <w:szCs w:val="24"/>
        </w:rPr>
        <w:instrText>for Commercial Applications","volume":"20","author":[{"family":"Grama","given":"Samir B."},{"family":"Liu","given":"Zhiyuan"},{"family":"Li","given":"Jian"}],"issued":{"date-parts":[["2022",4,24]]}}}],"schema":"https://github.com/citation-style-language/sc</w:instrText>
      </w:r>
      <w:r>
        <w:rPr>
          <w:rFonts w:ascii="Times New Roman" w:eastAsia="Times New Roman" w:hAnsi="Times New Roman" w:cs="Times New Roman"/>
          <w:sz w:val="24"/>
          <w:szCs w:val="24"/>
        </w:rPr>
        <w:instrText xml:space="preserve">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To make microalgae more economically competitive with traditional fishmeal, research into cost-reduction tactics for culture, such as effective </w:t>
      </w:r>
      <w:proofErr w:type="spellStart"/>
      <w:r>
        <w:rPr>
          <w:rFonts w:ascii="Times New Roman" w:eastAsia="Times New Roman" w:hAnsi="Times New Roman" w:cs="Times New Roman"/>
          <w:sz w:val="24"/>
          <w:szCs w:val="24"/>
        </w:rPr>
        <w:t>fertiliser</w:t>
      </w:r>
      <w:proofErr w:type="spellEnd"/>
      <w:r>
        <w:rPr>
          <w:rFonts w:ascii="Times New Roman" w:eastAsia="Times New Roman" w:hAnsi="Times New Roman" w:cs="Times New Roman"/>
          <w:sz w:val="24"/>
          <w:szCs w:val="24"/>
        </w:rPr>
        <w:t xml:space="preserve"> management and improved harvesting procedures, is c</w:t>
      </w:r>
      <w:r>
        <w:rPr>
          <w:rFonts w:ascii="Times New Roman" w:eastAsia="Times New Roman" w:hAnsi="Times New Roman" w:cs="Times New Roman"/>
          <w:sz w:val="24"/>
          <w:szCs w:val="24"/>
        </w:rPr>
        <w:t>rucial. Algae harvesting, drying, and processing innovations might cut production costs, making microalgae-based feeds more affordable for large-scale aquacultu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z5ZIxzZ","properties":{"formattedCitation":"[5</w:instrText>
      </w:r>
      <w:r>
        <w:rPr>
          <w:rFonts w:ascii="Times New Roman" w:eastAsia="Times New Roman" w:hAnsi="Times New Roman" w:cs="Times New Roman"/>
          <w:sz w:val="24"/>
          <w:szCs w:val="24"/>
        </w:rPr>
        <w:instrText xml:space="preserve">8]","plainCitation":"[58]","noteIndex":0},"citationItems":[{"id":7872,"uris":["http://zotero.org/users/16652950/items/Q9X6CI66"],"itemData":{"id":7872,"type":"article-journal","abstract":"This study explores the remarkable potential of algae in addressing </w:instrText>
      </w:r>
      <w:r>
        <w:rPr>
          <w:rFonts w:ascii="Times New Roman" w:eastAsia="Times New Roman" w:hAnsi="Times New Roman" w:cs="Times New Roman"/>
          <w:sz w:val="24"/>
          <w:szCs w:val="24"/>
        </w:rPr>
        <w:instrText>global sustainability challenges. Microalgae, in particular, emerge as sustainability champions. Their applications span an impressive array of industries and processes, including food and feed production, biofuels, cosmetics, pharmaceuticals, and environm</w:instrText>
      </w:r>
      <w:r>
        <w:rPr>
          <w:rFonts w:ascii="Times New Roman" w:eastAsia="Times New Roman" w:hAnsi="Times New Roman" w:cs="Times New Roman"/>
          <w:sz w:val="24"/>
          <w:szCs w:val="24"/>
        </w:rPr>
        <w:instrText xml:space="preserve">ental remediation. This versatility positions algae as key players in achieving over 50% of UN Sustainable Development Goals (SDGs) simultaneously, addressing issues such as climate action, clean water and sanitation, affordable and clean energy, and zero </w:instrText>
      </w:r>
      <w:r>
        <w:rPr>
          <w:rFonts w:ascii="Times New Roman" w:eastAsia="Times New Roman" w:hAnsi="Times New Roman" w:cs="Times New Roman"/>
          <w:sz w:val="24"/>
          <w:szCs w:val="24"/>
        </w:rPr>
        <w:instrText>hunger. From sequestering carbon, purifying wastewater, and producing clean energy to combating malnutrition, algae demonstrates unparalleled potential. Their ability to flourish in extreme conditions and their rapid growth rates further enhance their appe</w:instrText>
      </w:r>
      <w:r>
        <w:rPr>
          <w:rFonts w:ascii="Times New Roman" w:eastAsia="Times New Roman" w:hAnsi="Times New Roman" w:cs="Times New Roman"/>
          <w:sz w:val="24"/>
          <w:szCs w:val="24"/>
        </w:rPr>
        <w:instrText>al for large-scale cultivation. As research advances, innovative applications continue to emerge, such as algae-based bioplastics and dye-sensitized solar cells, promising novel solutions to pressing global issues. This study illuminates how harnessing the</w:instrText>
      </w:r>
      <w:r>
        <w:rPr>
          <w:rFonts w:ascii="Times New Roman" w:eastAsia="Times New Roman" w:hAnsi="Times New Roman" w:cs="Times New Roman"/>
          <w:sz w:val="24"/>
          <w:szCs w:val="24"/>
        </w:rPr>
        <w:instrText xml:space="preserve"> power of algae can drive us towards a more resilient, sustainable world. By leveraging algae’s multifaceted capabilities, we can tackle climate change, resource scarcity, and economic development concurrently. The research highlights the critical role of </w:instrText>
      </w:r>
      <w:r>
        <w:rPr>
          <w:rFonts w:ascii="Times New Roman" w:eastAsia="Times New Roman" w:hAnsi="Times New Roman" w:cs="Times New Roman"/>
          <w:sz w:val="24"/>
          <w:szCs w:val="24"/>
        </w:rPr>
        <w:instrText>algae in promoting circular economy principles and achieving a harmonious balance between human needs and environmental preservation, paving the way for a greener, more sustainable future.","container-title":"Environmental Science and Pollution Research","</w:instrText>
      </w:r>
      <w:r>
        <w:rPr>
          <w:rFonts w:ascii="Times New Roman" w:eastAsia="Times New Roman" w:hAnsi="Times New Roman" w:cs="Times New Roman"/>
          <w:sz w:val="24"/>
          <w:szCs w:val="24"/>
        </w:rPr>
        <w:instrText xml:space="preserve">DOI":"10.1007/s11356-025-35885-8","ISSN":"1614-7499","issue":"29","journalAbbreviation":"Environ Sci Pollut Res","language":"en","page":"17312-17342","source":"Springer Link","title":"Unleashing the power of microalgae: a pioneering path to sustainability </w:instrText>
      </w:r>
      <w:r>
        <w:rPr>
          <w:rFonts w:ascii="Times New Roman" w:eastAsia="Times New Roman" w:hAnsi="Times New Roman" w:cs="Times New Roman"/>
          <w:sz w:val="24"/>
          <w:szCs w:val="24"/>
        </w:rPr>
        <w:instrText>and achieving the sustainable development goals","title-short":"Unleashing the power of microalgae","volume":"32","author":[{"family":"Hosny","given":"Shimaa"},{"family":"Elshobary","given":"Mostafa E."},{"family":"El-Sheekh","given":"Mostafa M."}],"issued</w:instrText>
      </w:r>
      <w:r>
        <w:rPr>
          <w:rFonts w:ascii="Times New Roman" w:eastAsia="Times New Roman" w:hAnsi="Times New Roman" w:cs="Times New Roman"/>
          <w:sz w:val="24"/>
          <w:szCs w:val="24"/>
        </w:rPr>
        <w:instrText xml:space="preserve">":{"date-parts":[["2025",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EC2147" w14:textId="77777777" w:rsidR="00040513" w:rsidRDefault="00040513">
      <w:pPr>
        <w:pStyle w:val="Heading4"/>
        <w:rPr>
          <w:rStyle w:val="Strong"/>
          <w:b w:val="0"/>
          <w:bCs w:val="0"/>
        </w:rPr>
      </w:pPr>
    </w:p>
    <w:p w14:paraId="73C59D8C" w14:textId="77777777" w:rsidR="00040513" w:rsidRDefault="003F2D4E">
      <w:pPr>
        <w:pStyle w:val="Heading4"/>
      </w:pPr>
      <w:r>
        <w:rPr>
          <w:rStyle w:val="Strong"/>
          <w:b w:val="0"/>
          <w:bCs w:val="0"/>
        </w:rPr>
        <w:t>Broader Applications</w:t>
      </w:r>
    </w:p>
    <w:p w14:paraId="7F39EE54"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st study on microalgae as a fishmeal replacement has focused on rainbow trout, although other aqu</w:t>
      </w:r>
      <w:r>
        <w:rPr>
          <w:rFonts w:ascii="Times New Roman" w:eastAsia="Times New Roman" w:hAnsi="Times New Roman" w:cs="Times New Roman"/>
          <w:sz w:val="24"/>
          <w:szCs w:val="24"/>
        </w:rPr>
        <w:t xml:space="preserve">aculture species might benefit from it. Different fish species have different nutritional </w:t>
      </w:r>
      <w:proofErr w:type="gramStart"/>
      <w:r>
        <w:rPr>
          <w:rFonts w:ascii="Times New Roman" w:eastAsia="Times New Roman" w:hAnsi="Times New Roman" w:cs="Times New Roman"/>
          <w:sz w:val="24"/>
          <w:szCs w:val="24"/>
        </w:rPr>
        <w:t>needs,</w:t>
      </w:r>
      <w:proofErr w:type="gramEnd"/>
      <w:r>
        <w:rPr>
          <w:rFonts w:ascii="Times New Roman" w:eastAsia="Times New Roman" w:hAnsi="Times New Roman" w:cs="Times New Roman"/>
          <w:sz w:val="24"/>
          <w:szCs w:val="24"/>
        </w:rPr>
        <w:t xml:space="preserve"> thus microalgae may be better for some. </w:t>
      </w:r>
      <w:r>
        <w:rPr>
          <w:rFonts w:ascii="Times New Roman" w:eastAsia="Times New Roman" w:hAnsi="Times New Roman" w:cs="Times New Roman"/>
          <w:sz w:val="24"/>
          <w:szCs w:val="24"/>
        </w:rPr>
        <w:br/>
        <w:t>1. Further study should investigate the usage of microalgae in several aquaculture species, including salmon, tilapia,</w:t>
      </w:r>
      <w:r>
        <w:rPr>
          <w:rFonts w:ascii="Times New Roman" w:eastAsia="Times New Roman" w:hAnsi="Times New Roman" w:cs="Times New Roman"/>
          <w:sz w:val="24"/>
          <w:szCs w:val="24"/>
        </w:rPr>
        <w:t xml:space="preserve"> and prawns. Microalgae may need to be adjusted to these animals' diets. Carnivorous animals like salmon may need more omega-3 fatty acids, making algae rich in these nutrients important. Tilapia, an omnivore animal, may benefit from an altered nutritional</w:t>
      </w:r>
      <w:r>
        <w:rPr>
          <w:rFonts w:ascii="Times New Roman" w:eastAsia="Times New Roman" w:hAnsi="Times New Roman" w:cs="Times New Roman"/>
          <w:sz w:val="24"/>
          <w:szCs w:val="24"/>
        </w:rPr>
        <w:t xml:space="preserve"> balance, needing study into algae with more carbohydrat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dXv1dk9","properties":{"formattedCitation":"[59]","plainCitation":"[59]","noteIndex":0},"citationItems":[{"id":7874,"uris":["http://zotero.org/users/16</w:instrText>
      </w:r>
      <w:r>
        <w:rPr>
          <w:rFonts w:ascii="Times New Roman" w:eastAsia="Times New Roman" w:hAnsi="Times New Roman" w:cs="Times New Roman"/>
          <w:sz w:val="24"/>
          <w:szCs w:val="24"/>
        </w:rPr>
        <w:instrText>652950/items/SH9X6HZW"],"itemData":{"id":7874,"type":"article-journal","abstract":"Alternative nutrient sources for fish feed are currently of high interest. Feed ingredients with suitable lipid contents and valuable amounts of essential fatty acids are es</w:instrText>
      </w:r>
      <w:r>
        <w:rPr>
          <w:rFonts w:ascii="Times New Roman" w:eastAsia="Times New Roman" w:hAnsi="Times New Roman" w:cs="Times New Roman"/>
          <w:sz w:val="24"/>
          <w:szCs w:val="24"/>
        </w:rPr>
        <w:instrText>pecially needed to relieve the usage of fish oil and maintain high product quality of fish from aquaculture. Microalgae contain promising nutrient contents and suitable fatty acid profiles that cover dietary requirements of fish. Nutrient digestibility, ho</w:instrText>
      </w:r>
      <w:r>
        <w:rPr>
          <w:rFonts w:ascii="Times New Roman" w:eastAsia="Times New Roman" w:hAnsi="Times New Roman" w:cs="Times New Roman"/>
          <w:sz w:val="24"/>
          <w:szCs w:val="24"/>
        </w:rPr>
        <w:instrText>wever, can be hindered by their rigid cell wall. Therefore, in the presented study, the microalgae species Isochrysis galbana and Tetraselmis chui were processed by freeze-drying and centrifugal milling to evaluate their nutrient and fatty acid digestibili</w:instrText>
      </w:r>
      <w:r>
        <w:rPr>
          <w:rFonts w:ascii="Times New Roman" w:eastAsia="Times New Roman" w:hAnsi="Times New Roman" w:cs="Times New Roman"/>
          <w:sz w:val="24"/>
          <w:szCs w:val="24"/>
        </w:rPr>
        <w:instrText>ty in fish nutrition. For T. chui, an additional treatment with enzyme supplementation was tested. Test diets contained 70% of a fish meal based reference diet and 30% of the respective microalgae meal, as well as titanium dioxide as an inert marker to cal</w:instrText>
      </w:r>
      <w:r>
        <w:rPr>
          <w:rFonts w:ascii="Times New Roman" w:eastAsia="Times New Roman" w:hAnsi="Times New Roman" w:cs="Times New Roman"/>
          <w:sz w:val="24"/>
          <w:szCs w:val="24"/>
        </w:rPr>
        <w:instrText>culate apparent digestibility coefficients (ADC). Rainbow trout (Oncorhynchus mykiss) were fed for 14 days and faeces were collected via manual stripping. The ADCs of Kjeldahl nitrogen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64–79%), nitrogen-free extract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40–54%) and energ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2–66%) wer</w:instrText>
      </w:r>
      <w:r>
        <w:rPr>
          <w:rFonts w:ascii="Times New Roman" w:eastAsia="Times New Roman" w:hAnsi="Times New Roman" w:cs="Times New Roman"/>
          <w:sz w:val="24"/>
          <w:szCs w:val="24"/>
        </w:rPr>
        <w:instrText>e not significantly different between the algae species, but I. galbana inclusion resulted in reduced lipid digestibilit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 57% to 77%), which was linked to the high content of saturated fatty acids. The fatty acid ADCs were higher for T. chui except for </w:instrText>
      </w:r>
      <w:r>
        <w:rPr>
          <w:rFonts w:ascii="Times New Roman" w:eastAsia="Times New Roman" w:hAnsi="Times New Roman" w:cs="Times New Roman"/>
          <w:sz w:val="24"/>
          <w:szCs w:val="24"/>
        </w:rPr>
        <w:instrText>arachidonic acid (20:4 n-6) and lauric acid (12:0). Mechanical or enzyme-treating processing did not increase nutrient and fatty acid digestibility for the microalgae used in this trial, and sole freeze-drying sufficiently ensured nutrient availability. Th</w:instrText>
      </w:r>
      <w:r>
        <w:rPr>
          <w:rFonts w:ascii="Times New Roman" w:eastAsia="Times New Roman" w:hAnsi="Times New Roman" w:cs="Times New Roman"/>
          <w:sz w:val="24"/>
          <w:szCs w:val="24"/>
        </w:rPr>
        <w:instrText>e high digestibility of nutrients and, particularly, polyunsaturated fatty acids of I. galbana and T. chui underscore their potential as fatty acid and nutrient sources in fish feed.","container-title":"Aquaculture","DOI":"10.1016/j.aquaculture.2024.741311</w:instrText>
      </w:r>
      <w:r>
        <w:rPr>
          <w:rFonts w:ascii="Times New Roman" w:eastAsia="Times New Roman" w:hAnsi="Times New Roman" w:cs="Times New Roman"/>
          <w:sz w:val="24"/>
          <w:szCs w:val="24"/>
        </w:rPr>
        <w:instrText>","ISSN":"0044-8486","journalAbbreviation":"Aquaculture","page":"741311","source":"ScienceDirect","title":"A question of digestion: How microalgae species affects lipid and fatty acid digestibility in rainbow trout (&lt;i&gt;Oncorhynchus mykiss&lt;/i&gt;)","title-shor</w:instrText>
      </w:r>
      <w:r>
        <w:rPr>
          <w:rFonts w:ascii="Times New Roman" w:eastAsia="Times New Roman" w:hAnsi="Times New Roman" w:cs="Times New Roman"/>
          <w:sz w:val="24"/>
          <w:szCs w:val="24"/>
        </w:rPr>
        <w:instrText>t":"A question of digestion","volume":"593","author":[{"family":"Simon","given":"Anna"},{"family":"Lippemeier","given":"Sebastian"},{"family":"Mueller","given":"Jonas"},{"family":"Schlachter","given":"Michael"},{"family":"Kaiser","given":"Frederik"},{"fami</w:instrText>
      </w:r>
      <w:r>
        <w:rPr>
          <w:rFonts w:ascii="Times New Roman" w:eastAsia="Times New Roman" w:hAnsi="Times New Roman" w:cs="Times New Roman"/>
          <w:sz w:val="24"/>
          <w:szCs w:val="24"/>
        </w:rPr>
        <w:instrText xml:space="preserve">ly":"Schulz","given":"Carsten"}],"issued":{"date-parts":[["2024",12,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2. Large-Scale Commercial Operations: Microalgae can replace fishmeal in large-</w:t>
      </w:r>
      <w:r>
        <w:rPr>
          <w:rFonts w:ascii="Times New Roman" w:eastAsia="Times New Roman" w:hAnsi="Times New Roman" w:cs="Times New Roman"/>
          <w:sz w:val="24"/>
          <w:szCs w:val="24"/>
        </w:rPr>
        <w:t>scale aquaculture, but cost and scalability difficulties must be overcome. The economic viability of algae production, market integration, and global aquaculture feed supply chains should be considered in future studies on microalgae incorporation into com</w:t>
      </w:r>
      <w:r>
        <w:rPr>
          <w:rFonts w:ascii="Times New Roman" w:eastAsia="Times New Roman" w:hAnsi="Times New Roman" w:cs="Times New Roman"/>
          <w:sz w:val="24"/>
          <w:szCs w:val="24"/>
        </w:rPr>
        <w:t>mercial fee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dLwLOGC","properties":{"formattedCitation":"[60]","plainCitation":"[60]","noteIndex":0},"citationItems":[{"id":7876,"uris":["http://zotero.org/users/16652950/items/8XM7SRA4"],"itemData":{"id":787</w:instrText>
      </w:r>
      <w:r>
        <w:rPr>
          <w:rFonts w:ascii="Times New Roman" w:eastAsia="Times New Roman" w:hAnsi="Times New Roman" w:cs="Times New Roman"/>
          <w:sz w:val="24"/>
          <w:szCs w:val="24"/>
        </w:rPr>
        <w:instrText>6,"type":"article-journal","abstract":"Traditional aquaculture provides food for humans, but produces a large amount of wastewater, threatening global sustainability. The antibiotics abuse and the water replacement or treatment causes safety problems and i</w:instrText>
      </w:r>
      <w:r>
        <w:rPr>
          <w:rFonts w:ascii="Times New Roman" w:eastAsia="Times New Roman" w:hAnsi="Times New Roman" w:cs="Times New Roman"/>
          <w:sz w:val="24"/>
          <w:szCs w:val="24"/>
        </w:rPr>
        <w:instrText xml:space="preserve">ncreases the aquaculture cost. To overcome environmental and economic problems in the aquaculture industry, a lot of efforts have been devoted into the application of microalgae for wastewater remediation, biomass production, and water quality control. In </w:instrText>
      </w:r>
      <w:r>
        <w:rPr>
          <w:rFonts w:ascii="Times New Roman" w:eastAsia="Times New Roman" w:hAnsi="Times New Roman" w:cs="Times New Roman"/>
          <w:sz w:val="24"/>
          <w:szCs w:val="24"/>
        </w:rPr>
        <w:instrText xml:space="preserve">this review, the systematic description of the technologies required for microalgae-assisted aquaculture and the recent progress were discussed. It deeply reviews the problems caused by the discharge of aquaculture wastewater and introduces the principles </w:instrText>
      </w:r>
      <w:r>
        <w:rPr>
          <w:rFonts w:ascii="Times New Roman" w:eastAsia="Times New Roman" w:hAnsi="Times New Roman" w:cs="Times New Roman"/>
          <w:sz w:val="24"/>
          <w:szCs w:val="24"/>
        </w:rPr>
        <w:instrText>of microalgae-assisted aquaculture. Some interesting aspects, including nutrients assimilation mechanisms, algae cultivation systems (raceway pond and revolving algal biofilm), wastewater pretreatment, algal-bacterial cooperation, harvesting technologies (</w:instrText>
      </w:r>
      <w:r>
        <w:rPr>
          <w:rFonts w:ascii="Times New Roman" w:eastAsia="Times New Roman" w:hAnsi="Times New Roman" w:cs="Times New Roman"/>
          <w:sz w:val="24"/>
          <w:szCs w:val="24"/>
        </w:rPr>
        <w:instrText>fungi-assisted harvesting and flotation), selection of algal species, and exploitation of value-added microalgae as aquaculture feed, were reviewed in this work. In view of the limitations of recent studies, to further reduce the negative effects of aquacu</w:instrText>
      </w:r>
      <w:r>
        <w:rPr>
          <w:rFonts w:ascii="Times New Roman" w:eastAsia="Times New Roman" w:hAnsi="Times New Roman" w:cs="Times New Roman"/>
          <w:sz w:val="24"/>
          <w:szCs w:val="24"/>
        </w:rPr>
        <w:instrText>lture wastewater on global sustainability, the future directions of microalgae-assisted aquaculture for industrial applications were suggested.","container-title":"Applied Sciences","DOI":"10.3390/app9112377","ISSN":"2076-3417","issue":"11","language":"en"</w:instrText>
      </w:r>
      <w:r>
        <w:rPr>
          <w:rFonts w:ascii="Times New Roman" w:eastAsia="Times New Roman" w:hAnsi="Times New Roman" w:cs="Times New Roman"/>
          <w:sz w:val="24"/>
          <w:szCs w:val="24"/>
        </w:rPr>
        <w:instrText>,"license":"http://creativecommons.org/licenses/by/3.0/","note":"publisher: Multidisciplinary Digital Publishing Institute","page":"2377","source":"www.mdpi.com","title":"A Review on the Use of Microalgae for Sustainable Aquaculture","volume":"9","author":</w:instrText>
      </w:r>
      <w:r>
        <w:rPr>
          <w:rFonts w:ascii="Times New Roman" w:eastAsia="Times New Roman" w:hAnsi="Times New Roman" w:cs="Times New Roman"/>
          <w:sz w:val="24"/>
          <w:szCs w:val="24"/>
        </w:rPr>
        <w:instrText>[{"family":"Han","given":"Pei"},{"family":"Lu","given":"Qian"},{"family":"Fan","given":"Liangliang"},{"family":"Zhou","given":"Wenguang"}],"issued":{"date-parts":[["2019",1]]}}}],"schema":"https://github.com/citation-style-language/schema/raw/master/csl-ci</w:instrText>
      </w:r>
      <w:r>
        <w:rPr>
          <w:rFonts w:ascii="Times New Roman" w:eastAsia="Times New Roman" w:hAnsi="Times New Roman" w:cs="Times New Roman"/>
          <w:sz w:val="24"/>
          <w:szCs w:val="24"/>
        </w:rPr>
        <w:instrText xml:space="preserve">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C791110" w14:textId="77777777" w:rsidR="00040513" w:rsidRDefault="00040513">
      <w:pPr>
        <w:spacing w:after="0" w:line="240" w:lineRule="auto"/>
        <w:rPr>
          <w:rFonts w:ascii="Times New Roman" w:eastAsia="Times New Roman" w:hAnsi="Times New Roman" w:cs="Times New Roman"/>
          <w:sz w:val="24"/>
          <w:szCs w:val="24"/>
        </w:rPr>
      </w:pPr>
    </w:p>
    <w:p w14:paraId="7B907916"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ustainable alternative to fishmeal in aquaculture diets, microalgae need further research to be successfully integrated into commercial aquaculture systems. </w:t>
      </w:r>
      <w:proofErr w:type="spellStart"/>
      <w:r>
        <w:rPr>
          <w:rFonts w:ascii="Times New Roman" w:eastAsia="Times New Roman" w:hAnsi="Times New Roman" w:cs="Times New Roman"/>
          <w:sz w:val="24"/>
          <w:szCs w:val="24"/>
        </w:rPr>
        <w:t>Optimising</w:t>
      </w:r>
      <w:proofErr w:type="spellEnd"/>
      <w:r>
        <w:rPr>
          <w:rFonts w:ascii="Times New Roman" w:eastAsia="Times New Roman" w:hAnsi="Times New Roman" w:cs="Times New Roman"/>
          <w:sz w:val="24"/>
          <w:szCs w:val="24"/>
        </w:rPr>
        <w:t xml:space="preserve"> microalgae inclusion levels, conducting long-term studies to </w:t>
      </w:r>
      <w:r>
        <w:rPr>
          <w:rFonts w:ascii="Times New Roman" w:eastAsia="Times New Roman" w:hAnsi="Times New Roman" w:cs="Times New Roman"/>
          <w:sz w:val="24"/>
          <w:szCs w:val="24"/>
        </w:rPr>
        <w:t>assess the broader impacts on fish health and productivity, reducing cultivation costs, and using microalgae in more aquaculture species are key research directions. Microalgae can help build a sustainable aquaculture business by filling these research gap</w:t>
      </w:r>
      <w:r>
        <w:rPr>
          <w:rFonts w:ascii="Times New Roman" w:eastAsia="Times New Roman" w:hAnsi="Times New Roman" w:cs="Times New Roman"/>
          <w:sz w:val="24"/>
          <w:szCs w:val="24"/>
        </w:rPr>
        <w:t>s.</w:t>
      </w:r>
    </w:p>
    <w:p w14:paraId="70823EF2" w14:textId="77777777" w:rsidR="00040513" w:rsidRDefault="003F2D4E">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9. Conclusion</w:t>
      </w:r>
    </w:p>
    <w:p w14:paraId="4FB5B0CA" w14:textId="77777777" w:rsidR="00040513" w:rsidRDefault="003F2D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sustainable fishmeal replacement, microalgae </w:t>
      </w:r>
      <w:proofErr w:type="gramStart"/>
      <w:r>
        <w:rPr>
          <w:rFonts w:ascii="Times New Roman" w:eastAsia="Times New Roman" w:hAnsi="Times New Roman" w:cs="Times New Roman"/>
          <w:sz w:val="24"/>
          <w:szCs w:val="24"/>
        </w:rPr>
        <w:t>was</w:t>
      </w:r>
      <w:proofErr w:type="gramEnd"/>
      <w:r>
        <w:rPr>
          <w:rFonts w:ascii="Times New Roman" w:eastAsia="Times New Roman" w:hAnsi="Times New Roman" w:cs="Times New Roman"/>
          <w:sz w:val="24"/>
          <w:szCs w:val="24"/>
        </w:rPr>
        <w:t xml:space="preserve"> tested on rainbow trout growth, feed conversion efficiency, and nutrient excretion. High protein, essential amino acid, omega-3 fatty acid, and vitamin concentrations make microalgae a possibility. Several studies show that microalgae-based diets can supp</w:t>
      </w:r>
      <w:r>
        <w:rPr>
          <w:rFonts w:ascii="Times New Roman" w:eastAsia="Times New Roman" w:hAnsi="Times New Roman" w:cs="Times New Roman"/>
          <w:sz w:val="24"/>
          <w:szCs w:val="24"/>
        </w:rPr>
        <w:t xml:space="preserve">ort equivalent or greater growth rates than fishmeal-based diets and </w:t>
      </w:r>
      <w:proofErr w:type="spellStart"/>
      <w:r>
        <w:rPr>
          <w:rFonts w:ascii="Times New Roman" w:eastAsia="Times New Roman" w:hAnsi="Times New Roman" w:cs="Times New Roman"/>
          <w:sz w:val="24"/>
          <w:szCs w:val="24"/>
        </w:rPr>
        <w:t>minimise</w:t>
      </w:r>
      <w:proofErr w:type="spellEnd"/>
      <w:r>
        <w:rPr>
          <w:rFonts w:ascii="Times New Roman" w:eastAsia="Times New Roman" w:hAnsi="Times New Roman" w:cs="Times New Roman"/>
          <w:sz w:val="24"/>
          <w:szCs w:val="24"/>
        </w:rPr>
        <w:t xml:space="preserve"> nitrogen and phosphorus excretion. These findings suggest that microalgae boost aquaculture efficiency and sustainability. Microalgae can replace fishmeal for sustainable aquacul</w:t>
      </w:r>
      <w:r>
        <w:rPr>
          <w:rFonts w:ascii="Times New Roman" w:eastAsia="Times New Roman" w:hAnsi="Times New Roman" w:cs="Times New Roman"/>
          <w:sz w:val="24"/>
          <w:szCs w:val="24"/>
        </w:rPr>
        <w:t>ture. Microalgae diminish fishmeal, overfishing, and fish farming's environmental effect. Their manufacture may employ renewable resources, making them a greener feed component.</w:t>
      </w:r>
      <w:r>
        <w:rPr>
          <w:rFonts w:ascii="Times New Roman" w:eastAsia="Times New Roman" w:hAnsi="Times New Roman" w:cs="Times New Roman"/>
          <w:sz w:val="24"/>
          <w:szCs w:val="24"/>
        </w:rPr>
        <w:br/>
        <w:t>Microalgae-based diets for rainbow trout and other aquaculture species need mo</w:t>
      </w:r>
      <w:r>
        <w:rPr>
          <w:rFonts w:ascii="Times New Roman" w:eastAsia="Times New Roman" w:hAnsi="Times New Roman" w:cs="Times New Roman"/>
          <w:sz w:val="24"/>
          <w:szCs w:val="24"/>
        </w:rPr>
        <w:t>re research. Future study should evaluate optimal inclusion levels, cost-effective production methods, and long-term fish health and ecological effects. Continuous microalgae research will reveal their full potential as a sustainable and scalable aquacultu</w:t>
      </w:r>
      <w:r>
        <w:rPr>
          <w:rFonts w:ascii="Times New Roman" w:eastAsia="Times New Roman" w:hAnsi="Times New Roman" w:cs="Times New Roman"/>
          <w:sz w:val="24"/>
          <w:szCs w:val="24"/>
        </w:rPr>
        <w:t>re solution, assuring their economic and environmental sustainability.</w:t>
      </w:r>
    </w:p>
    <w:p w14:paraId="084C1E5C" w14:textId="77777777" w:rsidR="00040513" w:rsidRDefault="00040513">
      <w:pPr>
        <w:spacing w:after="0" w:line="240" w:lineRule="auto"/>
        <w:rPr>
          <w:rFonts w:ascii="Times New Roman" w:eastAsia="Times New Roman" w:hAnsi="Times New Roman" w:cs="Times New Roman"/>
          <w:sz w:val="24"/>
          <w:szCs w:val="24"/>
        </w:rPr>
      </w:pPr>
    </w:p>
    <w:p w14:paraId="6B357541" w14:textId="77777777" w:rsidR="00040513" w:rsidRDefault="003F2D4E">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0. REFERNCES</w:t>
      </w:r>
    </w:p>
    <w:p w14:paraId="7CE0238A" w14:textId="77777777" w:rsidR="00040513" w:rsidRDefault="00040513">
      <w:pPr>
        <w:spacing w:after="0" w:line="240" w:lineRule="auto"/>
      </w:pPr>
    </w:p>
    <w:p w14:paraId="3DC058BF" w14:textId="77777777" w:rsidR="00040513" w:rsidRDefault="003F2D4E">
      <w:pPr>
        <w:pStyle w:val="Bibliography1"/>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 xml:space="preserve">1. </w:t>
      </w:r>
      <w:r>
        <w:rPr>
          <w:rFonts w:ascii="Calibri" w:hAnsi="Calibri" w:cs="Calibri"/>
        </w:rPr>
        <w:tab/>
        <w:t>Boyd CE, McNevin AA, Davis RP. The contribution of fisheries and aquaculture to the globa</w:t>
      </w:r>
      <w:r>
        <w:rPr>
          <w:rFonts w:ascii="Calibri" w:hAnsi="Calibri" w:cs="Calibri"/>
        </w:rPr>
        <w:t xml:space="preserve">l protein supply. Food Secur. 2022;14(3):805–27. </w:t>
      </w:r>
    </w:p>
    <w:p w14:paraId="17197BB8" w14:textId="77777777" w:rsidR="00040513" w:rsidRDefault="003F2D4E">
      <w:pPr>
        <w:pStyle w:val="Bibliography1"/>
        <w:rPr>
          <w:rFonts w:ascii="Calibri" w:hAnsi="Calibri" w:cs="Calibri"/>
        </w:rPr>
      </w:pPr>
      <w:r>
        <w:rPr>
          <w:rFonts w:ascii="Calibri" w:hAnsi="Calibri" w:cs="Calibri"/>
        </w:rPr>
        <w:t xml:space="preserve">2. </w:t>
      </w:r>
      <w:r>
        <w:rPr>
          <w:rFonts w:ascii="Calibri" w:hAnsi="Calibri" w:cs="Calibri"/>
        </w:rPr>
        <w:tab/>
        <w:t xml:space="preserve">Ma M, Hu Q. Microalgae as feed sources and feed additives for sustainable aquaculture: Prospects and challenges. Reviews in Aquaculture. 2024;16(2):818–35. </w:t>
      </w:r>
    </w:p>
    <w:p w14:paraId="47ABFDA3" w14:textId="77777777" w:rsidR="00040513" w:rsidRDefault="003F2D4E">
      <w:pPr>
        <w:pStyle w:val="Bibliography1"/>
        <w:rPr>
          <w:rFonts w:ascii="Calibri" w:hAnsi="Calibri" w:cs="Calibri"/>
        </w:rPr>
      </w:pPr>
      <w:r>
        <w:rPr>
          <w:rFonts w:ascii="Calibri" w:hAnsi="Calibri" w:cs="Calibri"/>
        </w:rPr>
        <w:lastRenderedPageBreak/>
        <w:t xml:space="preserve">3. </w:t>
      </w:r>
      <w:r>
        <w:rPr>
          <w:rFonts w:ascii="Calibri" w:hAnsi="Calibri" w:cs="Calibri"/>
        </w:rPr>
        <w:tab/>
        <w:t>Velichkova K, Sirakov I, Stoyanova S, Sim</w:t>
      </w:r>
      <w:r>
        <w:rPr>
          <w:rFonts w:ascii="Calibri" w:hAnsi="Calibri" w:cs="Calibri"/>
        </w:rPr>
        <w:t xml:space="preserve">itchiev A, Yovchev D, Stamatova-Yovcheva K. Effect of Replacing Fishmeal with Algal Meal on Growth Parameters and Meat Composition in Rainbow Trout (Oncorhynchus mykiss W.). Fishes. 2024 Jul;9(7):249. </w:t>
      </w:r>
    </w:p>
    <w:p w14:paraId="2C2E2E1B" w14:textId="77777777" w:rsidR="00040513" w:rsidRDefault="003F2D4E">
      <w:pPr>
        <w:pStyle w:val="Bibliography1"/>
        <w:rPr>
          <w:rFonts w:ascii="Calibri" w:hAnsi="Calibri" w:cs="Calibri"/>
        </w:rPr>
      </w:pPr>
      <w:r>
        <w:rPr>
          <w:rFonts w:ascii="Calibri" w:hAnsi="Calibri" w:cs="Calibri"/>
        </w:rPr>
        <w:t xml:space="preserve">4. </w:t>
      </w:r>
      <w:r>
        <w:rPr>
          <w:rFonts w:ascii="Calibri" w:hAnsi="Calibri" w:cs="Calibri"/>
        </w:rPr>
        <w:tab/>
        <w:t xml:space="preserve">Gao S, Chen W, Cao S, Sun P, Gao X. Microalgae as </w:t>
      </w:r>
      <w:r>
        <w:rPr>
          <w:rFonts w:ascii="Calibri" w:hAnsi="Calibri" w:cs="Calibri"/>
        </w:rPr>
        <w:t xml:space="preserve">fishmeal alternatives in aquaculture: current status, existing problems, and possible solutions. Environ Sci Pollut Res Int. 2024 Mar;31(11):16113–30. </w:t>
      </w:r>
    </w:p>
    <w:p w14:paraId="02AB9E20" w14:textId="77777777" w:rsidR="00040513" w:rsidRDefault="003F2D4E">
      <w:pPr>
        <w:pStyle w:val="Bibliography1"/>
        <w:rPr>
          <w:rFonts w:ascii="Calibri" w:hAnsi="Calibri" w:cs="Calibri"/>
        </w:rPr>
      </w:pPr>
      <w:r>
        <w:rPr>
          <w:rFonts w:ascii="Calibri" w:hAnsi="Calibri" w:cs="Calibri"/>
        </w:rPr>
        <w:t xml:space="preserve">5. </w:t>
      </w:r>
      <w:r>
        <w:rPr>
          <w:rFonts w:ascii="Calibri" w:hAnsi="Calibri" w:cs="Calibri"/>
        </w:rPr>
        <w:tab/>
        <w:t>Boyd CE, McNevin AA, Davis RP. The contribution of fisheries and aquaculture to the global protein s</w:t>
      </w:r>
      <w:r>
        <w:rPr>
          <w:rFonts w:ascii="Calibri" w:hAnsi="Calibri" w:cs="Calibri"/>
        </w:rPr>
        <w:t xml:space="preserve">upply. Food Secur. 2022;14(3):805–27. </w:t>
      </w:r>
    </w:p>
    <w:p w14:paraId="0CDDDCB6" w14:textId="77777777" w:rsidR="00040513" w:rsidRDefault="003F2D4E">
      <w:pPr>
        <w:pStyle w:val="Bibliography1"/>
        <w:rPr>
          <w:rFonts w:ascii="Calibri" w:hAnsi="Calibri" w:cs="Calibri"/>
        </w:rPr>
      </w:pPr>
      <w:r>
        <w:rPr>
          <w:rFonts w:ascii="Calibri" w:hAnsi="Calibri" w:cs="Calibri"/>
        </w:rPr>
        <w:t xml:space="preserve">6. </w:t>
      </w:r>
      <w:r>
        <w:rPr>
          <w:rFonts w:ascii="Calibri" w:hAnsi="Calibri" w:cs="Calibri"/>
        </w:rPr>
        <w:tab/>
        <w:t xml:space="preserve">Noreen S, Hashmi B, Aja PM, Atoki AV. Health benefits of fish and fish by-products—a nutritional and functional perspective. Front Nutr. 2025 May 9;12:1564315. </w:t>
      </w:r>
    </w:p>
    <w:p w14:paraId="3668F69B" w14:textId="77777777" w:rsidR="00040513" w:rsidRDefault="003F2D4E">
      <w:pPr>
        <w:pStyle w:val="Bibliography1"/>
        <w:rPr>
          <w:rFonts w:ascii="Calibri" w:hAnsi="Calibri" w:cs="Calibri"/>
        </w:rPr>
      </w:pPr>
      <w:r>
        <w:rPr>
          <w:rFonts w:ascii="Calibri" w:hAnsi="Calibri" w:cs="Calibri"/>
        </w:rPr>
        <w:t xml:space="preserve">7. </w:t>
      </w:r>
      <w:r>
        <w:rPr>
          <w:rFonts w:ascii="Calibri" w:hAnsi="Calibri" w:cs="Calibri"/>
        </w:rPr>
        <w:tab/>
        <w:t>Sarker IH. Machine Learning: Algorithms, Real-Wo</w:t>
      </w:r>
      <w:r>
        <w:rPr>
          <w:rFonts w:ascii="Calibri" w:hAnsi="Calibri" w:cs="Calibri"/>
        </w:rPr>
        <w:t xml:space="preserve">rld Applications and Research Directions. SN Comput Sci. 2021;2(3):160. </w:t>
      </w:r>
    </w:p>
    <w:p w14:paraId="73C96386" w14:textId="77777777" w:rsidR="00040513" w:rsidRDefault="003F2D4E">
      <w:pPr>
        <w:pStyle w:val="Bibliography1"/>
        <w:rPr>
          <w:rFonts w:ascii="Calibri" w:hAnsi="Calibri" w:cs="Calibri"/>
        </w:rPr>
      </w:pPr>
      <w:r>
        <w:rPr>
          <w:rFonts w:ascii="Calibri" w:hAnsi="Calibri" w:cs="Calibri"/>
        </w:rPr>
        <w:t xml:space="preserve">8. </w:t>
      </w:r>
      <w:r>
        <w:rPr>
          <w:rFonts w:ascii="Calibri" w:hAnsi="Calibri" w:cs="Calibri"/>
        </w:rPr>
        <w:tab/>
        <w:t xml:space="preserve">Majluf P, Matthews K, Pauly D, Skerritt DJ, Palomares MLD. A review of the global use of fishmeal and fish oil and the Fish In:Fish Out metric. Sci Adv. 10(42):eadn5650. </w:t>
      </w:r>
    </w:p>
    <w:p w14:paraId="0FFC0AB0" w14:textId="77777777" w:rsidR="00040513" w:rsidRDefault="003F2D4E">
      <w:pPr>
        <w:pStyle w:val="Bibliography1"/>
        <w:rPr>
          <w:rFonts w:ascii="Calibri" w:hAnsi="Calibri" w:cs="Calibri"/>
        </w:rPr>
      </w:pPr>
      <w:r>
        <w:rPr>
          <w:rFonts w:ascii="Calibri" w:hAnsi="Calibri" w:cs="Calibri"/>
        </w:rPr>
        <w:t xml:space="preserve">9. </w:t>
      </w:r>
      <w:r>
        <w:rPr>
          <w:rFonts w:ascii="Calibri" w:hAnsi="Calibri" w:cs="Calibri"/>
        </w:rPr>
        <w:tab/>
        <w:t>Olse</w:t>
      </w:r>
      <w:r>
        <w:rPr>
          <w:rFonts w:ascii="Calibri" w:hAnsi="Calibri" w:cs="Calibri"/>
        </w:rPr>
        <w:t xml:space="preserve">n RL, Hasan MR. A limited supply of fishmeal: Impact on future increases in global aquaculture production. Trends in Food Science &amp; Technology. 2012 Oct 1;27(2):120–8. </w:t>
      </w:r>
    </w:p>
    <w:p w14:paraId="5332B0EB" w14:textId="77777777" w:rsidR="00040513" w:rsidRDefault="003F2D4E">
      <w:pPr>
        <w:pStyle w:val="Bibliography1"/>
        <w:rPr>
          <w:rFonts w:ascii="Calibri" w:hAnsi="Calibri" w:cs="Calibri"/>
        </w:rPr>
      </w:pPr>
      <w:r>
        <w:rPr>
          <w:rFonts w:ascii="Calibri" w:hAnsi="Calibri" w:cs="Calibri"/>
        </w:rPr>
        <w:t xml:space="preserve">10. </w:t>
      </w:r>
      <w:r>
        <w:rPr>
          <w:rFonts w:ascii="Calibri" w:hAnsi="Calibri" w:cs="Calibri"/>
        </w:rPr>
        <w:tab/>
        <w:t>Macusi ED, Cayacay MA, Borazon EQ, Sales AC, Habib A, Fadli N, et al. Protein Fish</w:t>
      </w:r>
      <w:r>
        <w:rPr>
          <w:rFonts w:ascii="Calibri" w:hAnsi="Calibri" w:cs="Calibri"/>
        </w:rPr>
        <w:t xml:space="preserve">meal Replacement in Aquaculture: A Systematic Review and Implications on Growth and Adoption Viability. Sustainability. 2023 Jan;15(16):12500. </w:t>
      </w:r>
    </w:p>
    <w:p w14:paraId="5AB9FCF0" w14:textId="77777777" w:rsidR="00040513" w:rsidRDefault="003F2D4E">
      <w:pPr>
        <w:pStyle w:val="Bibliography1"/>
        <w:rPr>
          <w:rFonts w:ascii="Calibri" w:hAnsi="Calibri" w:cs="Calibri"/>
        </w:rPr>
      </w:pPr>
      <w:r>
        <w:rPr>
          <w:rFonts w:ascii="Calibri" w:hAnsi="Calibri" w:cs="Calibri"/>
        </w:rPr>
        <w:t xml:space="preserve">11. </w:t>
      </w:r>
      <w:r>
        <w:rPr>
          <w:rFonts w:ascii="Calibri" w:hAnsi="Calibri" w:cs="Calibri"/>
        </w:rPr>
        <w:tab/>
        <w:t>Ndebele-Murisa M, Mubaya CP, Dekesa CH, Samundengo A, Kapute F, Yossa R. Sustainability of Aqua Feeds in Af</w:t>
      </w:r>
      <w:r>
        <w:rPr>
          <w:rFonts w:ascii="Calibri" w:hAnsi="Calibri" w:cs="Calibri"/>
        </w:rPr>
        <w:t xml:space="preserve">rica: A Narrative Review. Sustainability. 2024 Jan;16(23):10323. </w:t>
      </w:r>
    </w:p>
    <w:p w14:paraId="2C296DAA" w14:textId="77777777" w:rsidR="00040513" w:rsidRDefault="003F2D4E">
      <w:pPr>
        <w:pStyle w:val="Bibliography1"/>
        <w:rPr>
          <w:rFonts w:ascii="Calibri" w:hAnsi="Calibri" w:cs="Calibri"/>
        </w:rPr>
      </w:pPr>
      <w:r>
        <w:rPr>
          <w:rFonts w:ascii="Calibri" w:hAnsi="Calibri" w:cs="Calibri"/>
        </w:rPr>
        <w:t xml:space="preserve">12. </w:t>
      </w:r>
      <w:r>
        <w:rPr>
          <w:rFonts w:ascii="Calibri" w:hAnsi="Calibri" w:cs="Calibri"/>
        </w:rPr>
        <w:tab/>
        <w:t>Maulu S, Hasimuna OJ, Haambiya LH, Monde C, Musuka CG, Makorwa TH, et al. Climate Change Effects on Aquaculture Production: Sustainability Implications, Mitigation, and Adaptations. Fro</w:t>
      </w:r>
      <w:r>
        <w:rPr>
          <w:rFonts w:ascii="Calibri" w:hAnsi="Calibri" w:cs="Calibri"/>
        </w:rPr>
        <w:t>nt Sustain Food Syst [Internet]. 2021 Mar 12 [cited 2025 Sep 18];5. Available from: https://www.frontiersin.org/journals/sustainable-food-systems/articles/10.3389/fsufs.2021.609097/full</w:t>
      </w:r>
    </w:p>
    <w:p w14:paraId="4C60CA81" w14:textId="77777777" w:rsidR="00040513" w:rsidRDefault="003F2D4E">
      <w:pPr>
        <w:pStyle w:val="Bibliography1"/>
        <w:rPr>
          <w:rFonts w:ascii="Calibri" w:hAnsi="Calibri" w:cs="Calibri"/>
        </w:rPr>
      </w:pPr>
      <w:r>
        <w:rPr>
          <w:rFonts w:ascii="Calibri" w:hAnsi="Calibri" w:cs="Calibri"/>
        </w:rPr>
        <w:t xml:space="preserve">13. </w:t>
      </w:r>
      <w:r>
        <w:rPr>
          <w:rFonts w:ascii="Calibri" w:hAnsi="Calibri" w:cs="Calibri"/>
        </w:rPr>
        <w:tab/>
        <w:t>Vijayaram S, Ringø E, Ghafarifarsani H, Hoseinifar SH, Ahani S, C</w:t>
      </w:r>
      <w:r>
        <w:rPr>
          <w:rFonts w:ascii="Calibri" w:hAnsi="Calibri" w:cs="Calibri"/>
        </w:rPr>
        <w:t xml:space="preserve">hou CC. Use of Algae in Aquaculture: A Review. Fishes. 2024 Feb;9(2):63. </w:t>
      </w:r>
    </w:p>
    <w:p w14:paraId="38459619" w14:textId="77777777" w:rsidR="00040513" w:rsidRDefault="003F2D4E">
      <w:pPr>
        <w:pStyle w:val="Bibliography1"/>
        <w:rPr>
          <w:rFonts w:ascii="Calibri" w:hAnsi="Calibri" w:cs="Calibri"/>
        </w:rPr>
      </w:pPr>
      <w:r>
        <w:rPr>
          <w:rFonts w:ascii="Calibri" w:hAnsi="Calibri" w:cs="Calibri"/>
        </w:rPr>
        <w:t xml:space="preserve">14. </w:t>
      </w:r>
      <w:r>
        <w:rPr>
          <w:rFonts w:ascii="Calibri" w:hAnsi="Calibri" w:cs="Calibri"/>
        </w:rPr>
        <w:tab/>
      </w:r>
      <w:r>
        <w:rPr>
          <w:rFonts w:ascii="Calibri" w:hAnsi="Calibri" w:cs="Calibri"/>
        </w:rPr>
        <w:t xml:space="preserve">Mititelu M, Lupuliasa D, Neacșu SM, Olteanu G, Busnatu  Ștefan S, Mihai A, et al. Polyunsaturated Fatty Acids and Human Health: A Key to Modern Nutritional Balance in Association with Polyphenolic Compounds from Food Sources. Foods. 2024 Dec 27;14(1):46. </w:t>
      </w:r>
    </w:p>
    <w:p w14:paraId="609C11C0" w14:textId="77777777" w:rsidR="00040513" w:rsidRDefault="003F2D4E">
      <w:pPr>
        <w:pStyle w:val="Bibliography1"/>
        <w:rPr>
          <w:rFonts w:ascii="Calibri" w:hAnsi="Calibri" w:cs="Calibri"/>
        </w:rPr>
      </w:pPr>
      <w:r>
        <w:rPr>
          <w:rFonts w:ascii="Calibri" w:hAnsi="Calibri" w:cs="Calibri"/>
        </w:rPr>
        <w:t xml:space="preserve">15. </w:t>
      </w:r>
      <w:r>
        <w:rPr>
          <w:rFonts w:ascii="Calibri" w:hAnsi="Calibri" w:cs="Calibri"/>
        </w:rPr>
        <w:tab/>
        <w:t xml:space="preserve">Sheikhzadeh N, Soltani M, Heidarieh M, Ghorbani M. Role of Dietary Microalgae on Fish Health and Fillet Quality: Recent Insights and Future Prospects. Fishes. 2024 Jan;9(1):26. </w:t>
      </w:r>
    </w:p>
    <w:p w14:paraId="5E61D654" w14:textId="77777777" w:rsidR="00040513" w:rsidRDefault="003F2D4E">
      <w:pPr>
        <w:pStyle w:val="Bibliography1"/>
        <w:rPr>
          <w:rFonts w:ascii="Calibri" w:hAnsi="Calibri" w:cs="Calibri"/>
        </w:rPr>
      </w:pPr>
      <w:r>
        <w:rPr>
          <w:rFonts w:ascii="Calibri" w:hAnsi="Calibri" w:cs="Calibri"/>
        </w:rPr>
        <w:t xml:space="preserve">16. </w:t>
      </w:r>
      <w:r>
        <w:rPr>
          <w:rFonts w:ascii="Calibri" w:hAnsi="Calibri" w:cs="Calibri"/>
        </w:rPr>
        <w:tab/>
        <w:t>Martínez-Ruiz FE, Andrade-Bustamante G, Holguín-Peña RJ, Renganathan</w:t>
      </w:r>
      <w:r>
        <w:rPr>
          <w:rFonts w:ascii="Calibri" w:hAnsi="Calibri" w:cs="Calibri"/>
        </w:rPr>
        <w:t xml:space="preserve"> P, Gaysina LA, Sukhanova NV, et al. Microalgae as Functional Food Ingredients: Nutritional Benefits, Challenges, and Regulatory Considerations for Safe Consumption. Biomass. 2025 Jun;5(2):25. </w:t>
      </w:r>
    </w:p>
    <w:p w14:paraId="6A683DB6" w14:textId="77777777" w:rsidR="00040513" w:rsidRDefault="003F2D4E">
      <w:pPr>
        <w:pStyle w:val="Bibliography1"/>
        <w:rPr>
          <w:rFonts w:ascii="Calibri" w:hAnsi="Calibri" w:cs="Calibri"/>
        </w:rPr>
      </w:pPr>
      <w:r>
        <w:rPr>
          <w:rFonts w:ascii="Calibri" w:hAnsi="Calibri" w:cs="Calibri"/>
        </w:rPr>
        <w:lastRenderedPageBreak/>
        <w:t xml:space="preserve">17. </w:t>
      </w:r>
      <w:r>
        <w:rPr>
          <w:rFonts w:ascii="Calibri" w:hAnsi="Calibri" w:cs="Calibri"/>
        </w:rPr>
        <w:tab/>
        <w:t>Xi L, Lu Q, Liu Y, Su J, Chen W, Gong Y, et al. Effects o</w:t>
      </w:r>
      <w:r>
        <w:rPr>
          <w:rFonts w:ascii="Calibri" w:hAnsi="Calibri" w:cs="Calibri"/>
        </w:rPr>
        <w:t xml:space="preserve">f fish meal replacement with Chlorella meal on growth performance, pigmentation, and liver health of largemouth bass (Micropterus salmoides). Anim Nutr. 2022 Apr 4;10:26–40. </w:t>
      </w:r>
    </w:p>
    <w:p w14:paraId="3C147038" w14:textId="77777777" w:rsidR="00040513" w:rsidRDefault="003F2D4E">
      <w:pPr>
        <w:pStyle w:val="Bibliography1"/>
        <w:rPr>
          <w:rFonts w:ascii="Calibri" w:hAnsi="Calibri" w:cs="Calibri"/>
        </w:rPr>
      </w:pPr>
      <w:r>
        <w:rPr>
          <w:rFonts w:ascii="Calibri" w:hAnsi="Calibri" w:cs="Calibri"/>
        </w:rPr>
        <w:t xml:space="preserve">18. </w:t>
      </w:r>
      <w:r>
        <w:rPr>
          <w:rFonts w:ascii="Calibri" w:hAnsi="Calibri" w:cs="Calibri"/>
        </w:rPr>
        <w:tab/>
        <w:t>Podgórska-Kryszczuk I. Spirulina—An Invaluable Source of Macro- and Micronut</w:t>
      </w:r>
      <w:r>
        <w:rPr>
          <w:rFonts w:ascii="Calibri" w:hAnsi="Calibri" w:cs="Calibri"/>
        </w:rPr>
        <w:t xml:space="preserve">rients with Broad Biological Activity and Application Potential. Molecules. 2024 Nov 15;29(22):5387. </w:t>
      </w:r>
    </w:p>
    <w:p w14:paraId="7721ECE8" w14:textId="77777777" w:rsidR="00040513" w:rsidRDefault="003F2D4E">
      <w:pPr>
        <w:pStyle w:val="Bibliography1"/>
        <w:rPr>
          <w:rFonts w:ascii="Calibri" w:hAnsi="Calibri" w:cs="Calibri"/>
        </w:rPr>
      </w:pPr>
      <w:r>
        <w:rPr>
          <w:rFonts w:ascii="Calibri" w:hAnsi="Calibri" w:cs="Calibri"/>
        </w:rPr>
        <w:t xml:space="preserve">19. </w:t>
      </w:r>
      <w:r>
        <w:rPr>
          <w:rFonts w:ascii="Calibri" w:hAnsi="Calibri" w:cs="Calibri"/>
        </w:rPr>
        <w:tab/>
        <w:t>Oslan SNH, Tan JS, Oslan SN, Matanjun P, Mokhtar RAM, Shapawi R, et al. Haematococcus pluvialis as a Potential Source of Astaxanthin with Diverse App</w:t>
      </w:r>
      <w:r>
        <w:rPr>
          <w:rFonts w:ascii="Calibri" w:hAnsi="Calibri" w:cs="Calibri"/>
        </w:rPr>
        <w:t xml:space="preserve">lications in Industrial Sectors: Current Research and Future Directions. Molecules. 2021 Oct 27;26(21):6470. </w:t>
      </w:r>
    </w:p>
    <w:p w14:paraId="6B8A74F1" w14:textId="77777777" w:rsidR="00040513" w:rsidRDefault="003F2D4E">
      <w:pPr>
        <w:pStyle w:val="Bibliography1"/>
        <w:rPr>
          <w:rFonts w:ascii="Calibri" w:hAnsi="Calibri" w:cs="Calibri"/>
        </w:rPr>
      </w:pPr>
      <w:r>
        <w:rPr>
          <w:rFonts w:ascii="Calibri" w:hAnsi="Calibri" w:cs="Calibri"/>
        </w:rPr>
        <w:t xml:space="preserve">20. </w:t>
      </w:r>
      <w:r>
        <w:rPr>
          <w:rFonts w:ascii="Calibri" w:hAnsi="Calibri" w:cs="Calibri"/>
        </w:rPr>
        <w:tab/>
        <w:t>Chaves AAM, Martins CF, Ribeiro DM, Maia MRG, Fonseca AJM, Cabrita ARJ, et al. Digestibility and Nutritional Value of Microalga Tetraselmis s</w:t>
      </w:r>
      <w:r>
        <w:rPr>
          <w:rFonts w:ascii="Calibri" w:hAnsi="Calibri" w:cs="Calibri"/>
        </w:rPr>
        <w:t xml:space="preserve">p. for Weaner Piglets. Animals (Basel). 2025 Mar 27;15(7):967. </w:t>
      </w:r>
    </w:p>
    <w:p w14:paraId="39B53AB6" w14:textId="77777777" w:rsidR="00040513" w:rsidRDefault="003F2D4E">
      <w:pPr>
        <w:pStyle w:val="Bibliography1"/>
        <w:rPr>
          <w:rFonts w:ascii="Calibri" w:hAnsi="Calibri" w:cs="Calibri"/>
        </w:rPr>
      </w:pPr>
      <w:r>
        <w:rPr>
          <w:rFonts w:ascii="Calibri" w:hAnsi="Calibri" w:cs="Calibri"/>
        </w:rPr>
        <w:t xml:space="preserve">21. </w:t>
      </w:r>
      <w:r>
        <w:rPr>
          <w:rFonts w:ascii="Calibri" w:hAnsi="Calibri" w:cs="Calibri"/>
        </w:rPr>
        <w:tab/>
        <w:t>Ayala MD, Chaves-Pozo E, Sáez MI, Alarcón FJ, Martínez TF, Arizcun M. Effects of Micro- and Macroalgae-Supplemented Diets on Growth and Muscle Fibrillar Constitution of Gilthead Seabream,</w:t>
      </w:r>
      <w:r>
        <w:rPr>
          <w:rFonts w:ascii="Calibri" w:hAnsi="Calibri" w:cs="Calibri"/>
        </w:rPr>
        <w:t xml:space="preserve"> Sparus aurata L., in the Final On-Growing Phase. Fishes. 2025 Jun;10(6):262. </w:t>
      </w:r>
    </w:p>
    <w:p w14:paraId="789A2703" w14:textId="77777777" w:rsidR="00040513" w:rsidRDefault="003F2D4E">
      <w:pPr>
        <w:pStyle w:val="Bibliography1"/>
        <w:rPr>
          <w:rFonts w:ascii="Calibri" w:hAnsi="Calibri" w:cs="Calibri"/>
        </w:rPr>
      </w:pPr>
      <w:r>
        <w:rPr>
          <w:rFonts w:ascii="Calibri" w:hAnsi="Calibri" w:cs="Calibri"/>
        </w:rPr>
        <w:t xml:space="preserve">22. </w:t>
      </w:r>
      <w:r>
        <w:rPr>
          <w:rFonts w:ascii="Calibri" w:hAnsi="Calibri" w:cs="Calibri"/>
        </w:rPr>
        <w:tab/>
        <w:t>Ahmad A, Imran M, Ahsan H. Biomarkers as Biomedical Bioindicators: Approaches and Techniques for the Detection, Analysis, and Validation of Novel Biomarkers of Diseases. Ph</w:t>
      </w:r>
      <w:r>
        <w:rPr>
          <w:rFonts w:ascii="Calibri" w:hAnsi="Calibri" w:cs="Calibri"/>
        </w:rPr>
        <w:t xml:space="preserve">armaceutics. 2023 May 31;15(6):1630. </w:t>
      </w:r>
    </w:p>
    <w:p w14:paraId="4CD7A88F" w14:textId="77777777" w:rsidR="00040513" w:rsidRDefault="003F2D4E">
      <w:pPr>
        <w:pStyle w:val="Bibliography1"/>
        <w:rPr>
          <w:rFonts w:ascii="Calibri" w:hAnsi="Calibri" w:cs="Calibri"/>
        </w:rPr>
      </w:pPr>
      <w:r>
        <w:rPr>
          <w:rFonts w:ascii="Calibri" w:hAnsi="Calibri" w:cs="Calibri"/>
        </w:rPr>
        <w:t xml:space="preserve">23. </w:t>
      </w:r>
      <w:r>
        <w:rPr>
          <w:rFonts w:ascii="Calibri" w:hAnsi="Calibri" w:cs="Calibri"/>
        </w:rPr>
        <w:tab/>
        <w:t xml:space="preserve">Lu Q, Lu Y, Yang L. Challenging problems of applying microalgae for aquaculture environment protection and nutrition supplementation: A long road traveled and still a far way to go. Front Bioeng Biotechnol </w:t>
      </w:r>
      <w:r>
        <w:rPr>
          <w:rFonts w:ascii="Calibri" w:hAnsi="Calibri" w:cs="Calibri"/>
        </w:rPr>
        <w:t>[Internet]. 2023 Mar 3 [cited 2025 Sep 18];11. Available from: https://www.frontiersin.org/journals/bioengineering-and-biotechnology/articles/10.3389/fbioe.2023.1151440/full</w:t>
      </w:r>
    </w:p>
    <w:p w14:paraId="086A4334" w14:textId="77777777" w:rsidR="00040513" w:rsidRDefault="003F2D4E">
      <w:pPr>
        <w:pStyle w:val="Bibliography1"/>
        <w:rPr>
          <w:rFonts w:ascii="Calibri" w:hAnsi="Calibri" w:cs="Calibri"/>
        </w:rPr>
      </w:pPr>
      <w:r>
        <w:rPr>
          <w:rFonts w:ascii="Calibri" w:hAnsi="Calibri" w:cs="Calibri"/>
        </w:rPr>
        <w:t xml:space="preserve">24. </w:t>
      </w:r>
      <w:r>
        <w:rPr>
          <w:rFonts w:ascii="Calibri" w:hAnsi="Calibri" w:cs="Calibri"/>
        </w:rPr>
        <w:tab/>
        <w:t xml:space="preserve">Lee S, Park CO, Choi W, Bae J, Kim J, Choi S, et al. Partial Substitution of </w:t>
      </w:r>
      <w:r>
        <w:rPr>
          <w:rFonts w:ascii="Calibri" w:hAnsi="Calibri" w:cs="Calibri"/>
        </w:rPr>
        <w:t xml:space="preserve">Fish Oil with Microalgae (Schizochytrium sp.) Can Improve Growth Performance, Nonspecific Immunity and Disease Resistance in Rainbow Trout, Oncorhynchus mykiss. Animals (Basel). 2022 May 9;12(9):1220. </w:t>
      </w:r>
    </w:p>
    <w:p w14:paraId="6FA0DFC7" w14:textId="77777777" w:rsidR="00040513" w:rsidRDefault="003F2D4E">
      <w:pPr>
        <w:pStyle w:val="Bibliography1"/>
        <w:rPr>
          <w:rFonts w:ascii="Calibri" w:hAnsi="Calibri" w:cs="Calibri"/>
        </w:rPr>
      </w:pPr>
      <w:r>
        <w:rPr>
          <w:rFonts w:ascii="Calibri" w:hAnsi="Calibri" w:cs="Calibri"/>
        </w:rPr>
        <w:t xml:space="preserve">25. </w:t>
      </w:r>
      <w:r>
        <w:rPr>
          <w:rFonts w:ascii="Calibri" w:hAnsi="Calibri" w:cs="Calibri"/>
        </w:rPr>
        <w:tab/>
        <w:t xml:space="preserve">Velichkova K, Sirakov I, Stoyanova S, Simitchiev </w:t>
      </w:r>
      <w:r>
        <w:rPr>
          <w:rFonts w:ascii="Calibri" w:hAnsi="Calibri" w:cs="Calibri"/>
        </w:rPr>
        <w:t xml:space="preserve">A, Yovchev D, Stamatova-Yovcheva K. Effect of Replacing Fishmeal with Algal Meal on Growth Parameters and Meat Composition in Rainbow Trout (Oncorhynchus mykiss W.). Fishes. 2024 Jul;9(7):249. </w:t>
      </w:r>
    </w:p>
    <w:p w14:paraId="09B5D6D9" w14:textId="77777777" w:rsidR="00040513" w:rsidRDefault="003F2D4E">
      <w:pPr>
        <w:pStyle w:val="Bibliography1"/>
        <w:rPr>
          <w:rFonts w:ascii="Calibri" w:hAnsi="Calibri" w:cs="Calibri"/>
        </w:rPr>
      </w:pPr>
      <w:r>
        <w:rPr>
          <w:rFonts w:ascii="Calibri" w:hAnsi="Calibri" w:cs="Calibri"/>
        </w:rPr>
        <w:t xml:space="preserve">26. </w:t>
      </w:r>
      <w:r>
        <w:rPr>
          <w:rFonts w:ascii="Calibri" w:hAnsi="Calibri" w:cs="Calibri"/>
        </w:rPr>
        <w:tab/>
        <w:t xml:space="preserve">Annamalai SN, Das P, Thaher MIA, Abdul Quadir M, Khan S, </w:t>
      </w:r>
      <w:r>
        <w:rPr>
          <w:rFonts w:ascii="Calibri" w:hAnsi="Calibri" w:cs="Calibri"/>
        </w:rPr>
        <w:t xml:space="preserve">Mahata C, et al. Nutrients and Energy Digestibility of Microalgal Biomass for Fish Feed Applications. Sustainability. 2021 Jan;13(23):13211. </w:t>
      </w:r>
    </w:p>
    <w:p w14:paraId="1FFFF88F" w14:textId="77777777" w:rsidR="00040513" w:rsidRDefault="003F2D4E">
      <w:pPr>
        <w:pStyle w:val="Bibliography1"/>
        <w:rPr>
          <w:rFonts w:ascii="Calibri" w:hAnsi="Calibri" w:cs="Calibri"/>
        </w:rPr>
      </w:pPr>
      <w:r>
        <w:rPr>
          <w:rFonts w:ascii="Calibri" w:hAnsi="Calibri" w:cs="Calibri"/>
        </w:rPr>
        <w:t xml:space="preserve">27. </w:t>
      </w:r>
      <w:r>
        <w:rPr>
          <w:rFonts w:ascii="Calibri" w:hAnsi="Calibri" w:cs="Calibri"/>
        </w:rPr>
        <w:tab/>
        <w:t>Sheikhzadeh N, Soltani M, Heidarieh M, Ghorbani M. Role of Dietary Microalgae on Fish Health and Fillet Quali</w:t>
      </w:r>
      <w:r>
        <w:rPr>
          <w:rFonts w:ascii="Calibri" w:hAnsi="Calibri" w:cs="Calibri"/>
        </w:rPr>
        <w:t xml:space="preserve">ty: Recent Insights and Future Prospects. Fishes. 2024 Jan;9(1):26. </w:t>
      </w:r>
    </w:p>
    <w:p w14:paraId="39EF427E" w14:textId="77777777" w:rsidR="00040513" w:rsidRDefault="003F2D4E">
      <w:pPr>
        <w:pStyle w:val="Bibliography1"/>
        <w:rPr>
          <w:rFonts w:ascii="Calibri" w:hAnsi="Calibri" w:cs="Calibri"/>
        </w:rPr>
      </w:pPr>
      <w:r>
        <w:rPr>
          <w:rFonts w:ascii="Calibri" w:hAnsi="Calibri" w:cs="Calibri"/>
        </w:rPr>
        <w:t xml:space="preserve">28. </w:t>
      </w:r>
      <w:r>
        <w:rPr>
          <w:rFonts w:ascii="Calibri" w:hAnsi="Calibri" w:cs="Calibri"/>
        </w:rPr>
        <w:tab/>
        <w:t xml:space="preserve">Potential of microalgae as a sustainable feed ingredient for aquaculture. Journal of Biotechnology. 2021 Nov 20;341:1–20. </w:t>
      </w:r>
    </w:p>
    <w:p w14:paraId="2AD6AC9F" w14:textId="77777777" w:rsidR="00040513" w:rsidRDefault="003F2D4E">
      <w:pPr>
        <w:pStyle w:val="Bibliography1"/>
        <w:rPr>
          <w:rFonts w:ascii="Calibri" w:hAnsi="Calibri" w:cs="Calibri"/>
        </w:rPr>
      </w:pPr>
      <w:r>
        <w:rPr>
          <w:rFonts w:ascii="Calibri" w:hAnsi="Calibri" w:cs="Calibri"/>
        </w:rPr>
        <w:lastRenderedPageBreak/>
        <w:t xml:space="preserve">29. </w:t>
      </w:r>
      <w:r>
        <w:rPr>
          <w:rFonts w:ascii="Calibri" w:hAnsi="Calibri" w:cs="Calibri"/>
        </w:rPr>
        <w:tab/>
        <w:t>Rosenau S, Oertel E, Dietz C, Wessels S, Tetens J, Mör</w:t>
      </w:r>
      <w:r>
        <w:rPr>
          <w:rFonts w:ascii="Calibri" w:hAnsi="Calibri" w:cs="Calibri"/>
        </w:rPr>
        <w:t xml:space="preserve">lein D, et al. Total Replacement of Fishmeal by Spirulina (Arthrospira platensis) and Its Effect on Growth Performance and Product Quality of African Catfish (Clarias gariepinus). Sustainability. 2021 Jan;13(16):8726. </w:t>
      </w:r>
    </w:p>
    <w:p w14:paraId="08A9293B" w14:textId="77777777" w:rsidR="00040513" w:rsidRDefault="003F2D4E">
      <w:pPr>
        <w:pStyle w:val="Bibliography1"/>
        <w:rPr>
          <w:rFonts w:ascii="Calibri" w:hAnsi="Calibri" w:cs="Calibri"/>
        </w:rPr>
      </w:pPr>
      <w:r>
        <w:rPr>
          <w:rFonts w:ascii="Calibri" w:hAnsi="Calibri" w:cs="Calibri"/>
        </w:rPr>
        <w:t xml:space="preserve">30. </w:t>
      </w:r>
      <w:r>
        <w:rPr>
          <w:rFonts w:ascii="Calibri" w:hAnsi="Calibri" w:cs="Calibri"/>
        </w:rPr>
        <w:tab/>
        <w:t>Sarker PK, Figueroa E, Kapuscins</w:t>
      </w:r>
      <w:r>
        <w:rPr>
          <w:rFonts w:ascii="Calibri" w:hAnsi="Calibri" w:cs="Calibri"/>
        </w:rPr>
        <w:t>ki AR, McKuin B, Schoffstall BV, Fitzgerald D, et al. Towards cleaner environment: recycling microalgal co-product to reduce emissions and impacts while eliminating fishmeal in rainbow trout feed for sustainable aquaculture. Environ Sci Pollut Res. 2024 Ju</w:t>
      </w:r>
      <w:r>
        <w:rPr>
          <w:rFonts w:ascii="Calibri" w:hAnsi="Calibri" w:cs="Calibri"/>
        </w:rPr>
        <w:t xml:space="preserve">l 1;31(33):46073–86. </w:t>
      </w:r>
    </w:p>
    <w:p w14:paraId="5C9F6B43" w14:textId="77777777" w:rsidR="00040513" w:rsidRDefault="003F2D4E">
      <w:pPr>
        <w:pStyle w:val="Bibliography1"/>
        <w:rPr>
          <w:rFonts w:ascii="Calibri" w:hAnsi="Calibri" w:cs="Calibri"/>
        </w:rPr>
      </w:pPr>
      <w:r>
        <w:rPr>
          <w:rFonts w:ascii="Calibri" w:hAnsi="Calibri" w:cs="Calibri"/>
        </w:rPr>
        <w:t xml:space="preserve">31. </w:t>
      </w:r>
      <w:r>
        <w:rPr>
          <w:rFonts w:ascii="Calibri" w:hAnsi="Calibri" w:cs="Calibri"/>
        </w:rPr>
        <w:tab/>
        <w:t xml:space="preserve">Lall SP, Kaushik SJ. Nutrition and Metabolism of Minerals in Fish. Animals (Basel). 2021 Sep 16;11(9):2711. </w:t>
      </w:r>
    </w:p>
    <w:p w14:paraId="6AE2D755" w14:textId="77777777" w:rsidR="00040513" w:rsidRDefault="003F2D4E">
      <w:pPr>
        <w:pStyle w:val="Bibliography1"/>
        <w:rPr>
          <w:rFonts w:ascii="Calibri" w:hAnsi="Calibri" w:cs="Calibri"/>
        </w:rPr>
      </w:pPr>
      <w:r>
        <w:rPr>
          <w:rFonts w:ascii="Calibri" w:hAnsi="Calibri" w:cs="Calibri"/>
        </w:rPr>
        <w:t xml:space="preserve">32. </w:t>
      </w:r>
      <w:r>
        <w:rPr>
          <w:rFonts w:ascii="Calibri" w:hAnsi="Calibri" w:cs="Calibri"/>
        </w:rPr>
        <w:tab/>
        <w:t>Jin JH, Wang HJ, Amenyogbe E, Lu Y, Xie RT, Wang ZL, et al. Effects of ammonia nitrogen stress on liver tissue stru</w:t>
      </w:r>
      <w:r>
        <w:rPr>
          <w:rFonts w:ascii="Calibri" w:hAnsi="Calibri" w:cs="Calibri"/>
        </w:rPr>
        <w:t>cture and physiological indicators, and metabolomic analysis of juvenile four-finger threadfin (Eleutheronema tetradactylum). Front Mar Sci [Internet]. 2025 Feb 26 [cited 2025 Sep 18];12. Available from: https://www.frontiersin.org/journals/marine-science/</w:t>
      </w:r>
      <w:r>
        <w:rPr>
          <w:rFonts w:ascii="Calibri" w:hAnsi="Calibri" w:cs="Calibri"/>
        </w:rPr>
        <w:t>articles/10.3389/fmars.2025.1549668/full</w:t>
      </w:r>
    </w:p>
    <w:p w14:paraId="1B6BCA99" w14:textId="77777777" w:rsidR="00040513" w:rsidRDefault="003F2D4E">
      <w:pPr>
        <w:pStyle w:val="Bibliography1"/>
        <w:rPr>
          <w:rFonts w:ascii="Calibri" w:hAnsi="Calibri" w:cs="Calibri"/>
        </w:rPr>
      </w:pPr>
      <w:r>
        <w:rPr>
          <w:rFonts w:ascii="Calibri" w:hAnsi="Calibri" w:cs="Calibri"/>
        </w:rPr>
        <w:t xml:space="preserve">33. </w:t>
      </w:r>
      <w:r>
        <w:rPr>
          <w:rFonts w:ascii="Calibri" w:hAnsi="Calibri" w:cs="Calibri"/>
        </w:rPr>
        <w:tab/>
        <w:t xml:space="preserve">Nathanailides C, Kolygas M, Tsoumani M, Gouva E, Mavraganis T, Karayanni H. Addressing Phosphorus Waste in Open Flow Freshwater Fish Farms: Challenges and Solutions. Fishes. 2023 Sep;8(9):442. </w:t>
      </w:r>
    </w:p>
    <w:p w14:paraId="114806A8" w14:textId="77777777" w:rsidR="00040513" w:rsidRDefault="003F2D4E">
      <w:pPr>
        <w:pStyle w:val="Bibliography1"/>
        <w:rPr>
          <w:rFonts w:ascii="Calibri" w:hAnsi="Calibri" w:cs="Calibri"/>
        </w:rPr>
      </w:pPr>
      <w:r>
        <w:rPr>
          <w:rFonts w:ascii="Calibri" w:hAnsi="Calibri" w:cs="Calibri"/>
        </w:rPr>
        <w:t xml:space="preserve">34. </w:t>
      </w:r>
      <w:r>
        <w:rPr>
          <w:rFonts w:ascii="Calibri" w:hAnsi="Calibri" w:cs="Calibri"/>
        </w:rPr>
        <w:tab/>
        <w:t>Mes W, Kers</w:t>
      </w:r>
      <w:r>
        <w:rPr>
          <w:rFonts w:ascii="Calibri" w:hAnsi="Calibri" w:cs="Calibri"/>
        </w:rPr>
        <w:t xml:space="preserve">ten P, Maas RM, Eding EH, Jetten MSM, Siepel H, et al. Effects of demand-feeding and dietary protein level on nitrogen metabolism and symbiont dinitrogen gas production of common carp (Cyprinus carpio, L.). Front Physiol. 2023 Feb 7;14:1111404. </w:t>
      </w:r>
    </w:p>
    <w:p w14:paraId="133421EB" w14:textId="77777777" w:rsidR="00040513" w:rsidRDefault="003F2D4E">
      <w:pPr>
        <w:pStyle w:val="Bibliography1"/>
        <w:rPr>
          <w:rFonts w:ascii="Calibri" w:hAnsi="Calibri" w:cs="Calibri"/>
        </w:rPr>
      </w:pPr>
      <w:r>
        <w:rPr>
          <w:rFonts w:ascii="Calibri" w:hAnsi="Calibri" w:cs="Calibri"/>
        </w:rPr>
        <w:t xml:space="preserve">35. </w:t>
      </w:r>
      <w:r>
        <w:rPr>
          <w:rFonts w:ascii="Calibri" w:hAnsi="Calibri" w:cs="Calibri"/>
        </w:rPr>
        <w:tab/>
        <w:t>Miliá</w:t>
      </w:r>
      <w:r>
        <w:rPr>
          <w:rFonts w:ascii="Calibri" w:hAnsi="Calibri" w:cs="Calibri"/>
        </w:rPr>
        <w:t>n-Sorribes MC, Tomás-Vidal A, Peñaranda DS, Carpintero L, Mesa JS, Dupuy J, et al. Estimation of Phosphorus and Nitrogen Waste in Rainbow Trout (Oncorhynchus mykiss, Walbaum, 1792) Diets Including Different Inorganic Phosphorus Sources. Animals (Basel). 20</w:t>
      </w:r>
      <w:r>
        <w:rPr>
          <w:rFonts w:ascii="Calibri" w:hAnsi="Calibri" w:cs="Calibri"/>
        </w:rPr>
        <w:t xml:space="preserve">21 Jun 7;11(6):1700. </w:t>
      </w:r>
    </w:p>
    <w:p w14:paraId="5205E167" w14:textId="77777777" w:rsidR="00040513" w:rsidRDefault="003F2D4E">
      <w:pPr>
        <w:pStyle w:val="Bibliography1"/>
        <w:rPr>
          <w:rFonts w:ascii="Calibri" w:hAnsi="Calibri" w:cs="Calibri"/>
        </w:rPr>
      </w:pPr>
      <w:r>
        <w:rPr>
          <w:rFonts w:ascii="Calibri" w:hAnsi="Calibri" w:cs="Calibri"/>
        </w:rPr>
        <w:t xml:space="preserve">36. </w:t>
      </w:r>
      <w:r>
        <w:rPr>
          <w:rFonts w:ascii="Calibri" w:hAnsi="Calibri" w:cs="Calibri"/>
        </w:rPr>
        <w:tab/>
        <w:t xml:space="preserve">Costa MM, Spínola MP, Prates JAM. Microalgae as an Alternative Mineral Source in Poultry Nutrition. Vet Sci. 2024 Jan 20;11(1):44. </w:t>
      </w:r>
    </w:p>
    <w:p w14:paraId="46A50CA0" w14:textId="77777777" w:rsidR="00040513" w:rsidRDefault="003F2D4E">
      <w:pPr>
        <w:pStyle w:val="Bibliography1"/>
        <w:rPr>
          <w:rFonts w:ascii="Calibri" w:hAnsi="Calibri" w:cs="Calibri"/>
        </w:rPr>
      </w:pPr>
      <w:r>
        <w:rPr>
          <w:rFonts w:ascii="Calibri" w:hAnsi="Calibri" w:cs="Calibri"/>
        </w:rPr>
        <w:t xml:space="preserve">37. </w:t>
      </w:r>
      <w:r>
        <w:rPr>
          <w:rFonts w:ascii="Calibri" w:hAnsi="Calibri" w:cs="Calibri"/>
        </w:rPr>
        <w:tab/>
        <w:t>Namba K, Dolatimehr A. Microalgae as Bio-based Circular Solutions for Harmful Algal Bloom (H</w:t>
      </w:r>
      <w:r>
        <w:rPr>
          <w:rFonts w:ascii="Calibri" w:hAnsi="Calibri" w:cs="Calibri"/>
        </w:rPr>
        <w:t>AB) in Lake Tegel, Berlin, Germany. In: Zandaryaa S, Fares A, Eckstein G, editors. Emerging Pollutants: Protecting Water Quality for the Health of People and the Environment [Internet]. Cham: Springer Nature Switzerland; 2025 [cited 2025 Sep 18]. p. 343–72</w:t>
      </w:r>
      <w:r>
        <w:rPr>
          <w:rFonts w:ascii="Calibri" w:hAnsi="Calibri" w:cs="Calibri"/>
        </w:rPr>
        <w:t>. Available from: https://doi.org/10.1007/978-3-031-71758-1_16</w:t>
      </w:r>
    </w:p>
    <w:p w14:paraId="44E238A8" w14:textId="77777777" w:rsidR="00040513" w:rsidRDefault="003F2D4E">
      <w:pPr>
        <w:pStyle w:val="Bibliography1"/>
        <w:rPr>
          <w:rFonts w:ascii="Calibri" w:hAnsi="Calibri" w:cs="Calibri"/>
        </w:rPr>
      </w:pPr>
      <w:r>
        <w:rPr>
          <w:rFonts w:ascii="Calibri" w:hAnsi="Calibri" w:cs="Calibri"/>
        </w:rPr>
        <w:t xml:space="preserve">38. </w:t>
      </w:r>
      <w:r>
        <w:rPr>
          <w:rFonts w:ascii="Calibri" w:hAnsi="Calibri" w:cs="Calibri"/>
        </w:rPr>
        <w:tab/>
        <w:t xml:space="preserve">Balasubramaniam V, Rathi DNG, Mustar S, Lee JC. Microalgae as an Eco-Friendly and Functional Ingredient for Sustainable Aquafeed. Aquaculture Journal. 2025 Sep;5(3):14. </w:t>
      </w:r>
    </w:p>
    <w:p w14:paraId="35A45967" w14:textId="77777777" w:rsidR="00040513" w:rsidRDefault="003F2D4E">
      <w:pPr>
        <w:pStyle w:val="Bibliography1"/>
        <w:rPr>
          <w:rFonts w:ascii="Calibri" w:hAnsi="Calibri" w:cs="Calibri"/>
        </w:rPr>
      </w:pPr>
      <w:r>
        <w:rPr>
          <w:rFonts w:ascii="Calibri" w:hAnsi="Calibri" w:cs="Calibri"/>
        </w:rPr>
        <w:t xml:space="preserve">39. </w:t>
      </w:r>
      <w:r>
        <w:rPr>
          <w:rFonts w:ascii="Calibri" w:hAnsi="Calibri" w:cs="Calibri"/>
        </w:rPr>
        <w:tab/>
        <w:t xml:space="preserve">Abdur Razzak </w:t>
      </w:r>
      <w:r>
        <w:rPr>
          <w:rFonts w:ascii="Calibri" w:hAnsi="Calibri" w:cs="Calibri"/>
        </w:rPr>
        <w:t xml:space="preserve">S, Bahar K, Islam KMO, Haniffa AK, Faruque MO, Hossain SMZ, et al. Microalgae cultivation in photobioreactors: sustainable solutions for a greener future. Green Chemical Engineering. 2024 Dec 1;5(4):418–39. </w:t>
      </w:r>
    </w:p>
    <w:p w14:paraId="7D068C1F" w14:textId="77777777" w:rsidR="00040513" w:rsidRDefault="003F2D4E">
      <w:pPr>
        <w:pStyle w:val="Bibliography1"/>
        <w:rPr>
          <w:rFonts w:ascii="Calibri" w:hAnsi="Calibri" w:cs="Calibri"/>
        </w:rPr>
      </w:pPr>
      <w:r>
        <w:rPr>
          <w:rFonts w:ascii="Calibri" w:hAnsi="Calibri" w:cs="Calibri"/>
        </w:rPr>
        <w:t xml:space="preserve">40. </w:t>
      </w:r>
      <w:r>
        <w:rPr>
          <w:rFonts w:ascii="Calibri" w:hAnsi="Calibri" w:cs="Calibri"/>
        </w:rPr>
        <w:tab/>
        <w:t>Novoveská L, Nielsen SL, Eroldoğan OT, Hazn</w:t>
      </w:r>
      <w:r>
        <w:rPr>
          <w:rFonts w:ascii="Calibri" w:hAnsi="Calibri" w:cs="Calibri"/>
        </w:rPr>
        <w:t xml:space="preserve">edaroglu BZ, Rinkevich B, Fazi S, et al. Overview and Challenges of Large-Scale Cultivation of Photosynthetic Microalgae and Cyanobacteria. Marine Drugs. 2023 Aug;21(8):445. </w:t>
      </w:r>
    </w:p>
    <w:p w14:paraId="7F3A7AF1" w14:textId="77777777" w:rsidR="00040513" w:rsidRDefault="003F2D4E">
      <w:pPr>
        <w:pStyle w:val="Bibliography1"/>
        <w:rPr>
          <w:rFonts w:ascii="Calibri" w:hAnsi="Calibri" w:cs="Calibri"/>
        </w:rPr>
      </w:pPr>
      <w:r>
        <w:rPr>
          <w:rFonts w:ascii="Calibri" w:hAnsi="Calibri" w:cs="Calibri"/>
        </w:rPr>
        <w:lastRenderedPageBreak/>
        <w:t xml:space="preserve">41. </w:t>
      </w:r>
      <w:r>
        <w:rPr>
          <w:rFonts w:ascii="Calibri" w:hAnsi="Calibri" w:cs="Calibri"/>
        </w:rPr>
        <w:tab/>
        <w:t>Aragão C, Gonçalves AT, Costas B, Azeredo R, Xavier MJ, Engrola S. Alternati</w:t>
      </w:r>
      <w:r>
        <w:rPr>
          <w:rFonts w:ascii="Calibri" w:hAnsi="Calibri" w:cs="Calibri"/>
        </w:rPr>
        <w:t xml:space="preserve">ve Proteins for Fish Diets: Implications beyond Growth. Animals (Basel). 2022 May 7;12(9):1211. </w:t>
      </w:r>
    </w:p>
    <w:p w14:paraId="018B6F28" w14:textId="77777777" w:rsidR="00040513" w:rsidRDefault="003F2D4E">
      <w:pPr>
        <w:pStyle w:val="Bibliography1"/>
        <w:rPr>
          <w:rFonts w:ascii="Calibri" w:hAnsi="Calibri" w:cs="Calibri"/>
        </w:rPr>
      </w:pPr>
      <w:r>
        <w:rPr>
          <w:rFonts w:ascii="Calibri" w:hAnsi="Calibri" w:cs="Calibri"/>
        </w:rPr>
        <w:t xml:space="preserve">42. </w:t>
      </w:r>
      <w:r>
        <w:rPr>
          <w:rFonts w:ascii="Calibri" w:hAnsi="Calibri" w:cs="Calibri"/>
        </w:rPr>
        <w:tab/>
        <w:t>Simon A, Lippemeier S, Mueller J, Schlachter M, Kaiser F, Schulz C. A question of digestion: How microalgae species affects lipid and fatty acid digestibi</w:t>
      </w:r>
      <w:r>
        <w:rPr>
          <w:rFonts w:ascii="Calibri" w:hAnsi="Calibri" w:cs="Calibri"/>
        </w:rPr>
        <w:t>lity in rainbow trout (</w:t>
      </w:r>
      <w:r>
        <w:rPr>
          <w:rFonts w:ascii="Calibri" w:hAnsi="Calibri" w:cs="Calibri"/>
          <w:i/>
          <w:iCs/>
        </w:rPr>
        <w:t>Oncorhynchus mykiss</w:t>
      </w:r>
      <w:r>
        <w:rPr>
          <w:rFonts w:ascii="Calibri" w:hAnsi="Calibri" w:cs="Calibri"/>
        </w:rPr>
        <w:t xml:space="preserve">). Aquaculture. 2024 Dec 15;593:741311. </w:t>
      </w:r>
    </w:p>
    <w:p w14:paraId="5D3411E5" w14:textId="77777777" w:rsidR="00040513" w:rsidRDefault="003F2D4E">
      <w:pPr>
        <w:pStyle w:val="Bibliography1"/>
        <w:rPr>
          <w:rFonts w:ascii="Calibri" w:hAnsi="Calibri" w:cs="Calibri"/>
        </w:rPr>
      </w:pPr>
      <w:r>
        <w:rPr>
          <w:rFonts w:ascii="Calibri" w:hAnsi="Calibri" w:cs="Calibri"/>
        </w:rPr>
        <w:t xml:space="preserve">43. </w:t>
      </w:r>
      <w:r>
        <w:rPr>
          <w:rFonts w:ascii="Calibri" w:hAnsi="Calibri" w:cs="Calibri"/>
        </w:rPr>
        <w:tab/>
      </w:r>
      <w:r>
        <w:rPr>
          <w:rFonts w:ascii="Calibri" w:hAnsi="Calibri" w:cs="Calibri"/>
        </w:rPr>
        <w:t xml:space="preserve">Su M, Bastiaens L, Verspreet J, Hayes M. Applications of Microalgae in Foods, Pharma and Feeds and Their Use as Fertilizers and Biostimulants: Legislation and Regulatory Aspects for Consideration. Foods. 2023 Oct 23;12(20):3878. </w:t>
      </w:r>
    </w:p>
    <w:p w14:paraId="319F5928" w14:textId="77777777" w:rsidR="00040513" w:rsidRDefault="003F2D4E">
      <w:pPr>
        <w:pStyle w:val="Bibliography1"/>
        <w:rPr>
          <w:rFonts w:ascii="Calibri" w:hAnsi="Calibri" w:cs="Calibri"/>
        </w:rPr>
      </w:pPr>
      <w:r>
        <w:rPr>
          <w:rFonts w:ascii="Calibri" w:hAnsi="Calibri" w:cs="Calibri"/>
        </w:rPr>
        <w:t xml:space="preserve">44. </w:t>
      </w:r>
      <w:r>
        <w:rPr>
          <w:rFonts w:ascii="Calibri" w:hAnsi="Calibri" w:cs="Calibri"/>
        </w:rPr>
        <w:tab/>
        <w:t xml:space="preserve">Tripathi G, Dubey P, </w:t>
      </w:r>
      <w:r>
        <w:rPr>
          <w:rFonts w:ascii="Calibri" w:hAnsi="Calibri" w:cs="Calibri"/>
        </w:rPr>
        <w:t xml:space="preserve">Shamim A, Farooqui A, Mishra V. Bio-flocculation: A cost effective and energy efficient harvesting technique for algal biofuel production and wastewater treatment. Bioresource Technology Reports. 2024 Dec 1;28:101969. </w:t>
      </w:r>
    </w:p>
    <w:p w14:paraId="492C261A" w14:textId="77777777" w:rsidR="00040513" w:rsidRDefault="003F2D4E">
      <w:pPr>
        <w:pStyle w:val="Bibliography1"/>
        <w:rPr>
          <w:rFonts w:ascii="Calibri" w:hAnsi="Calibri" w:cs="Calibri"/>
        </w:rPr>
      </w:pPr>
      <w:r>
        <w:rPr>
          <w:rFonts w:ascii="Calibri" w:hAnsi="Calibri" w:cs="Calibri"/>
        </w:rPr>
        <w:t xml:space="preserve">45. </w:t>
      </w:r>
      <w:r>
        <w:rPr>
          <w:rFonts w:ascii="Calibri" w:hAnsi="Calibri" w:cs="Calibri"/>
        </w:rPr>
        <w:tab/>
        <w:t>Saadaoui I, Rasheed R, Aguilar A</w:t>
      </w:r>
      <w:r>
        <w:rPr>
          <w:rFonts w:ascii="Calibri" w:hAnsi="Calibri" w:cs="Calibri"/>
        </w:rPr>
        <w:t xml:space="preserve">, Cherif M, Al Jabri H, Sayadi S, et al. Microalgal-based feed: promising alternative feedstocks for livestock and poultry production. Journal of Animal Science and Biotechnology. 2021 Jun 17;12(1):76. </w:t>
      </w:r>
    </w:p>
    <w:p w14:paraId="3DBE93BB" w14:textId="77777777" w:rsidR="00040513" w:rsidRDefault="003F2D4E">
      <w:pPr>
        <w:pStyle w:val="Bibliography1"/>
        <w:rPr>
          <w:rFonts w:ascii="Calibri" w:hAnsi="Calibri" w:cs="Calibri"/>
        </w:rPr>
      </w:pPr>
      <w:r>
        <w:rPr>
          <w:rFonts w:ascii="Calibri" w:hAnsi="Calibri" w:cs="Calibri"/>
        </w:rPr>
        <w:t xml:space="preserve">46. </w:t>
      </w:r>
      <w:r>
        <w:rPr>
          <w:rFonts w:ascii="Calibri" w:hAnsi="Calibri" w:cs="Calibri"/>
        </w:rPr>
        <w:tab/>
        <w:t>Geng Y, Shaukat A, Azhar W, Raza QUA, Tahir A, A</w:t>
      </w:r>
      <w:r>
        <w:rPr>
          <w:rFonts w:ascii="Calibri" w:hAnsi="Calibri" w:cs="Calibri"/>
        </w:rPr>
        <w:t xml:space="preserve">bideen MZ ul, et al. Microalgal biorefineries: a systematic review of technological trade-offs and innovation pathways. Biotechnology for Biofuels and Bioproducts. 2025 Aug 15;18(1):93. </w:t>
      </w:r>
    </w:p>
    <w:p w14:paraId="53363012" w14:textId="77777777" w:rsidR="00040513" w:rsidRDefault="003F2D4E">
      <w:pPr>
        <w:pStyle w:val="Bibliography1"/>
        <w:rPr>
          <w:rFonts w:ascii="Calibri" w:hAnsi="Calibri" w:cs="Calibri"/>
        </w:rPr>
      </w:pPr>
      <w:r>
        <w:rPr>
          <w:rFonts w:ascii="Calibri" w:hAnsi="Calibri" w:cs="Calibri"/>
        </w:rPr>
        <w:t xml:space="preserve">47. </w:t>
      </w:r>
      <w:r>
        <w:rPr>
          <w:rFonts w:ascii="Calibri" w:hAnsi="Calibri" w:cs="Calibri"/>
        </w:rPr>
        <w:tab/>
        <w:t>Eilam Y, Khattib H, Pintel N, Avni D. Microalgae—Sustainable Sou</w:t>
      </w:r>
      <w:r>
        <w:rPr>
          <w:rFonts w:ascii="Calibri" w:hAnsi="Calibri" w:cs="Calibri"/>
        </w:rPr>
        <w:t xml:space="preserve">rce for Alternative Proteins and Functional Ingredients Promoting Gut and Liver Health. Glob Chall. 2023 Apr 25;7(5):2200177. </w:t>
      </w:r>
    </w:p>
    <w:p w14:paraId="60DEF2C9" w14:textId="77777777" w:rsidR="00040513" w:rsidRDefault="003F2D4E">
      <w:pPr>
        <w:pStyle w:val="Bibliography1"/>
        <w:rPr>
          <w:rFonts w:ascii="Calibri" w:hAnsi="Calibri" w:cs="Calibri"/>
        </w:rPr>
      </w:pPr>
      <w:r>
        <w:rPr>
          <w:rFonts w:ascii="Calibri" w:hAnsi="Calibri" w:cs="Calibri"/>
        </w:rPr>
        <w:t xml:space="preserve">48. </w:t>
      </w:r>
      <w:r>
        <w:rPr>
          <w:rFonts w:ascii="Calibri" w:hAnsi="Calibri" w:cs="Calibri"/>
        </w:rPr>
        <w:tab/>
        <w:t xml:space="preserve">Piyatilleke S, Thevarajah B, Nimarshana PHV, Ariyadasa TU. Microalgal biofuels: Challenges and prospective in the framework </w:t>
      </w:r>
      <w:r>
        <w:rPr>
          <w:rFonts w:ascii="Calibri" w:hAnsi="Calibri" w:cs="Calibri"/>
        </w:rPr>
        <w:t xml:space="preserve">of circular bioeconomy. Energy Nexus. 2025 Mar 1;17:100338. </w:t>
      </w:r>
    </w:p>
    <w:p w14:paraId="6414F776" w14:textId="77777777" w:rsidR="00040513" w:rsidRDefault="003F2D4E">
      <w:pPr>
        <w:pStyle w:val="Bibliography1"/>
        <w:rPr>
          <w:rFonts w:ascii="Calibri" w:hAnsi="Calibri" w:cs="Calibri"/>
        </w:rPr>
      </w:pPr>
      <w:r>
        <w:rPr>
          <w:rFonts w:ascii="Calibri" w:hAnsi="Calibri" w:cs="Calibri"/>
        </w:rPr>
        <w:t xml:space="preserve">49. </w:t>
      </w:r>
      <w:r>
        <w:rPr>
          <w:rFonts w:ascii="Calibri" w:hAnsi="Calibri" w:cs="Calibri"/>
        </w:rPr>
        <w:tab/>
        <w:t xml:space="preserve">Knez E, Kadac-Czapska K, Grembecka M. Effect of Fermentation on the Nutritional Quality of the Selected Vegetables and Legumes and Their Health Effects. Life (Basel). 2023 Feb 27;13(3):655. </w:t>
      </w:r>
    </w:p>
    <w:p w14:paraId="13666008" w14:textId="77777777" w:rsidR="00040513" w:rsidRDefault="003F2D4E">
      <w:pPr>
        <w:pStyle w:val="Bibliography1"/>
        <w:rPr>
          <w:rFonts w:ascii="Calibri" w:hAnsi="Calibri" w:cs="Calibri"/>
        </w:rPr>
      </w:pPr>
      <w:r>
        <w:rPr>
          <w:rFonts w:ascii="Calibri" w:hAnsi="Calibri" w:cs="Calibri"/>
        </w:rPr>
        <w:t xml:space="preserve">50. </w:t>
      </w:r>
      <w:r>
        <w:rPr>
          <w:rFonts w:ascii="Calibri" w:hAnsi="Calibri" w:cs="Calibri"/>
        </w:rPr>
        <w:tab/>
        <w:t>Hasimuna OJ, Maulu S, Nawanzi K, Lundu B, Mphande J, Phiri CJ, et al. Integrated agriculture-aquaculture as an alternative to improving small-scale fish production in Zambia. Front Sustain Food Syst [Internet]. 2023 May 10 [cited 2025 Sep 18];7. Avai</w:t>
      </w:r>
      <w:r>
        <w:rPr>
          <w:rFonts w:ascii="Calibri" w:hAnsi="Calibri" w:cs="Calibri"/>
        </w:rPr>
        <w:t>lable from: https://www.frontiersin.org/journals/sustainable-food-systems/articles/10.3389/fsufs.2023.1161121/full</w:t>
      </w:r>
    </w:p>
    <w:p w14:paraId="597ED78A" w14:textId="77777777" w:rsidR="00040513" w:rsidRDefault="003F2D4E">
      <w:pPr>
        <w:pStyle w:val="Bibliography1"/>
        <w:rPr>
          <w:rFonts w:ascii="Calibri" w:hAnsi="Calibri" w:cs="Calibri"/>
        </w:rPr>
      </w:pPr>
      <w:r>
        <w:rPr>
          <w:rFonts w:ascii="Calibri" w:hAnsi="Calibri" w:cs="Calibri"/>
        </w:rPr>
        <w:t xml:space="preserve">51. </w:t>
      </w:r>
      <w:r>
        <w:rPr>
          <w:rFonts w:ascii="Calibri" w:hAnsi="Calibri" w:cs="Calibri"/>
        </w:rPr>
        <w:tab/>
        <w:t>Colejo-Durán L, Pelletier F, Dillon L, Gagnon A, Bergeron P. Early and adult life environmental effects on reproductive performance in p</w:t>
      </w:r>
      <w:r>
        <w:rPr>
          <w:rFonts w:ascii="Calibri" w:hAnsi="Calibri" w:cs="Calibri"/>
        </w:rPr>
        <w:t xml:space="preserve">reindustrial women. PLoS One. 2024 Oct 28;19(10):e0290212. </w:t>
      </w:r>
    </w:p>
    <w:p w14:paraId="721FB1A8" w14:textId="77777777" w:rsidR="00040513" w:rsidRDefault="003F2D4E">
      <w:pPr>
        <w:pStyle w:val="Bibliography1"/>
        <w:rPr>
          <w:rFonts w:ascii="Calibri" w:hAnsi="Calibri" w:cs="Calibri"/>
        </w:rPr>
      </w:pPr>
      <w:r>
        <w:rPr>
          <w:rFonts w:ascii="Calibri" w:hAnsi="Calibri" w:cs="Calibri"/>
        </w:rPr>
        <w:t xml:space="preserve">52. </w:t>
      </w:r>
      <w:r>
        <w:rPr>
          <w:rFonts w:ascii="Calibri" w:hAnsi="Calibri" w:cs="Calibri"/>
        </w:rPr>
        <w:tab/>
        <w:t>Hussain SM, Bano AA, Ali S, Rizwan M, Adrees M, Zahoor AF, et al. Substitution of fishmeal: Highlights of potential plant protein sources for aquaculture sustainability. Heliyon. 2024 Feb 29;</w:t>
      </w:r>
      <w:r>
        <w:rPr>
          <w:rFonts w:ascii="Calibri" w:hAnsi="Calibri" w:cs="Calibri"/>
        </w:rPr>
        <w:t xml:space="preserve">10(4):e26573. </w:t>
      </w:r>
    </w:p>
    <w:p w14:paraId="44EF62C8" w14:textId="77777777" w:rsidR="00040513" w:rsidRDefault="003F2D4E">
      <w:pPr>
        <w:pStyle w:val="Bibliography1"/>
        <w:rPr>
          <w:rFonts w:ascii="Calibri" w:hAnsi="Calibri" w:cs="Calibri"/>
        </w:rPr>
      </w:pPr>
      <w:r>
        <w:rPr>
          <w:rFonts w:ascii="Calibri" w:hAnsi="Calibri" w:cs="Calibri"/>
        </w:rPr>
        <w:t xml:space="preserve">53. </w:t>
      </w:r>
      <w:r>
        <w:rPr>
          <w:rFonts w:ascii="Calibri" w:hAnsi="Calibri" w:cs="Calibri"/>
        </w:rPr>
        <w:tab/>
        <w:t>Soto-Sánchez O, Hidalgo P, González A, Oliveira PE, Hernández Arias AJ, Dantagnan P. Microalgae as Raw Materials for Aquafeeds: Growth Kinetics and Improvement Strategies of Polyunsaturated Fatty Acids Production. Aquac Nutr. 2023 Jan 6</w:t>
      </w:r>
      <w:r>
        <w:rPr>
          <w:rFonts w:ascii="Calibri" w:hAnsi="Calibri" w:cs="Calibri"/>
        </w:rPr>
        <w:t xml:space="preserve">;2023:5110281. </w:t>
      </w:r>
    </w:p>
    <w:p w14:paraId="2EAD6A19" w14:textId="77777777" w:rsidR="00040513" w:rsidRDefault="003F2D4E">
      <w:pPr>
        <w:pStyle w:val="Bibliography1"/>
        <w:rPr>
          <w:rFonts w:ascii="Calibri" w:hAnsi="Calibri" w:cs="Calibri"/>
        </w:rPr>
      </w:pPr>
      <w:r>
        <w:rPr>
          <w:rFonts w:ascii="Calibri" w:hAnsi="Calibri" w:cs="Calibri"/>
        </w:rPr>
        <w:lastRenderedPageBreak/>
        <w:t xml:space="preserve">54. </w:t>
      </w:r>
      <w:r>
        <w:rPr>
          <w:rFonts w:ascii="Calibri" w:hAnsi="Calibri" w:cs="Calibri"/>
        </w:rPr>
        <w:tab/>
        <w:t xml:space="preserve">Wang Y, Tibbetts SM, McGinn PJ. Microalgae as Sources of High-Quality Protein for Human Food and Protein Supplements. Foods. 2021 Dec 4;10(12):3002. </w:t>
      </w:r>
    </w:p>
    <w:p w14:paraId="4DCC19F2" w14:textId="77777777" w:rsidR="00040513" w:rsidRDefault="003F2D4E">
      <w:pPr>
        <w:pStyle w:val="Bibliography1"/>
        <w:rPr>
          <w:rFonts w:ascii="Calibri" w:hAnsi="Calibri" w:cs="Calibri"/>
        </w:rPr>
      </w:pPr>
      <w:r>
        <w:rPr>
          <w:rFonts w:ascii="Calibri" w:hAnsi="Calibri" w:cs="Calibri"/>
        </w:rPr>
        <w:t xml:space="preserve">55. </w:t>
      </w:r>
      <w:r>
        <w:rPr>
          <w:rFonts w:ascii="Calibri" w:hAnsi="Calibri" w:cs="Calibri"/>
        </w:rPr>
        <w:tab/>
        <w:t>Cardona E, Segret E, Cachelou Y, Vanderesse T, Larroquet L, Hermann A, et al. Ef</w:t>
      </w:r>
      <w:r>
        <w:rPr>
          <w:rFonts w:ascii="Calibri" w:hAnsi="Calibri" w:cs="Calibri"/>
        </w:rPr>
        <w:t xml:space="preserve">fect of micro-algae Schizochytrium sp. supplementation in plant diet on reproduction of female rainbow trout (Oncorhynchus mykiss): maternal programming impact of progeny. J Anim Sci Biotechnol. 2022 Mar 10;13:33. </w:t>
      </w:r>
    </w:p>
    <w:p w14:paraId="2A0C4317" w14:textId="77777777" w:rsidR="00040513" w:rsidRDefault="003F2D4E">
      <w:pPr>
        <w:pStyle w:val="Bibliography1"/>
        <w:rPr>
          <w:rFonts w:ascii="Calibri" w:hAnsi="Calibri" w:cs="Calibri"/>
        </w:rPr>
      </w:pPr>
      <w:r>
        <w:rPr>
          <w:rFonts w:ascii="Calibri" w:hAnsi="Calibri" w:cs="Calibri"/>
        </w:rPr>
        <w:t xml:space="preserve">56. </w:t>
      </w:r>
      <w:r>
        <w:rPr>
          <w:rFonts w:ascii="Calibri" w:hAnsi="Calibri" w:cs="Calibri"/>
        </w:rPr>
        <w:tab/>
        <w:t>State-of-the-art microalgae-based bi</w:t>
      </w:r>
      <w:r>
        <w:rPr>
          <w:rFonts w:ascii="Calibri" w:hAnsi="Calibri" w:cs="Calibri"/>
        </w:rPr>
        <w:t xml:space="preserve">oreactor wastewater treatment for the elimination of emerging contaminants: A mechanistic review. Cleaner Water. 2024 Dec 1;2:100027. </w:t>
      </w:r>
    </w:p>
    <w:p w14:paraId="33768B98" w14:textId="77777777" w:rsidR="00040513" w:rsidRDefault="003F2D4E">
      <w:pPr>
        <w:pStyle w:val="Bibliography1"/>
        <w:rPr>
          <w:rFonts w:ascii="Calibri" w:hAnsi="Calibri" w:cs="Calibri"/>
        </w:rPr>
      </w:pPr>
      <w:r>
        <w:rPr>
          <w:rFonts w:ascii="Calibri" w:hAnsi="Calibri" w:cs="Calibri"/>
        </w:rPr>
        <w:t xml:space="preserve">57. </w:t>
      </w:r>
      <w:r>
        <w:rPr>
          <w:rFonts w:ascii="Calibri" w:hAnsi="Calibri" w:cs="Calibri"/>
        </w:rPr>
        <w:tab/>
        <w:t xml:space="preserve">Grama SB, Liu Z, Li J. Emerging Trends in Genetic Engineering of Microalgae for Commercial Applications. Mar Drugs. </w:t>
      </w:r>
      <w:r>
        <w:rPr>
          <w:rFonts w:ascii="Calibri" w:hAnsi="Calibri" w:cs="Calibri"/>
        </w:rPr>
        <w:t xml:space="preserve">2022 Apr 24;20(5):285. </w:t>
      </w:r>
    </w:p>
    <w:p w14:paraId="65D60F92" w14:textId="77777777" w:rsidR="00040513" w:rsidRDefault="003F2D4E">
      <w:pPr>
        <w:pStyle w:val="Bibliography1"/>
        <w:rPr>
          <w:rFonts w:ascii="Calibri" w:hAnsi="Calibri" w:cs="Calibri"/>
        </w:rPr>
      </w:pPr>
      <w:r>
        <w:rPr>
          <w:rFonts w:ascii="Calibri" w:hAnsi="Calibri" w:cs="Calibri"/>
        </w:rPr>
        <w:t xml:space="preserve">58. </w:t>
      </w:r>
      <w:r>
        <w:rPr>
          <w:rFonts w:ascii="Calibri" w:hAnsi="Calibri" w:cs="Calibri"/>
        </w:rPr>
        <w:tab/>
        <w:t xml:space="preserve">Hosny S, Elshobary ME, El-Sheekh MM. Unleashing the power of microalgae: a pioneering path to sustainability and achieving the sustainable development goals. Environ Sci Pollut Res. 2025 Jun 1;32(29):17312–42. </w:t>
      </w:r>
    </w:p>
    <w:p w14:paraId="60204D92" w14:textId="77777777" w:rsidR="00040513" w:rsidRDefault="003F2D4E">
      <w:pPr>
        <w:pStyle w:val="Bibliography1"/>
        <w:rPr>
          <w:rFonts w:ascii="Calibri" w:hAnsi="Calibri" w:cs="Calibri"/>
        </w:rPr>
      </w:pPr>
      <w:r>
        <w:rPr>
          <w:rFonts w:ascii="Calibri" w:hAnsi="Calibri" w:cs="Calibri"/>
        </w:rPr>
        <w:t xml:space="preserve">59. </w:t>
      </w:r>
      <w:r>
        <w:rPr>
          <w:rFonts w:ascii="Calibri" w:hAnsi="Calibri" w:cs="Calibri"/>
        </w:rPr>
        <w:tab/>
        <w:t>Simon A, Li</w:t>
      </w:r>
      <w:r>
        <w:rPr>
          <w:rFonts w:ascii="Calibri" w:hAnsi="Calibri" w:cs="Calibri"/>
        </w:rPr>
        <w:t>ppemeier S, Mueller J, Schlachter M, Kaiser F, Schulz C. A question of digestion: How microalgae species affects lipid and fatty acid digestibility in rainbow trout (</w:t>
      </w:r>
      <w:r>
        <w:rPr>
          <w:rFonts w:ascii="Calibri" w:hAnsi="Calibri" w:cs="Calibri"/>
          <w:i/>
          <w:iCs/>
        </w:rPr>
        <w:t>Oncorhynchus mykiss</w:t>
      </w:r>
      <w:r>
        <w:rPr>
          <w:rFonts w:ascii="Calibri" w:hAnsi="Calibri" w:cs="Calibri"/>
        </w:rPr>
        <w:t xml:space="preserve">). Aquaculture. 2024 Dec 15;593:741311. </w:t>
      </w:r>
    </w:p>
    <w:p w14:paraId="524CCBB4" w14:textId="77777777" w:rsidR="00040513" w:rsidRDefault="003F2D4E">
      <w:pPr>
        <w:pStyle w:val="Bibliography1"/>
        <w:rPr>
          <w:rFonts w:ascii="Calibri" w:hAnsi="Calibri" w:cs="Calibri"/>
        </w:rPr>
      </w:pPr>
      <w:r>
        <w:rPr>
          <w:rFonts w:ascii="Calibri" w:hAnsi="Calibri" w:cs="Calibri"/>
        </w:rPr>
        <w:t xml:space="preserve">60. </w:t>
      </w:r>
      <w:r>
        <w:rPr>
          <w:rFonts w:ascii="Calibri" w:hAnsi="Calibri" w:cs="Calibri"/>
        </w:rPr>
        <w:tab/>
        <w:t xml:space="preserve">Han P, Lu Q, Fan L, Zhou </w:t>
      </w:r>
      <w:r>
        <w:rPr>
          <w:rFonts w:ascii="Calibri" w:hAnsi="Calibri" w:cs="Calibri"/>
        </w:rPr>
        <w:t xml:space="preserve">W. A Review on the Use of Microalgae for Sustainable Aquaculture. Applied Sciences. 2019 Jan;9(11):2377. </w:t>
      </w:r>
    </w:p>
    <w:p w14:paraId="672FA748" w14:textId="77777777" w:rsidR="00040513" w:rsidRDefault="003F2D4E">
      <w:pPr>
        <w:spacing w:after="0" w:line="240" w:lineRule="auto"/>
      </w:pPr>
      <w:r>
        <w:fldChar w:fldCharType="end"/>
      </w:r>
    </w:p>
    <w:sectPr w:rsidR="0004051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2444F" w14:textId="77777777" w:rsidR="003F2D4E" w:rsidRDefault="003F2D4E">
      <w:pPr>
        <w:spacing w:line="240" w:lineRule="auto"/>
      </w:pPr>
      <w:r>
        <w:separator/>
      </w:r>
    </w:p>
  </w:endnote>
  <w:endnote w:type="continuationSeparator" w:id="0">
    <w:p w14:paraId="2B3EF91C" w14:textId="77777777" w:rsidR="003F2D4E" w:rsidRDefault="003F2D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90F8A" w14:textId="77777777" w:rsidR="00101D0F" w:rsidRDefault="00101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4C152" w14:textId="77777777" w:rsidR="00101D0F" w:rsidRDefault="00101D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75D5E" w14:textId="77777777" w:rsidR="00101D0F" w:rsidRDefault="00101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F4DB2" w14:textId="77777777" w:rsidR="003F2D4E" w:rsidRDefault="003F2D4E">
      <w:pPr>
        <w:spacing w:after="0"/>
      </w:pPr>
      <w:r>
        <w:separator/>
      </w:r>
    </w:p>
  </w:footnote>
  <w:footnote w:type="continuationSeparator" w:id="0">
    <w:p w14:paraId="57D1061D" w14:textId="77777777" w:rsidR="003F2D4E" w:rsidRDefault="003F2D4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B7827" w14:textId="3950F6B8" w:rsidR="00101D0F" w:rsidRDefault="00101D0F">
    <w:pPr>
      <w:pStyle w:val="Header"/>
    </w:pPr>
    <w:r>
      <w:rPr>
        <w:noProof/>
      </w:rPr>
      <w:pict w14:anchorId="5F040C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3365E" w14:textId="13C97AA5" w:rsidR="00101D0F" w:rsidRDefault="00101D0F">
    <w:pPr>
      <w:pStyle w:val="Header"/>
    </w:pPr>
    <w:r>
      <w:rPr>
        <w:noProof/>
      </w:rPr>
      <w:pict w14:anchorId="5B4226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0CCC9" w14:textId="78848C87" w:rsidR="00101D0F" w:rsidRDefault="00101D0F">
    <w:pPr>
      <w:pStyle w:val="Header"/>
    </w:pPr>
    <w:r>
      <w:rPr>
        <w:noProof/>
      </w:rPr>
      <w:pict w14:anchorId="7A7869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826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A350B2"/>
    <w:multiLevelType w:val="multilevel"/>
    <w:tmpl w:val="78A350B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4B0E"/>
    <w:rsid w:val="00040513"/>
    <w:rsid w:val="000A0F80"/>
    <w:rsid w:val="000E1A17"/>
    <w:rsid w:val="00101D0F"/>
    <w:rsid w:val="00110815"/>
    <w:rsid w:val="001B7B48"/>
    <w:rsid w:val="001E2FAB"/>
    <w:rsid w:val="002D6209"/>
    <w:rsid w:val="00353777"/>
    <w:rsid w:val="00375EB1"/>
    <w:rsid w:val="003F2D4E"/>
    <w:rsid w:val="00447713"/>
    <w:rsid w:val="004A6479"/>
    <w:rsid w:val="004F2458"/>
    <w:rsid w:val="0068270C"/>
    <w:rsid w:val="00764B0E"/>
    <w:rsid w:val="007C6E0F"/>
    <w:rsid w:val="007F7AAB"/>
    <w:rsid w:val="00910FBE"/>
    <w:rsid w:val="00957D9B"/>
    <w:rsid w:val="009B3F66"/>
    <w:rsid w:val="00B1515C"/>
    <w:rsid w:val="00EF2B1A"/>
    <w:rsid w:val="00F43851"/>
    <w:rsid w:val="00F60321"/>
    <w:rsid w:val="00F87DA2"/>
    <w:rsid w:val="00F90CB7"/>
    <w:rsid w:val="00F96E18"/>
    <w:rsid w:val="30D808B2"/>
    <w:rsid w:val="3D0D7278"/>
    <w:rsid w:val="4DF57B76"/>
    <w:rsid w:val="756E21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1E12DF"/>
  <w15:docId w15:val="{8CE43A43-168D-481B-A319-BF93A52F9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qFormat/>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rPr>
  </w:style>
  <w:style w:type="character" w:customStyle="1" w:styleId="TitleChar">
    <w:name w:val="Title Char"/>
    <w:basedOn w:val="DefaultParagraphFont"/>
    <w:link w:val="Title"/>
    <w:uiPriority w:val="99"/>
    <w:rPr>
      <w:rFonts w:ascii="Calibri" w:eastAsia="MS Gothic" w:hAnsi="Calibri"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tabs>
        <w:tab w:val="left" w:pos="504"/>
      </w:tabs>
      <w:spacing w:after="240" w:line="240" w:lineRule="auto"/>
      <w:ind w:left="504" w:hanging="504"/>
    </w:pPr>
  </w:style>
  <w:style w:type="character" w:styleId="Hyperlink">
    <w:name w:val="Hyperlink"/>
    <w:basedOn w:val="DefaultParagraphFont"/>
    <w:uiPriority w:val="99"/>
    <w:unhideWhenUsed/>
    <w:rsid w:val="004F2458"/>
    <w:rPr>
      <w:color w:val="0563C1" w:themeColor="hyperlink"/>
      <w:u w:val="single"/>
    </w:rPr>
  </w:style>
  <w:style w:type="character" w:styleId="UnresolvedMention">
    <w:name w:val="Unresolved Mention"/>
    <w:basedOn w:val="DefaultParagraphFont"/>
    <w:uiPriority w:val="99"/>
    <w:semiHidden/>
    <w:unhideWhenUsed/>
    <w:rsid w:val="004F2458"/>
    <w:rPr>
      <w:color w:val="605E5C"/>
      <w:shd w:val="clear" w:color="auto" w:fill="E1DFDD"/>
    </w:rPr>
  </w:style>
  <w:style w:type="paragraph" w:styleId="Header">
    <w:name w:val="header"/>
    <w:basedOn w:val="Normal"/>
    <w:link w:val="HeaderChar"/>
    <w:uiPriority w:val="99"/>
    <w:unhideWhenUsed/>
    <w:rsid w:val="00101D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D0F"/>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101D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1D0F"/>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0</TotalTime>
  <Pages>21</Pages>
  <Words>39230</Words>
  <Characters>223615</Characters>
  <Application>Microsoft Office Word</Application>
  <DocSecurity>0</DocSecurity>
  <Lines>1863</Lines>
  <Paragraphs>524</Paragraphs>
  <ScaleCrop>false</ScaleCrop>
  <Company/>
  <LinksUpToDate>false</LinksUpToDate>
  <CharactersWithSpaces>26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19</cp:revision>
  <dcterms:created xsi:type="dcterms:W3CDTF">2025-09-16T05:37:00Z</dcterms:created>
  <dcterms:modified xsi:type="dcterms:W3CDTF">2025-10-0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u1P3NmAg"/&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2549</vt:lpwstr>
  </property>
  <property fmtid="{D5CDD505-2E9C-101B-9397-08002B2CF9AE}" pid="5" name="ICV">
    <vt:lpwstr>1C9962DFBC44483C840D380AC568C60E_12</vt:lpwstr>
  </property>
</Properties>
</file>